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64F3CA" w14:textId="77777777" w:rsidR="007753E1" w:rsidRPr="006D3355" w:rsidRDefault="007753E1" w:rsidP="007753E1">
      <w:pPr>
        <w:rPr>
          <w:lang w:val="en-GB"/>
        </w:rPr>
      </w:pPr>
    </w:p>
    <w:p w14:paraId="64010269" w14:textId="68EC2A56" w:rsidR="00E461B6" w:rsidRDefault="00E461B6" w:rsidP="002F765F">
      <w:pPr>
        <w:jc w:val="center"/>
        <w:rPr>
          <w:b/>
          <w:sz w:val="30"/>
          <w:szCs w:val="30"/>
        </w:rPr>
      </w:pPr>
      <w:r>
        <w:rPr>
          <w:b/>
          <w:sz w:val="30"/>
          <w:szCs w:val="30"/>
        </w:rPr>
        <w:t>ĐẠI HỌC BÁCH KHOA HÀ NỘI</w:t>
      </w:r>
    </w:p>
    <w:p w14:paraId="15C67095" w14:textId="77777777" w:rsidR="00E461B6" w:rsidRDefault="00E461B6" w:rsidP="00E461B6">
      <w:pPr>
        <w:jc w:val="center"/>
        <w:rPr>
          <w:b/>
          <w:sz w:val="30"/>
          <w:szCs w:val="30"/>
        </w:rPr>
      </w:pPr>
    </w:p>
    <w:p w14:paraId="78D9AFF5" w14:textId="77777777" w:rsidR="00E461B6" w:rsidRDefault="00E461B6" w:rsidP="00E461B6">
      <w:pPr>
        <w:jc w:val="center"/>
        <w:rPr>
          <w:b/>
          <w:sz w:val="30"/>
          <w:szCs w:val="30"/>
        </w:rPr>
      </w:pPr>
      <w:r>
        <w:rPr>
          <w:noProof/>
        </w:rPr>
        <mc:AlternateContent>
          <mc:Choice Requires="wps">
            <w:drawing>
              <wp:anchor distT="0" distB="0" distL="114300" distR="114300" simplePos="0" relativeHeight="251659264" behindDoc="0" locked="0" layoutInCell="1" hidden="0" allowOverlap="1" wp14:anchorId="3F8B4EF3" wp14:editId="5E60A73A">
                <wp:simplePos x="0" y="0"/>
                <wp:positionH relativeFrom="column">
                  <wp:posOffset>1917065</wp:posOffset>
                </wp:positionH>
                <wp:positionV relativeFrom="paragraph">
                  <wp:posOffset>278130</wp:posOffset>
                </wp:positionV>
                <wp:extent cx="1363980" cy="0"/>
                <wp:effectExtent l="0" t="0" r="26670" b="19050"/>
                <wp:wrapNone/>
                <wp:docPr id="5123" name="Straight Connector 5123"/>
                <wp:cNvGraphicFramePr/>
                <a:graphic xmlns:a="http://schemas.openxmlformats.org/drawingml/2006/main">
                  <a:graphicData uri="http://schemas.microsoft.com/office/word/2010/wordprocessingShape">
                    <wps:wsp>
                      <wps:cNvCnPr/>
                      <wps:spPr>
                        <a:xfrm>
                          <a:off x="0" y="0"/>
                          <a:ext cx="13639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383DFF" id="Straight Connector 512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0.95pt,21.9pt" to="258.3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" strokecolor="black [3213]" strokeweight="1pt">
                <v:stroke joinstyle="miter"/>
              </v:line>
            </w:pict>
          </mc:Fallback>
        </mc:AlternateContent>
      </w:r>
    </w:p>
    <w:p w14:paraId="5240542C" w14:textId="77777777" w:rsidR="00E461B6" w:rsidRDefault="00E461B6" w:rsidP="00E461B6"/>
    <w:p w14:paraId="08E9F3BB" w14:textId="77777777" w:rsidR="00E461B6" w:rsidRDefault="00E461B6" w:rsidP="00E461B6">
      <w:pPr>
        <w:jc w:val="center"/>
      </w:pPr>
      <w:r>
        <w:rPr>
          <w:noProof/>
        </w:rPr>
        <w:drawing>
          <wp:inline distT="0" distB="0" distL="0" distR="0" wp14:anchorId="3CFC4BF0" wp14:editId="35FA174C">
            <wp:extent cx="876300" cy="1419225"/>
            <wp:effectExtent l="0" t="0" r="0" b="0"/>
            <wp:docPr id="5175" name="image51.png" descr="Kết quả hình ảnh cho logo trường bách khoa hà nội"/>
            <wp:cNvGraphicFramePr/>
            <a:graphic xmlns:a="http://schemas.openxmlformats.org/drawingml/2006/main">
              <a:graphicData uri="http://schemas.openxmlformats.org/drawingml/2006/picture">
                <pic:pic xmlns:pic="http://schemas.openxmlformats.org/drawingml/2006/picture">
                  <pic:nvPicPr>
                    <pic:cNvPr id="0" name="image51.png" descr="Kết quả hình ảnh cho logo trường bách khoa hà nội"/>
                    <pic:cNvPicPr preferRelativeResize="0"/>
                  </pic:nvPicPr>
                  <pic:blipFill>
                    <a:blip r:embed="rId11"/>
                    <a:srcRect/>
                    <a:stretch>
                      <a:fillRect/>
                    </a:stretch>
                  </pic:blipFill>
                  <pic:spPr>
                    <a:xfrm>
                      <a:off x="0" y="0"/>
                      <a:ext cx="876300" cy="1419225"/>
                    </a:xfrm>
                    <a:prstGeom prst="rect">
                      <a:avLst/>
                    </a:prstGeom>
                    <a:ln/>
                  </pic:spPr>
                </pic:pic>
              </a:graphicData>
            </a:graphic>
          </wp:inline>
        </w:drawing>
      </w:r>
    </w:p>
    <w:p w14:paraId="1237F4F3" w14:textId="77777777" w:rsidR="00E461B6" w:rsidRDefault="00E461B6" w:rsidP="00E461B6">
      <w:pPr>
        <w:pStyle w:val="Subtitle"/>
        <w:rPr>
          <w:b/>
        </w:rPr>
      </w:pPr>
    </w:p>
    <w:p w14:paraId="07BCC19B" w14:textId="77777777" w:rsidR="00E461B6" w:rsidRPr="008F2E89" w:rsidRDefault="00E461B6" w:rsidP="00E461B6">
      <w:pPr>
        <w:pStyle w:val="Subtitle"/>
        <w:rPr>
          <w:b/>
          <w:sz w:val="42"/>
          <w:szCs w:val="42"/>
        </w:rPr>
      </w:pPr>
      <w:r w:rsidRPr="008F2E89">
        <w:rPr>
          <w:b/>
          <w:sz w:val="42"/>
          <w:szCs w:val="42"/>
        </w:rPr>
        <w:t>ĐỒ ÁN TỐT NGHIỆP</w:t>
      </w:r>
    </w:p>
    <w:p w14:paraId="6F5C1B0B" w14:textId="77777777" w:rsidR="00E461B6" w:rsidRPr="008F2E89" w:rsidRDefault="00E461B6" w:rsidP="00E461B6">
      <w:pPr>
        <w:pStyle w:val="Subtitle"/>
        <w:rPr>
          <w:b/>
          <w:sz w:val="42"/>
          <w:szCs w:val="42"/>
        </w:rPr>
      </w:pPr>
    </w:p>
    <w:p w14:paraId="3B8656A1" w14:textId="4F7517DF" w:rsidR="00E461B6" w:rsidRPr="00F2732E" w:rsidRDefault="002F765F" w:rsidP="00E461B6">
      <w:pPr>
        <w:pStyle w:val="Subtitle"/>
        <w:rPr>
          <w:b/>
          <w:sz w:val="34"/>
          <w:szCs w:val="34"/>
        </w:rPr>
      </w:pPr>
      <w:r w:rsidRPr="00F2732E">
        <w:rPr>
          <w:b/>
          <w:sz w:val="34"/>
          <w:szCs w:val="34"/>
        </w:rPr>
        <w:t>ĐÁNH GIÁ MỘT SỐ THUẬT TOÁN ĐỊNH TUYẾN RPL CHO MẠNG TỔN HAO VÀ NĂNG LƯỢNG THẤP</w:t>
      </w:r>
    </w:p>
    <w:p w14:paraId="2BB62C0A" w14:textId="77777777" w:rsidR="00E461B6" w:rsidRDefault="00E461B6" w:rsidP="00E461B6">
      <w:pPr>
        <w:spacing w:before="360" w:line="240" w:lineRule="auto"/>
        <w:jc w:val="center"/>
        <w:rPr>
          <w:b/>
          <w:sz w:val="22"/>
          <w:szCs w:val="22"/>
        </w:rPr>
      </w:pPr>
      <w:r>
        <w:rPr>
          <w:b/>
          <w:sz w:val="22"/>
          <w:szCs w:val="22"/>
        </w:rPr>
        <w:t>PHẠM CÔNG MINH</w:t>
      </w:r>
    </w:p>
    <w:p w14:paraId="06C45567" w14:textId="77777777" w:rsidR="00E461B6" w:rsidRDefault="00E461B6" w:rsidP="00E461B6">
      <w:pPr>
        <w:spacing w:line="240" w:lineRule="auto"/>
        <w:jc w:val="center"/>
        <w:rPr>
          <w:sz w:val="28"/>
          <w:szCs w:val="28"/>
        </w:rPr>
      </w:pPr>
      <w:r>
        <w:rPr>
          <w:sz w:val="28"/>
          <w:szCs w:val="28"/>
        </w:rPr>
        <w:t>minh.pc200688@sis.hust.edu.vn</w:t>
      </w:r>
    </w:p>
    <w:p w14:paraId="350CF4C2" w14:textId="77777777" w:rsidR="00E461B6" w:rsidRDefault="00E461B6" w:rsidP="00E461B6">
      <w:pPr>
        <w:spacing w:before="240"/>
        <w:jc w:val="center"/>
        <w:rPr>
          <w:b/>
          <w:sz w:val="28"/>
          <w:szCs w:val="28"/>
        </w:rPr>
      </w:pPr>
      <w:r>
        <w:rPr>
          <w:b/>
          <w:sz w:val="28"/>
          <w:szCs w:val="28"/>
        </w:rPr>
        <w:t>Ngành KT Điều khiển &amp; Tự động hóa</w:t>
      </w:r>
    </w:p>
    <w:p w14:paraId="4D1693FD" w14:textId="77777777" w:rsidR="00E461B6" w:rsidRDefault="00E461B6" w:rsidP="00E461B6">
      <w:pPr>
        <w:jc w:val="center"/>
      </w:pPr>
      <w:r>
        <w:rPr>
          <w:b/>
          <w:sz w:val="28"/>
          <w:szCs w:val="28"/>
        </w:rPr>
        <w:t>Chuyên ngành Điều khiển tự động</w:t>
      </w:r>
    </w:p>
    <w:p w14:paraId="58BBAF44" w14:textId="77777777" w:rsidR="00E461B6" w:rsidRDefault="00E461B6" w:rsidP="00E461B6"/>
    <w:p w14:paraId="333FB0A6" w14:textId="77777777" w:rsidR="00E461B6" w:rsidRDefault="00E461B6" w:rsidP="00E461B6"/>
    <w:p w14:paraId="2D68AE31" w14:textId="77777777" w:rsidR="00E461B6" w:rsidRDefault="00E461B6" w:rsidP="00E461B6"/>
    <w:tbl>
      <w:tblPr>
        <w:tblW w:w="8401" w:type="dxa"/>
        <w:tblBorders>
          <w:top w:val="nil"/>
          <w:left w:val="nil"/>
          <w:bottom w:val="nil"/>
          <w:right w:val="nil"/>
          <w:insideH w:val="nil"/>
          <w:insideV w:val="nil"/>
        </w:tblBorders>
        <w:tblLayout w:type="fixed"/>
        <w:tblLook w:val="0400" w:firstRow="0" w:lastRow="0" w:firstColumn="0" w:lastColumn="0" w:noHBand="0" w:noVBand="1"/>
      </w:tblPr>
      <w:tblGrid>
        <w:gridCol w:w="3195"/>
        <w:gridCol w:w="5206"/>
      </w:tblGrid>
      <w:tr w:rsidR="00E461B6" w14:paraId="28BD6146" w14:textId="77777777" w:rsidTr="00820674">
        <w:tc>
          <w:tcPr>
            <w:tcW w:w="3195" w:type="dxa"/>
          </w:tcPr>
          <w:p w14:paraId="23EF5822" w14:textId="77777777" w:rsidR="00E461B6" w:rsidRDefault="00E461B6" w:rsidP="00820674">
            <w:pPr>
              <w:ind w:firstLine="318"/>
              <w:rPr>
                <w:b/>
              </w:rPr>
            </w:pPr>
            <w:r>
              <w:rPr>
                <w:b/>
              </w:rPr>
              <w:t>Giảng viên hướng dẫn:</w:t>
            </w:r>
          </w:p>
        </w:tc>
        <w:tc>
          <w:tcPr>
            <w:tcW w:w="5206" w:type="dxa"/>
          </w:tcPr>
          <w:p w14:paraId="3014CB06" w14:textId="77777777" w:rsidR="00E461B6" w:rsidRDefault="00E461B6" w:rsidP="00820674">
            <w:r>
              <w:t>PGS. TS. Nguyễn Quốc Cường</w:t>
            </w:r>
            <w:r>
              <w:rPr>
                <w:noProof/>
              </w:rPr>
              <w:t xml:space="preserve"> </w:t>
            </w:r>
            <w:r>
              <w:rPr>
                <w:noProof/>
              </w:rPr>
              <mc:AlternateContent>
                <mc:Choice Requires="wps">
                  <w:drawing>
                    <wp:anchor distT="0" distB="0" distL="114300" distR="114300" simplePos="0" relativeHeight="251660288" behindDoc="0" locked="0" layoutInCell="1" hidden="0" allowOverlap="1" wp14:anchorId="565C81AB" wp14:editId="35E76CC4">
                      <wp:simplePos x="0" y="0"/>
                      <wp:positionH relativeFrom="column">
                        <wp:posOffset>2223135</wp:posOffset>
                      </wp:positionH>
                      <wp:positionV relativeFrom="paragraph">
                        <wp:posOffset>172720</wp:posOffset>
                      </wp:positionV>
                      <wp:extent cx="1475740" cy="0"/>
                      <wp:effectExtent l="0" t="0" r="29210" b="19050"/>
                      <wp:wrapNone/>
                      <wp:docPr id="5126" name="Straight Connector 5126"/>
                      <wp:cNvGraphicFramePr/>
                      <a:graphic xmlns:a="http://schemas.openxmlformats.org/drawingml/2006/main">
                        <a:graphicData uri="http://schemas.microsoft.com/office/word/2010/wordprocessingShape">
                          <wps:wsp>
                            <wps:cNvCnPr/>
                            <wps:spPr>
                              <a:xfrm flipV="1">
                                <a:off x="0" y="0"/>
                                <a:ext cx="14757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63F572" id="Straight Connector 5126"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75.05pt,13.6pt" to="291.2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" strokecolor="black [3213]" strokeweight=".5pt">
                      <v:stroke joinstyle="miter"/>
                    </v:line>
                  </w:pict>
                </mc:Fallback>
              </mc:AlternateContent>
            </w:r>
            <w:r>
              <w:rPr>
                <w:noProof/>
              </w:rPr>
              <mc:AlternateContent>
                <mc:Choice Requires="wps">
                  <w:drawing>
                    <wp:anchor distT="0" distB="0" distL="114300" distR="114300" simplePos="0" relativeHeight="251661312" behindDoc="0" locked="0" layoutInCell="1" hidden="0" allowOverlap="1" wp14:anchorId="0A446769" wp14:editId="7D3FD034">
                      <wp:simplePos x="0" y="0"/>
                      <wp:positionH relativeFrom="column">
                        <wp:posOffset>1871716</wp:posOffset>
                      </wp:positionH>
                      <wp:positionV relativeFrom="paragraph">
                        <wp:posOffset>112395</wp:posOffset>
                      </wp:positionV>
                      <wp:extent cx="1903095" cy="310515"/>
                      <wp:effectExtent l="0" t="0" r="0" b="0"/>
                      <wp:wrapNone/>
                      <wp:docPr id="5125" name="Text Box 5125"/>
                      <wp:cNvGraphicFramePr/>
                      <a:graphic xmlns:a="http://schemas.openxmlformats.org/drawingml/2006/main">
                        <a:graphicData uri="http://schemas.microsoft.com/office/word/2010/wordprocessingShape">
                          <wps:wsp>
                            <wps:cNvSpPr txBox="1"/>
                            <wps:spPr>
                              <a:xfrm>
                                <a:off x="0" y="0"/>
                                <a:ext cx="1903095"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B7E040" w14:textId="77777777" w:rsidR="00E461B6" w:rsidRPr="007A73B4" w:rsidRDefault="00E461B6" w:rsidP="00E461B6">
                                  <w:pPr>
                                    <w:jc w:val="center"/>
                                  </w:pPr>
                                  <w:r w:rsidRPr="004270E9">
                                    <w:rPr>
                                      <w:sz w:val="20"/>
                                    </w:rPr>
                                    <w:t>Chữ ký của GVH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A446769" id="_x0000_t202" coordsize="21600,21600" o:spt="202" path="m,l,21600r21600,l21600,xe">
                      <v:stroke joinstyle="miter"/>
                      <v:path gradientshapeok="t" o:connecttype="rect"/>
                    </v:shapetype>
                    <v:shape id="Text Box 5125" o:spid="_x0000_s1026" type="#_x0000_t202" style="position:absolute;left:0;text-align:left;margin-left:147.4pt;margin-top:8.85pt;width:149.85pt;height:24.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" filled="f" stroked="f" strokeweight=".5pt">
                      <v:textbox>
                        <w:txbxContent>
                          <w:p w14:paraId="53B7E040" w14:textId="77777777" w:rsidR="00E461B6" w:rsidRPr="007A73B4" w:rsidRDefault="00E461B6" w:rsidP="00E461B6">
                            <w:pPr>
                              <w:jc w:val="center"/>
                            </w:pPr>
                            <w:r w:rsidRPr="004270E9">
                              <w:rPr>
                                <w:sz w:val="20"/>
                              </w:rPr>
                              <w:t>Chữ ký của GVHD</w:t>
                            </w:r>
                          </w:p>
                        </w:txbxContent>
                      </v:textbox>
                    </v:shape>
                  </w:pict>
                </mc:Fallback>
              </mc:AlternateContent>
            </w:r>
          </w:p>
        </w:tc>
      </w:tr>
      <w:tr w:rsidR="00E461B6" w14:paraId="11E276EE" w14:textId="77777777" w:rsidTr="00820674">
        <w:tc>
          <w:tcPr>
            <w:tcW w:w="3195" w:type="dxa"/>
          </w:tcPr>
          <w:p w14:paraId="044987D6" w14:textId="77777777" w:rsidR="00E461B6" w:rsidRDefault="00E461B6" w:rsidP="00820674">
            <w:pPr>
              <w:rPr>
                <w:b/>
              </w:rPr>
            </w:pPr>
          </w:p>
          <w:p w14:paraId="13ECC236" w14:textId="2783C376" w:rsidR="00E461B6" w:rsidRDefault="009A1269" w:rsidP="00820674">
            <w:pPr>
              <w:ind w:firstLine="318"/>
              <w:rPr>
                <w:b/>
              </w:rPr>
            </w:pPr>
            <w:r>
              <w:rPr>
                <w:b/>
              </w:rPr>
              <w:t>Khoa</w:t>
            </w:r>
            <w:r w:rsidR="00E461B6">
              <w:rPr>
                <w:b/>
              </w:rPr>
              <w:t>:</w:t>
            </w:r>
          </w:p>
        </w:tc>
        <w:tc>
          <w:tcPr>
            <w:tcW w:w="5206" w:type="dxa"/>
          </w:tcPr>
          <w:p w14:paraId="7CE33E32" w14:textId="77777777" w:rsidR="00E461B6" w:rsidRDefault="00E461B6" w:rsidP="00820674"/>
          <w:p w14:paraId="34D6074A" w14:textId="6104FCB8" w:rsidR="00E461B6" w:rsidRDefault="009A1269" w:rsidP="00820674">
            <w:r>
              <w:t>Tự động hóa</w:t>
            </w:r>
            <w:r w:rsidR="00E461B6">
              <w:t xml:space="preserve"> </w:t>
            </w:r>
          </w:p>
        </w:tc>
      </w:tr>
      <w:tr w:rsidR="00E461B6" w14:paraId="72A9213C" w14:textId="77777777" w:rsidTr="00820674">
        <w:tc>
          <w:tcPr>
            <w:tcW w:w="3195" w:type="dxa"/>
          </w:tcPr>
          <w:p w14:paraId="37F94228" w14:textId="138E58F3" w:rsidR="00E461B6" w:rsidRDefault="008F4F31" w:rsidP="00820674">
            <w:pPr>
              <w:ind w:firstLine="318"/>
              <w:rPr>
                <w:b/>
              </w:rPr>
            </w:pPr>
            <w:r>
              <w:rPr>
                <w:b/>
              </w:rPr>
              <w:t>Trường</w:t>
            </w:r>
            <w:r w:rsidR="00E461B6">
              <w:rPr>
                <w:b/>
              </w:rPr>
              <w:t>:</w:t>
            </w:r>
          </w:p>
        </w:tc>
        <w:tc>
          <w:tcPr>
            <w:tcW w:w="5206" w:type="dxa"/>
          </w:tcPr>
          <w:p w14:paraId="706BCD1F" w14:textId="0044B810" w:rsidR="00E461B6" w:rsidRDefault="008F4F31" w:rsidP="00820674">
            <w:r>
              <w:t>Điện</w:t>
            </w:r>
            <w:r w:rsidR="00E74BDF">
              <w:t xml:space="preserve"> </w:t>
            </w:r>
            <w:r>
              <w:t>-</w:t>
            </w:r>
            <w:r w:rsidR="00E74BDF">
              <w:t xml:space="preserve"> </w:t>
            </w:r>
            <w:r>
              <w:t>Điện tử</w:t>
            </w:r>
          </w:p>
        </w:tc>
      </w:tr>
    </w:tbl>
    <w:p w14:paraId="3611A156" w14:textId="77777777" w:rsidR="00E461B6" w:rsidRDefault="00E461B6" w:rsidP="00E461B6"/>
    <w:p w14:paraId="539C699B" w14:textId="77777777" w:rsidR="00577A0D" w:rsidRDefault="00577A0D" w:rsidP="00E461B6"/>
    <w:p w14:paraId="67B76E50" w14:textId="0DC474CD" w:rsidR="00E74BDF" w:rsidRDefault="00E74BDF" w:rsidP="00E461B6"/>
    <w:p w14:paraId="6F713A1B" w14:textId="5D916259" w:rsidR="00A6750B" w:rsidRDefault="00E461B6" w:rsidP="00E74BDF">
      <w:pPr>
        <w:ind w:firstLine="720"/>
        <w:jc w:val="center"/>
        <w:rPr>
          <w:b/>
        </w:rPr>
      </w:pPr>
      <w:r>
        <w:rPr>
          <w:b/>
        </w:rPr>
        <w:t xml:space="preserve">HÀ NỘI, </w:t>
      </w:r>
      <w:r w:rsidR="00BF4C87">
        <w:rPr>
          <w:b/>
        </w:rPr>
        <w:t>6</w:t>
      </w:r>
      <w:r>
        <w:rPr>
          <w:b/>
        </w:rPr>
        <w:t>/2024</w:t>
      </w:r>
      <w:r w:rsidR="008B1592">
        <w:rPr>
          <w:b/>
        </w:rPr>
        <w:br w:type="page"/>
      </w:r>
    </w:p>
    <w:tbl>
      <w:tblPr>
        <w:tblW w:w="10350" w:type="dxa"/>
        <w:tblInd w:w="-995" w:type="dxa"/>
        <w:tblBorders>
          <w:insideH w:val="nil"/>
          <w:insideV w:val="nil"/>
        </w:tblBorders>
        <w:tblLayout w:type="fixed"/>
        <w:tblLook w:val="0400" w:firstRow="0" w:lastRow="0" w:firstColumn="0" w:lastColumn="0" w:noHBand="0" w:noVBand="1"/>
      </w:tblPr>
      <w:tblGrid>
        <w:gridCol w:w="4680"/>
        <w:gridCol w:w="5670"/>
      </w:tblGrid>
      <w:tr w:rsidR="00165501" w14:paraId="5DA23468" w14:textId="77777777" w:rsidTr="00165501">
        <w:tc>
          <w:tcPr>
            <w:tcW w:w="4680" w:type="dxa"/>
            <w:tcBorders>
              <w:top w:val="nil"/>
              <w:left w:val="nil"/>
              <w:bottom w:val="nil"/>
              <w:right w:val="nil"/>
            </w:tcBorders>
            <w:hideMark/>
          </w:tcPr>
          <w:p w14:paraId="75AE6958" w14:textId="77777777" w:rsidR="00165501" w:rsidRDefault="00165501">
            <w:pPr>
              <w:jc w:val="center"/>
            </w:pPr>
            <w:r>
              <w:lastRenderedPageBreak/>
              <w:t>BỘ GIÁO DỤC &amp; ĐÀO TẠO</w:t>
            </w:r>
          </w:p>
          <w:p w14:paraId="3F0C48F5" w14:textId="20055156" w:rsidR="00165501" w:rsidRDefault="00165501">
            <w:pPr>
              <w:jc w:val="center"/>
              <w:rPr>
                <w:b/>
              </w:rPr>
            </w:pPr>
            <w:r>
              <w:rPr>
                <w:b/>
              </w:rPr>
              <w:t>ĐH BÁCH KHOA HÀ NỘI</w:t>
            </w:r>
          </w:p>
        </w:tc>
        <w:tc>
          <w:tcPr>
            <w:tcW w:w="5670" w:type="dxa"/>
            <w:tcBorders>
              <w:top w:val="nil"/>
              <w:left w:val="nil"/>
              <w:bottom w:val="nil"/>
              <w:right w:val="nil"/>
            </w:tcBorders>
            <w:hideMark/>
          </w:tcPr>
          <w:p w14:paraId="5557BFBC" w14:textId="77777777" w:rsidR="00165501" w:rsidRDefault="00165501">
            <w:pPr>
              <w:jc w:val="center"/>
              <w:rPr>
                <w:b/>
              </w:rPr>
            </w:pPr>
            <w:r>
              <w:rPr>
                <w:b/>
              </w:rPr>
              <w:t>CỘNG HÒA XÃ HỘI CHỦ NGHĨA VIỆT NAM</w:t>
            </w:r>
          </w:p>
          <w:p w14:paraId="22637C3F" w14:textId="77777777" w:rsidR="00165501" w:rsidRDefault="00165501">
            <w:pPr>
              <w:jc w:val="center"/>
              <w:rPr>
                <w:b/>
              </w:rPr>
            </w:pPr>
            <w:r>
              <w:rPr>
                <w:b/>
              </w:rPr>
              <w:t>Độc lập – Tự do -  Hạnh phúc</w:t>
            </w:r>
          </w:p>
        </w:tc>
      </w:tr>
    </w:tbl>
    <w:p w14:paraId="32C16A79" w14:textId="77777777" w:rsidR="00165501" w:rsidRDefault="00165501" w:rsidP="00165501">
      <w:pPr>
        <w:spacing w:line="360" w:lineRule="auto"/>
        <w:jc w:val="center"/>
        <w:rPr>
          <w:b/>
          <w:sz w:val="28"/>
          <w:szCs w:val="28"/>
        </w:rPr>
      </w:pPr>
    </w:p>
    <w:p w14:paraId="411E84FD" w14:textId="77777777" w:rsidR="00165501" w:rsidRDefault="00165501" w:rsidP="00165501">
      <w:pPr>
        <w:spacing w:line="240" w:lineRule="auto"/>
        <w:jc w:val="center"/>
        <w:rPr>
          <w:b/>
          <w:sz w:val="28"/>
          <w:szCs w:val="28"/>
        </w:rPr>
      </w:pPr>
      <w:r>
        <w:rPr>
          <w:b/>
          <w:sz w:val="28"/>
          <w:szCs w:val="28"/>
        </w:rPr>
        <w:t>NHIỆM VỤ</w:t>
      </w:r>
    </w:p>
    <w:p w14:paraId="4AE0C05E" w14:textId="77777777" w:rsidR="00165501" w:rsidRDefault="00165501" w:rsidP="00165501">
      <w:pPr>
        <w:spacing w:line="240" w:lineRule="auto"/>
        <w:jc w:val="center"/>
        <w:rPr>
          <w:b/>
          <w:sz w:val="28"/>
          <w:szCs w:val="28"/>
        </w:rPr>
      </w:pPr>
      <w:r>
        <w:rPr>
          <w:b/>
          <w:sz w:val="28"/>
          <w:szCs w:val="28"/>
        </w:rPr>
        <w:t>ĐỒ ÁN TỐT NGHIỆP</w:t>
      </w:r>
    </w:p>
    <w:p w14:paraId="2B40A38D" w14:textId="77777777" w:rsidR="00165501" w:rsidRDefault="00165501" w:rsidP="00165501">
      <w:pPr>
        <w:spacing w:line="288" w:lineRule="auto"/>
        <w:rPr>
          <w:sz w:val="28"/>
          <w:szCs w:val="28"/>
        </w:rPr>
      </w:pPr>
    </w:p>
    <w:p w14:paraId="69CF240C" w14:textId="1C099A29" w:rsidR="00165501" w:rsidRDefault="00165501" w:rsidP="00165501">
      <w:pPr>
        <w:spacing w:line="288" w:lineRule="auto"/>
        <w:rPr>
          <w:sz w:val="28"/>
          <w:szCs w:val="28"/>
        </w:rPr>
      </w:pPr>
      <w:r>
        <w:rPr>
          <w:sz w:val="28"/>
          <w:szCs w:val="28"/>
        </w:rPr>
        <w:t xml:space="preserve">Họ và tên sinh viên: </w:t>
      </w:r>
      <w:r w:rsidR="00DB54B0">
        <w:rPr>
          <w:sz w:val="28"/>
          <w:szCs w:val="28"/>
        </w:rPr>
        <w:t>Phạm Công Minh</w:t>
      </w:r>
    </w:p>
    <w:p w14:paraId="1E51D5CF" w14:textId="6A53B32D" w:rsidR="00A74073" w:rsidRDefault="00A74073" w:rsidP="00165501">
      <w:pPr>
        <w:spacing w:line="288" w:lineRule="auto"/>
        <w:rPr>
          <w:sz w:val="28"/>
          <w:szCs w:val="28"/>
        </w:rPr>
      </w:pPr>
      <w:r>
        <w:rPr>
          <w:sz w:val="28"/>
          <w:szCs w:val="28"/>
        </w:rPr>
        <w:t>Mã số sinh viên: 20200688</w:t>
      </w:r>
    </w:p>
    <w:p w14:paraId="701254BC" w14:textId="11462245" w:rsidR="00335E37" w:rsidRDefault="00165501" w:rsidP="00165501">
      <w:pPr>
        <w:spacing w:line="288" w:lineRule="auto"/>
        <w:rPr>
          <w:sz w:val="28"/>
          <w:szCs w:val="28"/>
        </w:rPr>
      </w:pPr>
      <w:r>
        <w:rPr>
          <w:sz w:val="28"/>
          <w:szCs w:val="28"/>
        </w:rPr>
        <w:t>Khóa</w:t>
      </w:r>
      <w:r w:rsidR="00335E37">
        <w:rPr>
          <w:sz w:val="28"/>
          <w:szCs w:val="28"/>
        </w:rPr>
        <w:t>:</w:t>
      </w:r>
      <w:r w:rsidR="00335E37">
        <w:rPr>
          <w:sz w:val="28"/>
          <w:szCs w:val="28"/>
        </w:rPr>
        <w:tab/>
      </w:r>
      <w:r w:rsidR="00335E37">
        <w:rPr>
          <w:sz w:val="28"/>
          <w:szCs w:val="28"/>
        </w:rPr>
        <w:tab/>
      </w:r>
      <w:r w:rsidR="00297AAA">
        <w:rPr>
          <w:sz w:val="28"/>
          <w:szCs w:val="28"/>
        </w:rPr>
        <w:t xml:space="preserve">65 </w:t>
      </w:r>
      <w:r w:rsidR="00297AAA">
        <w:rPr>
          <w:sz w:val="28"/>
          <w:szCs w:val="28"/>
        </w:rPr>
        <w:tab/>
      </w:r>
      <w:r w:rsidR="00297AAA">
        <w:rPr>
          <w:sz w:val="28"/>
          <w:szCs w:val="28"/>
        </w:rPr>
        <w:tab/>
      </w:r>
      <w:r w:rsidR="00297AAA">
        <w:rPr>
          <w:sz w:val="28"/>
          <w:szCs w:val="28"/>
        </w:rPr>
        <w:tab/>
      </w:r>
    </w:p>
    <w:p w14:paraId="4AA6D9AB" w14:textId="4D008184" w:rsidR="00165501" w:rsidRDefault="00335E37" w:rsidP="00165501">
      <w:pPr>
        <w:spacing w:line="288" w:lineRule="auto"/>
        <w:rPr>
          <w:sz w:val="28"/>
          <w:szCs w:val="28"/>
        </w:rPr>
      </w:pPr>
      <w:r>
        <w:rPr>
          <w:sz w:val="28"/>
          <w:szCs w:val="28"/>
        </w:rPr>
        <w:t xml:space="preserve">Trường: </w:t>
      </w:r>
      <w:r>
        <w:rPr>
          <w:sz w:val="28"/>
          <w:szCs w:val="28"/>
        </w:rPr>
        <w:tab/>
        <w:t>Điện - Điện tử</w:t>
      </w:r>
      <w:r w:rsidR="00165501">
        <w:rPr>
          <w:sz w:val="28"/>
          <w:szCs w:val="28"/>
        </w:rPr>
        <w:tab/>
      </w:r>
      <w:r w:rsidR="00165501">
        <w:rPr>
          <w:sz w:val="28"/>
          <w:szCs w:val="28"/>
        </w:rPr>
        <w:tab/>
        <w:t xml:space="preserve">Ngành: </w:t>
      </w:r>
      <w:r w:rsidR="00DB54B0">
        <w:rPr>
          <w:sz w:val="28"/>
          <w:szCs w:val="28"/>
        </w:rPr>
        <w:t>KT</w:t>
      </w:r>
      <w:r w:rsidR="00165501">
        <w:rPr>
          <w:sz w:val="28"/>
          <w:szCs w:val="28"/>
        </w:rPr>
        <w:t xml:space="preserve"> ĐK &amp;TĐH</w:t>
      </w:r>
    </w:p>
    <w:p w14:paraId="7DF951E1" w14:textId="77777777" w:rsidR="00165501" w:rsidRDefault="00165501" w:rsidP="00165501">
      <w:pPr>
        <w:numPr>
          <w:ilvl w:val="0"/>
          <w:numId w:val="33"/>
        </w:numPr>
        <w:spacing w:before="0" w:line="288" w:lineRule="auto"/>
        <w:rPr>
          <w:i/>
          <w:sz w:val="28"/>
          <w:szCs w:val="28"/>
        </w:rPr>
      </w:pPr>
      <w:r>
        <w:rPr>
          <w:i/>
          <w:sz w:val="28"/>
          <w:szCs w:val="28"/>
        </w:rPr>
        <w:t>Tên đề tài:</w:t>
      </w:r>
    </w:p>
    <w:p w14:paraId="60C71FFE" w14:textId="1BE6CF3D" w:rsidR="00165501" w:rsidRDefault="008805F3" w:rsidP="00165501">
      <w:pPr>
        <w:spacing w:line="288" w:lineRule="auto"/>
        <w:ind w:left="360"/>
        <w:rPr>
          <w:sz w:val="28"/>
          <w:szCs w:val="28"/>
        </w:rPr>
      </w:pPr>
      <w:bookmarkStart w:id="0" w:name="_gjdgxs"/>
      <w:bookmarkEnd w:id="0"/>
      <w:r>
        <w:rPr>
          <w:sz w:val="28"/>
          <w:szCs w:val="28"/>
        </w:rPr>
        <w:t xml:space="preserve">Đánh giá một số thuật toán định tuyến RPL cho mạng </w:t>
      </w:r>
      <w:r w:rsidR="00602E13">
        <w:rPr>
          <w:sz w:val="28"/>
          <w:szCs w:val="28"/>
        </w:rPr>
        <w:t xml:space="preserve">tổn hao và </w:t>
      </w:r>
      <w:r w:rsidR="007F1EE9">
        <w:rPr>
          <w:sz w:val="28"/>
          <w:szCs w:val="28"/>
        </w:rPr>
        <w:t>năng lượng thấp.</w:t>
      </w:r>
    </w:p>
    <w:p w14:paraId="6585F9F8" w14:textId="7CDBC56E" w:rsidR="00575E08" w:rsidRDefault="00165501" w:rsidP="00575E08">
      <w:pPr>
        <w:numPr>
          <w:ilvl w:val="0"/>
          <w:numId w:val="33"/>
        </w:numPr>
        <w:spacing w:before="0" w:line="288" w:lineRule="auto"/>
        <w:rPr>
          <w:i/>
          <w:sz w:val="28"/>
          <w:szCs w:val="28"/>
        </w:rPr>
      </w:pPr>
      <w:r>
        <w:rPr>
          <w:i/>
          <w:sz w:val="28"/>
          <w:szCs w:val="28"/>
        </w:rPr>
        <w:t>Nội dung đề tài:</w:t>
      </w:r>
    </w:p>
    <w:p w14:paraId="184CC026" w14:textId="58456F2C" w:rsidR="00575E08" w:rsidRPr="00FB40BE" w:rsidRDefault="00390D4D" w:rsidP="00390D4D">
      <w:pPr>
        <w:spacing w:before="0" w:line="288" w:lineRule="auto"/>
        <w:ind w:left="360"/>
        <w:rPr>
          <w:iCs/>
          <w:sz w:val="28"/>
          <w:szCs w:val="28"/>
        </w:rPr>
      </w:pPr>
      <w:r>
        <w:rPr>
          <w:iCs/>
          <w:sz w:val="28"/>
          <w:szCs w:val="28"/>
        </w:rPr>
        <w:t xml:space="preserve">Đánh giá </w:t>
      </w:r>
      <w:r w:rsidR="00636AD7">
        <w:rPr>
          <w:iCs/>
          <w:sz w:val="28"/>
          <w:szCs w:val="28"/>
        </w:rPr>
        <w:t>một số thuật toán định tuyến cải tiến dựa trên thuật toán RPL cho mạng cảm biến không dây năng lượng thấp và tổn hao</w:t>
      </w:r>
      <w:r w:rsidR="00B62450">
        <w:rPr>
          <w:iCs/>
          <w:sz w:val="28"/>
          <w:szCs w:val="28"/>
        </w:rPr>
        <w:t xml:space="preserve"> về mặt</w:t>
      </w:r>
      <w:r w:rsidR="00511B65">
        <w:rPr>
          <w:iCs/>
          <w:sz w:val="28"/>
          <w:szCs w:val="28"/>
        </w:rPr>
        <w:t xml:space="preserve"> tiết kiệm năng lượng</w:t>
      </w:r>
      <w:r w:rsidR="00B62450">
        <w:rPr>
          <w:iCs/>
          <w:sz w:val="28"/>
          <w:szCs w:val="28"/>
        </w:rPr>
        <w:t>,</w:t>
      </w:r>
      <w:r w:rsidR="00511B65">
        <w:rPr>
          <w:iCs/>
          <w:sz w:val="28"/>
          <w:szCs w:val="28"/>
        </w:rPr>
        <w:t xml:space="preserve"> truyền tin hiệu quả, … .</w:t>
      </w:r>
      <w:r w:rsidR="00A836B4">
        <w:rPr>
          <w:iCs/>
          <w:sz w:val="28"/>
          <w:szCs w:val="28"/>
        </w:rPr>
        <w:t xml:space="preserve"> Các thuật toán được đánh giá bằng mô phỏng và thực nghiệm. Đề tài cũng giới thiệu </w:t>
      </w:r>
      <w:r w:rsidR="00B27BF4">
        <w:rPr>
          <w:iCs/>
          <w:sz w:val="28"/>
          <w:szCs w:val="28"/>
        </w:rPr>
        <w:t xml:space="preserve">mạng </w:t>
      </w:r>
      <w:r w:rsidR="00F97657">
        <w:rPr>
          <w:iCs/>
          <w:sz w:val="28"/>
          <w:szCs w:val="28"/>
        </w:rPr>
        <w:t>6LowPan</w:t>
      </w:r>
      <w:r w:rsidR="00B27BF4">
        <w:rPr>
          <w:iCs/>
          <w:sz w:val="28"/>
          <w:szCs w:val="28"/>
        </w:rPr>
        <w:t xml:space="preserve">, </w:t>
      </w:r>
      <w:r w:rsidR="00441617">
        <w:rPr>
          <w:iCs/>
          <w:sz w:val="28"/>
          <w:szCs w:val="28"/>
        </w:rPr>
        <w:t>hệ điều hành mã nguồn mở Contiki OS, triển khai trên kit phát triển LaunchPad CC2650 của hãng T</w:t>
      </w:r>
      <w:r w:rsidR="00C63221">
        <w:rPr>
          <w:iCs/>
          <w:sz w:val="28"/>
          <w:szCs w:val="28"/>
        </w:rPr>
        <w:t>I</w:t>
      </w:r>
      <w:r w:rsidR="00441617">
        <w:rPr>
          <w:iCs/>
          <w:sz w:val="28"/>
          <w:szCs w:val="28"/>
        </w:rPr>
        <w:t xml:space="preserve">. </w:t>
      </w:r>
      <w:r w:rsidR="00B62450">
        <w:rPr>
          <w:iCs/>
          <w:sz w:val="28"/>
          <w:szCs w:val="28"/>
        </w:rPr>
        <w:t xml:space="preserve"> </w:t>
      </w:r>
    </w:p>
    <w:p w14:paraId="7136BF67" w14:textId="7A82CE2F" w:rsidR="00165501" w:rsidRPr="0068341F" w:rsidRDefault="00165501" w:rsidP="00165501">
      <w:pPr>
        <w:numPr>
          <w:ilvl w:val="0"/>
          <w:numId w:val="33"/>
        </w:numPr>
        <w:spacing w:before="0" w:line="288" w:lineRule="auto"/>
        <w:rPr>
          <w:i/>
          <w:sz w:val="28"/>
          <w:szCs w:val="28"/>
        </w:rPr>
      </w:pPr>
      <w:r>
        <w:rPr>
          <w:i/>
          <w:sz w:val="28"/>
          <w:szCs w:val="28"/>
        </w:rPr>
        <w:t>Cán bộ hướng dẫn:</w:t>
      </w:r>
      <w:r w:rsidR="00771020">
        <w:rPr>
          <w:i/>
          <w:sz w:val="28"/>
          <w:szCs w:val="28"/>
        </w:rPr>
        <w:t xml:space="preserve"> </w:t>
      </w:r>
      <w:r w:rsidR="00771020" w:rsidRPr="0068341F">
        <w:rPr>
          <w:sz w:val="28"/>
          <w:szCs w:val="28"/>
        </w:rPr>
        <w:t>PGS. TS. Nguyễn Quốc Cường</w:t>
      </w:r>
    </w:p>
    <w:p w14:paraId="551ECE7F" w14:textId="2BAF28D6" w:rsidR="00165501" w:rsidRDefault="00165501" w:rsidP="005F1622">
      <w:pPr>
        <w:numPr>
          <w:ilvl w:val="0"/>
          <w:numId w:val="33"/>
        </w:numPr>
        <w:spacing w:before="0" w:line="312" w:lineRule="auto"/>
        <w:rPr>
          <w:i/>
          <w:sz w:val="28"/>
          <w:szCs w:val="28"/>
        </w:rPr>
      </w:pPr>
      <w:r>
        <w:rPr>
          <w:i/>
          <w:sz w:val="28"/>
          <w:szCs w:val="28"/>
        </w:rPr>
        <w:t>Thời gian giao đề tài:</w:t>
      </w:r>
      <w:r w:rsidR="00CC2815">
        <w:rPr>
          <w:sz w:val="28"/>
          <w:szCs w:val="28"/>
        </w:rPr>
        <w:t xml:space="preserve"> </w:t>
      </w:r>
      <w:r w:rsidR="008B76B5">
        <w:rPr>
          <w:sz w:val="28"/>
          <w:szCs w:val="28"/>
        </w:rPr>
        <w:t>8/3/2024</w:t>
      </w:r>
    </w:p>
    <w:p w14:paraId="19E4B32F" w14:textId="3A515C8F" w:rsidR="00165501" w:rsidRDefault="00165501" w:rsidP="005F1622">
      <w:pPr>
        <w:numPr>
          <w:ilvl w:val="0"/>
          <w:numId w:val="33"/>
        </w:numPr>
        <w:spacing w:before="0" w:line="312" w:lineRule="auto"/>
        <w:rPr>
          <w:i/>
          <w:sz w:val="28"/>
          <w:szCs w:val="28"/>
        </w:rPr>
      </w:pPr>
      <w:r>
        <w:rPr>
          <w:i/>
          <w:sz w:val="28"/>
          <w:szCs w:val="28"/>
        </w:rPr>
        <w:t>Thời gian hoàn thành:</w:t>
      </w:r>
      <w:r w:rsidR="00CC2815">
        <w:rPr>
          <w:sz w:val="28"/>
          <w:szCs w:val="28"/>
        </w:rPr>
        <w:t xml:space="preserve"> </w:t>
      </w:r>
      <w:r w:rsidR="008B76B5">
        <w:rPr>
          <w:sz w:val="28"/>
          <w:szCs w:val="28"/>
        </w:rPr>
        <w:t>26/6/2024</w:t>
      </w:r>
    </w:p>
    <w:p w14:paraId="75BACBC4" w14:textId="6ED39ADA" w:rsidR="00165501" w:rsidRDefault="00165501" w:rsidP="00165501">
      <w:pPr>
        <w:spacing w:line="288" w:lineRule="auto"/>
        <w:rPr>
          <w:i/>
          <w:sz w:val="28"/>
          <w:szCs w:val="28"/>
        </w:rPr>
      </w:pPr>
      <w:r>
        <w:rPr>
          <w:i/>
          <w:sz w:val="28"/>
          <w:szCs w:val="28"/>
        </w:rPr>
        <w:t>Ngày...... tháng …...... năm 202</w:t>
      </w:r>
      <w:r w:rsidR="0015770B">
        <w:rPr>
          <w:i/>
          <w:sz w:val="28"/>
          <w:szCs w:val="28"/>
        </w:rPr>
        <w:t>4</w:t>
      </w:r>
    </w:p>
    <w:p w14:paraId="1A28192A" w14:textId="77777777" w:rsidR="00165501" w:rsidRDefault="00165501" w:rsidP="00165501">
      <w:pPr>
        <w:spacing w:line="288" w:lineRule="auto"/>
        <w:rPr>
          <w:b/>
          <w:i/>
          <w:sz w:val="28"/>
          <w:szCs w:val="28"/>
        </w:rPr>
      </w:pPr>
      <w:r>
        <w:rPr>
          <w:b/>
          <w:sz w:val="28"/>
          <w:szCs w:val="28"/>
        </w:rPr>
        <w:t>LÃNH ĐẠO BỘ MÔN</w:t>
      </w:r>
      <w:r>
        <w:rPr>
          <w:b/>
          <w:sz w:val="28"/>
          <w:szCs w:val="28"/>
        </w:rPr>
        <w:tab/>
      </w:r>
      <w:r>
        <w:rPr>
          <w:b/>
          <w:sz w:val="28"/>
          <w:szCs w:val="28"/>
        </w:rPr>
        <w:tab/>
      </w:r>
      <w:r>
        <w:rPr>
          <w:b/>
          <w:sz w:val="28"/>
          <w:szCs w:val="28"/>
        </w:rPr>
        <w:tab/>
      </w:r>
      <w:r>
        <w:rPr>
          <w:b/>
          <w:sz w:val="28"/>
          <w:szCs w:val="28"/>
        </w:rPr>
        <w:tab/>
        <w:t xml:space="preserve">     CÁN BỘ HƯỚNG DẪN</w:t>
      </w:r>
    </w:p>
    <w:p w14:paraId="0F5A1696" w14:textId="77777777" w:rsidR="00165501" w:rsidRDefault="00165501" w:rsidP="00165501">
      <w:pPr>
        <w:spacing w:line="288" w:lineRule="auto"/>
        <w:ind w:left="720"/>
        <w:rPr>
          <w:i/>
          <w:sz w:val="28"/>
          <w:szCs w:val="28"/>
        </w:rPr>
      </w:pPr>
      <w:r>
        <w:rPr>
          <w:i/>
          <w:sz w:val="28"/>
          <w:szCs w:val="28"/>
        </w:rPr>
        <w:tab/>
      </w:r>
      <w:r>
        <w:rPr>
          <w:i/>
          <w:sz w:val="28"/>
          <w:szCs w:val="28"/>
        </w:rPr>
        <w:tab/>
      </w:r>
      <w:r>
        <w:rPr>
          <w:i/>
          <w:sz w:val="28"/>
          <w:szCs w:val="28"/>
        </w:rPr>
        <w:tab/>
        <w:t xml:space="preserve">                   </w:t>
      </w:r>
    </w:p>
    <w:p w14:paraId="0E21200F" w14:textId="77777777" w:rsidR="00165501" w:rsidRDefault="00165501" w:rsidP="00165501">
      <w:pPr>
        <w:spacing w:line="288" w:lineRule="auto"/>
        <w:rPr>
          <w:i/>
          <w:sz w:val="28"/>
          <w:szCs w:val="28"/>
        </w:rPr>
      </w:pPr>
    </w:p>
    <w:p w14:paraId="27D78F55" w14:textId="77777777" w:rsidR="00165501" w:rsidRDefault="00165501" w:rsidP="00165501">
      <w:pPr>
        <w:spacing w:line="288" w:lineRule="auto"/>
        <w:rPr>
          <w:i/>
          <w:sz w:val="28"/>
          <w:szCs w:val="28"/>
        </w:rPr>
      </w:pPr>
    </w:p>
    <w:p w14:paraId="13A265FB" w14:textId="77777777" w:rsidR="00165501" w:rsidRDefault="00165501" w:rsidP="00165501">
      <w:pPr>
        <w:spacing w:line="288" w:lineRule="auto"/>
        <w:rPr>
          <w:i/>
          <w:sz w:val="28"/>
          <w:szCs w:val="28"/>
        </w:rPr>
      </w:pPr>
    </w:p>
    <w:p w14:paraId="582F0734" w14:textId="77777777" w:rsidR="00165501" w:rsidRDefault="00165501" w:rsidP="00165501">
      <w:pPr>
        <w:spacing w:line="288" w:lineRule="auto"/>
        <w:jc w:val="center"/>
        <w:rPr>
          <w:b/>
          <w:sz w:val="28"/>
          <w:szCs w:val="28"/>
        </w:rPr>
      </w:pPr>
      <w:r>
        <w:rPr>
          <w:b/>
          <w:sz w:val="28"/>
          <w:szCs w:val="28"/>
        </w:rPr>
        <w:t>SINH VIÊN THỰC HIỆN</w:t>
      </w:r>
    </w:p>
    <w:p w14:paraId="1F343880" w14:textId="1AA2B85A" w:rsidR="002A6DEB" w:rsidRDefault="00165501" w:rsidP="00165501">
      <w:pPr>
        <w:spacing w:line="288" w:lineRule="auto"/>
        <w:jc w:val="center"/>
        <w:rPr>
          <w:i/>
        </w:rPr>
      </w:pPr>
      <w:r>
        <w:rPr>
          <w:i/>
        </w:rPr>
        <w:t>(Ký và ghi rõ họ tên)</w:t>
      </w:r>
    </w:p>
    <w:p w14:paraId="7275E8B6" w14:textId="77777777" w:rsidR="002A6DEB" w:rsidRDefault="002A6DEB" w:rsidP="002A6DEB">
      <w:pPr>
        <w:spacing w:before="480"/>
        <w:jc w:val="center"/>
        <w:rPr>
          <w:b/>
        </w:rPr>
      </w:pPr>
      <w:r>
        <w:rPr>
          <w:i/>
        </w:rPr>
        <w:br w:type="page"/>
      </w:r>
      <w:r>
        <w:rPr>
          <w:b/>
        </w:rPr>
        <w:lastRenderedPageBreak/>
        <w:t>Lời cảm ơn</w:t>
      </w:r>
    </w:p>
    <w:p w14:paraId="4A61077D" w14:textId="6535CDC1" w:rsidR="00412723" w:rsidRDefault="00412723" w:rsidP="00412723">
      <w:r>
        <w:t xml:space="preserve">Lời đầu tiên, em xin bày tỏ lòng biết ơn đến cha mẹ em, những người đã tạo điều kiện để em được học tập và trưởng thành. Trong quá trình học tập tại Đại học Bách Khoa Hà Nội, em nhận được rất nhiều sự quan tâm, giúp đỡ, chia sẻ từ thầy cô, gia đình và bạn bè. Em xin chân thành cảm ơn thầy PGS.TS Nguyễn Quốc Cường là người đã trực tiếp định hướng, hướng dẫn em thực hiện đề tài này. Dưới sự hướng </w:t>
      </w:r>
    </w:p>
    <w:p w14:paraId="5E092B3D" w14:textId="642F01B1" w:rsidR="00D64106" w:rsidRPr="00880690" w:rsidRDefault="00412723" w:rsidP="00880690">
      <w:r>
        <w:t xml:space="preserve">dẫn nhiệt tình của thầy trong suốt thời gian học tập và làm đồ án, em đã học hỏi được nhiều kinh nghiệm trong cả </w:t>
      </w:r>
      <w:r w:rsidR="00D6444C">
        <w:t>công việc, cuộc sống</w:t>
      </w:r>
      <w:r>
        <w:t>, các hướng phát triển trong tương lai, cũng như hoàn thành tốt đồ án tốt nghiệp. Trong quá trình thực hiện đồ án còn nhiều hạn chế và sai sót, em mong nhận được ý kiến đóng góp của quý Thầy, Cô để kiến thức của em được hoàn thiện hơn.</w:t>
      </w:r>
    </w:p>
    <w:p w14:paraId="0338334E" w14:textId="2D1A1E4D" w:rsidR="002A6DEB" w:rsidRPr="00D64106" w:rsidRDefault="002A6DEB" w:rsidP="00D64106">
      <w:pPr>
        <w:jc w:val="center"/>
      </w:pPr>
      <w:r>
        <w:rPr>
          <w:b/>
        </w:rPr>
        <w:t>Tóm tắt nội dung đồ án</w:t>
      </w:r>
    </w:p>
    <w:p w14:paraId="17F5F5F6" w14:textId="32B44E51" w:rsidR="00E400C2" w:rsidRDefault="00E400C2" w:rsidP="008B1592">
      <w:r>
        <w:t xml:space="preserve">Các mạng cảm biến </w:t>
      </w:r>
      <w:r w:rsidR="00A52D1C">
        <w:t xml:space="preserve">không dây </w:t>
      </w:r>
      <w:r>
        <w:t>IoT</w:t>
      </w:r>
      <w:r w:rsidR="00A52D1C">
        <w:t xml:space="preserve"> đã và đang được triển khai rộng rãi</w:t>
      </w:r>
      <w:r w:rsidR="00900E9A">
        <w:t xml:space="preserve"> như giám sát môi trường, giám sát từ xa các thiết bị công nghiệp, </w:t>
      </w:r>
      <w:r w:rsidR="000636CE">
        <w:t xml:space="preserve">đèn giao thông thông minh, hệ thống cảm biến trong nhà thông minh, … . </w:t>
      </w:r>
      <w:r w:rsidR="00FA0947">
        <w:t>Các module cảm biến ngày càng trở nên rẻ</w:t>
      </w:r>
      <w:r w:rsidR="00BB60A4">
        <w:t xml:space="preserve">, nhỏ gọn và tiêu thụ năng lượng thấp. </w:t>
      </w:r>
      <w:r w:rsidR="00964AF0">
        <w:t xml:space="preserve">Vì vậy </w:t>
      </w:r>
      <w:r w:rsidR="00715BF8">
        <w:t xml:space="preserve">việc tối ưu </w:t>
      </w:r>
      <w:r w:rsidR="00EA1B6D">
        <w:t xml:space="preserve">hoạt động của mạng cảm biến không dây, đặc biệt là vấn đề định tuyến cần được </w:t>
      </w:r>
      <w:r w:rsidR="002947DF">
        <w:t xml:space="preserve">chú ý và nghiên cứu. Vì vậy em xin chọn đề tài: “ </w:t>
      </w:r>
      <w:r w:rsidR="002947DF" w:rsidRPr="003914E8">
        <w:rPr>
          <w:b/>
          <w:bCs/>
        </w:rPr>
        <w:t>Đánh giá một số thuật toán định tuyến RPL cho mạng tổn hao và</w:t>
      </w:r>
      <w:r w:rsidR="00C1706A">
        <w:rPr>
          <w:b/>
          <w:bCs/>
        </w:rPr>
        <w:t xml:space="preserve"> năng lượng thấp</w:t>
      </w:r>
      <w:r w:rsidR="002947DF">
        <w:t xml:space="preserve">” </w:t>
      </w:r>
      <w:r w:rsidR="00771D51">
        <w:t xml:space="preserve">làm đề tài tốt nghiệp. </w:t>
      </w:r>
      <w:r w:rsidR="003914E8">
        <w:t>Đề tài này đặt ra yêu cầu</w:t>
      </w:r>
      <w:r w:rsidR="0054143D">
        <w:t>: Xây dựng các</w:t>
      </w:r>
      <w:r w:rsidR="00D167C3">
        <w:t xml:space="preserve"> mạng cảm biến trong</w:t>
      </w:r>
      <w:r w:rsidR="0054143D">
        <w:t xml:space="preserve"> </w:t>
      </w:r>
      <w:r w:rsidR="00E23B50">
        <w:t xml:space="preserve">phần mềm </w:t>
      </w:r>
      <w:r w:rsidR="0054143D">
        <w:t xml:space="preserve">mô phỏng </w:t>
      </w:r>
      <w:r w:rsidR="003F2F89">
        <w:t xml:space="preserve">và thử nghiệm lại trên phần cứng để </w:t>
      </w:r>
      <w:r w:rsidR="00604607">
        <w:t xml:space="preserve">đánh giá hiệu quả của một số thuật toán </w:t>
      </w:r>
      <w:r w:rsidR="00D0779C">
        <w:t>định tuyến cải tiến được phát triển từ thuật toán định tuyến RPL</w:t>
      </w:r>
      <w:r w:rsidR="00C00A59">
        <w:t xml:space="preserve">; </w:t>
      </w:r>
      <w:r w:rsidR="0040633C">
        <w:t>các nút cảm biến được lập trình</w:t>
      </w:r>
      <w:r w:rsidR="009C012B">
        <w:t xml:space="preserve"> bằng</w:t>
      </w:r>
      <w:r w:rsidR="0040633C">
        <w:t xml:space="preserve"> hệ điều hành mã nguồn mở Contiki OS, </w:t>
      </w:r>
      <w:r w:rsidR="009C012B">
        <w:t xml:space="preserve">ứng dụng công nghệ mạng 6LowPan, sử dụng chuẩn không dây </w:t>
      </w:r>
      <w:r w:rsidR="00BC5546">
        <w:t xml:space="preserve">IEEE 192.15.4. </w:t>
      </w:r>
      <w:r w:rsidR="00013735">
        <w:t xml:space="preserve">Mô phỏng được thực hiện trên phần mềm Cooja. </w:t>
      </w:r>
      <w:r w:rsidR="00BC5546">
        <w:t xml:space="preserve">Phần cứng sử dụng </w:t>
      </w:r>
      <w:r w:rsidR="00B25697">
        <w:t xml:space="preserve">là </w:t>
      </w:r>
      <w:r w:rsidR="00BC5546">
        <w:t xml:space="preserve">kit phát triển </w:t>
      </w:r>
      <w:r w:rsidR="007B758A">
        <w:t>LaunchPad CC2650 của hãng T</w:t>
      </w:r>
      <w:r w:rsidR="0014384F">
        <w:t>I</w:t>
      </w:r>
      <w:r w:rsidR="007B758A">
        <w:t>.</w:t>
      </w:r>
    </w:p>
    <w:p w14:paraId="3AB3322C" w14:textId="0C0663A6" w:rsidR="00852600" w:rsidRDefault="00852600" w:rsidP="008B1592">
      <w:r>
        <w:t xml:space="preserve">Các kết quả </w:t>
      </w:r>
      <w:r w:rsidR="007B0E98">
        <w:t xml:space="preserve">đồ án cơ bản đáp ứng được mục tiêu đề ra, các kết quả mô phỏng và thực nghiệm đã cho thấy các thuật toán </w:t>
      </w:r>
      <w:r w:rsidR="00036B79">
        <w:t xml:space="preserve">được đánh giá </w:t>
      </w:r>
      <w:r w:rsidR="00D53425">
        <w:t xml:space="preserve">mang lại </w:t>
      </w:r>
      <w:r w:rsidR="00225FED">
        <w:t xml:space="preserve">cải thiện </w:t>
      </w:r>
      <w:r w:rsidR="00D53425">
        <w:t xml:space="preserve">đáng kể </w:t>
      </w:r>
      <w:r w:rsidR="00225FED">
        <w:t xml:space="preserve">về mặt sử dụng năng lượng hiệu quả, hiệu suất </w:t>
      </w:r>
      <w:r w:rsidR="00D53425">
        <w:t xml:space="preserve">truyền tin so với thuật toán tiêu chuẩn. </w:t>
      </w:r>
      <w:r w:rsidR="007A2C17">
        <w:t xml:space="preserve">Tuy nhiên do hạn chế về mặt phần cứng nên mạng cảm biến được xây dựng trong thực nghiệm còn nhỏ, các </w:t>
      </w:r>
      <w:r w:rsidR="00A62AA6">
        <w:t>thử nghiệm thực tế</w:t>
      </w:r>
      <w:r w:rsidR="007A2C17">
        <w:t xml:space="preserve"> còn tương đối ít. </w:t>
      </w:r>
      <w:r w:rsidR="00452A39">
        <w:t>Các</w:t>
      </w:r>
      <w:r w:rsidR="00633538">
        <w:t xml:space="preserve"> kết quả</w:t>
      </w:r>
      <w:r w:rsidR="001E16E6">
        <w:t xml:space="preserve"> thu được từ đề tài có thể được dùng như một nguồn tham khảo để người đọc có thể xây dựng mạng cảm biến </w:t>
      </w:r>
      <w:r w:rsidR="00633538">
        <w:t xml:space="preserve">không dây của mình, hoặc phát triển các thuật toán </w:t>
      </w:r>
      <w:r w:rsidR="002648FA">
        <w:t>định tuyến mới</w:t>
      </w:r>
      <w:r w:rsidR="00AF5DC1">
        <w:t xml:space="preserve">. </w:t>
      </w:r>
    </w:p>
    <w:p w14:paraId="1D3C9CAF" w14:textId="7A918C78" w:rsidR="00177A9E" w:rsidRDefault="00652C03" w:rsidP="008B1592">
      <w:r>
        <w:t>Các kiến thức và kĩ năng đã đạt được:</w:t>
      </w:r>
    </w:p>
    <w:p w14:paraId="015D45D5" w14:textId="250E7E4E" w:rsidR="00EB6AAA" w:rsidRDefault="007810B7" w:rsidP="007810B7">
      <w:pPr>
        <w:pStyle w:val="ListParagraph"/>
        <w:numPr>
          <w:ilvl w:val="0"/>
          <w:numId w:val="34"/>
        </w:numPr>
      </w:pPr>
      <w:r>
        <w:t xml:space="preserve">Hoạt động của thuật toán định tuyến RPL </w:t>
      </w:r>
    </w:p>
    <w:p w14:paraId="2FDC26B1" w14:textId="31CEF192" w:rsidR="00652C03" w:rsidRDefault="00EB6AAA" w:rsidP="00652C03">
      <w:pPr>
        <w:pStyle w:val="ListParagraph"/>
        <w:numPr>
          <w:ilvl w:val="0"/>
          <w:numId w:val="34"/>
        </w:numPr>
      </w:pPr>
      <w:r>
        <w:t>Lập trình mạng cảm biến ứng dụng hệ điều hành mã ngu</w:t>
      </w:r>
      <w:r w:rsidR="00CF28ED">
        <w:t>ồn mở Contiki OS</w:t>
      </w:r>
    </w:p>
    <w:p w14:paraId="515D2E13" w14:textId="77777777" w:rsidR="00CF28ED" w:rsidRDefault="00CF28ED" w:rsidP="00652C03">
      <w:pPr>
        <w:pStyle w:val="ListParagraph"/>
        <w:numPr>
          <w:ilvl w:val="0"/>
          <w:numId w:val="34"/>
        </w:numPr>
      </w:pPr>
      <w:r>
        <w:t>Xây dựng mạng cảm biến ứng dụng mạng 6LowPan</w:t>
      </w:r>
      <w:r w:rsidR="00F20552">
        <w:t>, chuẩn truyền thông không dây IEEE 192.15.4</w:t>
      </w:r>
      <w:r w:rsidR="00C36BF8">
        <w:t>.</w:t>
      </w:r>
    </w:p>
    <w:p w14:paraId="067F7C90" w14:textId="30939512" w:rsidR="00C76CE9" w:rsidRDefault="00043EE2" w:rsidP="008B1592">
      <w:r>
        <w:rPr>
          <w:noProof/>
        </w:rPr>
        <mc:AlternateContent>
          <mc:Choice Requires="wps">
            <w:drawing>
              <wp:anchor distT="0" distB="0" distL="114300" distR="114300" simplePos="0" relativeHeight="251665408" behindDoc="0" locked="0" layoutInCell="1" hidden="0" allowOverlap="1" wp14:anchorId="5B5D6F19" wp14:editId="0AAA20AE">
                <wp:simplePos x="0" y="0"/>
                <wp:positionH relativeFrom="column">
                  <wp:posOffset>3000375</wp:posOffset>
                </wp:positionH>
                <wp:positionV relativeFrom="paragraph">
                  <wp:posOffset>94615</wp:posOffset>
                </wp:positionV>
                <wp:extent cx="2353471" cy="470848"/>
                <wp:effectExtent l="0" t="0" r="0" b="5715"/>
                <wp:wrapNone/>
                <wp:docPr id="751484984" name="Text Box 751484984"/>
                <wp:cNvGraphicFramePr/>
                <a:graphic xmlns:a="http://schemas.openxmlformats.org/drawingml/2006/main">
                  <a:graphicData uri="http://schemas.microsoft.com/office/word/2010/wordprocessingShape">
                    <wps:wsp>
                      <wps:cNvSpPr txBox="1"/>
                      <wps:spPr>
                        <a:xfrm>
                          <a:off x="0" y="0"/>
                          <a:ext cx="2353471" cy="470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F6915F" w14:textId="77777777" w:rsidR="00043EE2" w:rsidRDefault="00043EE2" w:rsidP="00043EE2">
                            <w:pPr>
                              <w:spacing w:before="0" w:line="240" w:lineRule="auto"/>
                              <w:jc w:val="center"/>
                            </w:pPr>
                            <w:r w:rsidRPr="00DD3675">
                              <w:t>Sinh viên thực hiện</w:t>
                            </w:r>
                          </w:p>
                          <w:p w14:paraId="1F33C766" w14:textId="77777777" w:rsidR="00043EE2" w:rsidRDefault="00043EE2" w:rsidP="00043EE2">
                            <w:pPr>
                              <w:spacing w:before="0" w:line="240" w:lineRule="auto"/>
                              <w:jc w:val="center"/>
                            </w:pPr>
                            <w:r>
                              <w:rPr>
                                <w:sz w:val="20"/>
                              </w:rPr>
                              <w:t>K</w:t>
                            </w:r>
                            <w:r w:rsidRPr="004270E9">
                              <w:rPr>
                                <w:sz w:val="20"/>
                              </w:rPr>
                              <w:t>ý</w:t>
                            </w:r>
                            <w:r>
                              <w:rPr>
                                <w:sz w:val="20"/>
                              </w:rPr>
                              <w:t xml:space="preserve"> và ghi rõ họ tên</w:t>
                            </w:r>
                          </w:p>
                          <w:p w14:paraId="20755E63" w14:textId="77777777" w:rsidR="00043EE2" w:rsidRPr="00DD3675" w:rsidRDefault="00043EE2" w:rsidP="00043E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B5D6F19" id="Text Box 751484984" o:spid="_x0000_s1027" type="#_x0000_t202" style="position:absolute;left:0;text-align:left;margin-left:236.25pt;margin-top:7.45pt;width:185.3pt;height:37.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" filled="f" stroked="f" strokeweight=".5pt">
                <v:textbox>
                  <w:txbxContent>
                    <w:p w14:paraId="45F6915F" w14:textId="77777777" w:rsidR="00043EE2" w:rsidRDefault="00043EE2" w:rsidP="00043EE2">
                      <w:pPr>
                        <w:spacing w:before="0" w:line="240" w:lineRule="auto"/>
                        <w:jc w:val="center"/>
                      </w:pPr>
                      <w:r w:rsidRPr="00DD3675">
                        <w:t>Sinh viên thực hiện</w:t>
                      </w:r>
                    </w:p>
                    <w:p w14:paraId="1F33C766" w14:textId="77777777" w:rsidR="00043EE2" w:rsidRDefault="00043EE2" w:rsidP="00043EE2">
                      <w:pPr>
                        <w:spacing w:before="0" w:line="240" w:lineRule="auto"/>
                        <w:jc w:val="center"/>
                      </w:pPr>
                      <w:r>
                        <w:rPr>
                          <w:sz w:val="20"/>
                        </w:rPr>
                        <w:t>K</w:t>
                      </w:r>
                      <w:r w:rsidRPr="004270E9">
                        <w:rPr>
                          <w:sz w:val="20"/>
                        </w:rPr>
                        <w:t>ý</w:t>
                      </w:r>
                      <w:r>
                        <w:rPr>
                          <w:sz w:val="20"/>
                        </w:rPr>
                        <w:t xml:space="preserve"> và ghi rõ họ tên</w:t>
                      </w:r>
                    </w:p>
                    <w:p w14:paraId="20755E63" w14:textId="77777777" w:rsidR="00043EE2" w:rsidRPr="00DD3675" w:rsidRDefault="00043EE2" w:rsidP="00043EE2"/>
                  </w:txbxContent>
                </v:textbox>
              </v:shape>
            </w:pict>
          </mc:Fallback>
        </mc:AlternateContent>
      </w:r>
    </w:p>
    <w:p w14:paraId="51DB5D86" w14:textId="77B68830" w:rsidR="00FE1F5E" w:rsidRDefault="00FE1F5E" w:rsidP="008B1592"/>
    <w:p w14:paraId="112AF3BC" w14:textId="77777777" w:rsidR="00AA73DC" w:rsidRDefault="00AA73DC">
      <w:r>
        <w:br w:type="page"/>
      </w:r>
    </w:p>
    <w:p w14:paraId="68C0C700" w14:textId="6E5F49C7" w:rsidR="007B1C3D" w:rsidRPr="007B1C3D" w:rsidRDefault="007B1C3D" w:rsidP="007B1C3D">
      <w:pPr>
        <w:jc w:val="center"/>
        <w:rPr>
          <w:b/>
        </w:rPr>
      </w:pPr>
      <w:r>
        <w:rPr>
          <w:b/>
        </w:rPr>
        <w:lastRenderedPageBreak/>
        <w:t>LỜI MỞ ĐẦU</w:t>
      </w:r>
    </w:p>
    <w:p w14:paraId="04EFB995" w14:textId="061AE216" w:rsidR="007B1C3D" w:rsidRDefault="00833063">
      <w:r w:rsidRPr="00833063">
        <w:t>Trong thời đại công nghệ số hiện nay, Internet of Things (IoT) đang dần khẳng định vai trò quan trọng của mình trong việc thay đổi cách chúng ta sống và làm việc. Các mạng cảm biến không dây (Wireless Sensor Networks - WSN) là một thành phần thiết yếu trong hệ sinh thái IoT, được triển khai rộng rãi trong nhiều lĩnh vực như giám sát môi trường, quản lý năng lượng, giám sát từ xa các thiết bị công nghiệp, đèn giao thông thông minh, và các hệ thống nhà thông minh. Sự phát triển mạnh mẽ của công nghệ cảm biến đã giúp cho các module cảm biến ngày càng trở nên rẻ hơn, nhỏ gọn hơn và tiêu thụ năng lượng thấp hơn, từ đó mở ra nhiều cơ hội ứng dụng mới.</w:t>
      </w:r>
      <w:r>
        <w:t xml:space="preserve"> </w:t>
      </w:r>
    </w:p>
    <w:p w14:paraId="620F9A03" w14:textId="139FEBC8" w:rsidR="001B71A0" w:rsidRDefault="00A32D1E">
      <w:r>
        <w:t>Quy mô mạng cảm biến ngày càng mở rộng và đa dạng, vì vậy</w:t>
      </w:r>
      <w:r w:rsidR="00EC203F">
        <w:t xml:space="preserve"> yêu cầu nghiên cứu tối ưu hoạt động của mạng trở nên thiết yếu.</w:t>
      </w:r>
      <w:r>
        <w:t xml:space="preserve"> </w:t>
      </w:r>
      <w:r w:rsidR="001B71A0" w:rsidRPr="001B71A0">
        <w:t xml:space="preserve">Trong một mạng cảm biến không dây, các nút cảm biến thường hoạt động bằng pin và </w:t>
      </w:r>
      <w:r w:rsidR="00EC203F">
        <w:t xml:space="preserve">có thể </w:t>
      </w:r>
      <w:r w:rsidR="001B71A0" w:rsidRPr="001B71A0">
        <w:t>được đặt ở những vị trí khó tiếp cận, nên vấn đề tiết kiệm năng lượng và tối ưu hóa hoạt động của mạng là vô cùng quan trọng. Một trong những thách thức lớn nhất của mạng cảm biến không dây là việc định tuyến dữ liệu một cách hiệu quả. Do đó, các nghiên cứu về thuật toán định tuyến luôn nhận được sự quan tâm đặc biệt từ cộng đồng khoa học và kỹ thuật.</w:t>
      </w:r>
    </w:p>
    <w:p w14:paraId="77E173BA" w14:textId="2EE2E146" w:rsidR="000178D3" w:rsidRDefault="000178D3">
      <w:r w:rsidRPr="000178D3">
        <w:t xml:space="preserve">Trong bối cảnh đó, em đã chọn đề tài </w:t>
      </w:r>
      <w:r w:rsidRPr="000178D3">
        <w:rPr>
          <w:b/>
          <w:bCs/>
        </w:rPr>
        <w:t>“Đánh giá một số thuật toán định tuyến RPL cho mạng tổn hao và</w:t>
      </w:r>
      <w:r w:rsidR="007D523C">
        <w:rPr>
          <w:b/>
          <w:bCs/>
        </w:rPr>
        <w:t xml:space="preserve"> năng lượng thấp</w:t>
      </w:r>
      <w:r w:rsidRPr="000178D3">
        <w:rPr>
          <w:b/>
          <w:bCs/>
        </w:rPr>
        <w:t>”</w:t>
      </w:r>
      <w:r w:rsidRPr="000178D3">
        <w:t xml:space="preserve"> làm đề tài tốt nghiệp của mình. Đề tài này hướng đến việc xây dựng các mạng cảm biến trong phần mềm mô phỏng và thử nghiệm lại trên phần cứng nhằm đánh giá hiệu quả của một số thuật toán định tuyến cải tiến được phát triển từ thuật toán định tuyến RPL (Routing Protocol for Low-Power and Lossy Networks). Cụ thể, các nút cảm biến sẽ được lập trình bằng hệ điều hành mã nguồn mở Contiki OS, sử dụng công nghệ mạng 6LowPan và chuẩn không dây IEEE 802.15.4. Quá trình mô phỏng sẽ được thực hiện trên phần mềm Cooja, và phần cứng sử dụng là kit phát triển LaunchPad CC2650 của hãng Texas Instruments (T</w:t>
      </w:r>
      <w:r w:rsidR="00F66CAF">
        <w:t>I</w:t>
      </w:r>
      <w:r w:rsidRPr="000178D3">
        <w:t>).</w:t>
      </w:r>
    </w:p>
    <w:p w14:paraId="2EAB9E0C" w14:textId="00E175E2" w:rsidR="00177C0C" w:rsidRDefault="009E5A55">
      <w:r>
        <w:t xml:space="preserve">Yêu cầu </w:t>
      </w:r>
      <w:r w:rsidR="00D31F2B" w:rsidRPr="00D31F2B">
        <w:t xml:space="preserve">đề tài </w:t>
      </w:r>
      <w:r>
        <w:t xml:space="preserve">đặt ra các nhiệm vụ </w:t>
      </w:r>
      <w:r w:rsidR="00D31F2B" w:rsidRPr="00D31F2B">
        <w:t xml:space="preserve">bao gồm việc phân tích, thiết kế và thực hiện các thuật toán định tuyến, sau đó đánh giá hiệu quả của chúng thông qua các tiêu chí như độ tin cậy, hiệu suất </w:t>
      </w:r>
      <w:r w:rsidR="00D31F2B">
        <w:t xml:space="preserve">sử dụng </w:t>
      </w:r>
      <w:r w:rsidR="00D31F2B" w:rsidRPr="00D31F2B">
        <w:t>năng lượng</w:t>
      </w:r>
      <w:r w:rsidR="00D31F2B">
        <w:t xml:space="preserve">. </w:t>
      </w:r>
      <w:r w:rsidR="005E4A52" w:rsidRPr="005E4A52">
        <w:t xml:space="preserve">Mục tiêu cuối cùng là </w:t>
      </w:r>
      <w:r w:rsidR="00BD6A58">
        <w:t>đánh giá</w:t>
      </w:r>
      <w:r w:rsidR="005E4A52" w:rsidRPr="005E4A52">
        <w:t xml:space="preserve"> các giải pháp định tuyến tối ưu, giúp nâng cao hiệu quả hoạt động của mạng cảm biến không dây trong điều kiện thực tế, đặc biệt là trong môi trường có nhiều tổn hao và mất mát.</w:t>
      </w:r>
      <w:r w:rsidR="00C82389">
        <w:t xml:space="preserve"> </w:t>
      </w:r>
      <w:r w:rsidR="00C82389" w:rsidRPr="00C82389">
        <w:t xml:space="preserve">Thông qua đề tài này, em hy vọng có thể đóng góp vào việc tối ưu hóa các mạng cảm biến không dây, giúp chúng hoạt động hiệu quả hơn, từ đó thúc đẩy sự phát triển của các ứng dụng IoT trong thực tiễn. </w:t>
      </w:r>
      <w:r w:rsidR="003E4396" w:rsidRPr="003E4396">
        <w:t>Việc nghiên cứu và đánh giá các thuật toán định tuyến cho mạng cảm biến không dây sẽ đóng góp vào sự phát triển và tối ưu hóa các hệ thống IoT, từ đó cải thiện hiệu suất và độ tin cậy của các ứng dụng IoT trong thực tế.</w:t>
      </w:r>
      <w:r w:rsidR="001A1B07">
        <w:t xml:space="preserve"> Các kết quả của đề tài có thể được dùng làm </w:t>
      </w:r>
      <w:r w:rsidR="00693BDB">
        <w:t>tài liệu tham khảo để người đọc có thể lựa chọn công nghệ để xây dựng mạng cảm biến không dây của mình</w:t>
      </w:r>
      <w:r w:rsidR="00E35ABD">
        <w:t xml:space="preserve">, hoặc làm </w:t>
      </w:r>
      <w:r w:rsidR="00E35ABD" w:rsidRPr="00E35ABD">
        <w:t>nền tảng cho các nghiên cứu tiếp theo, góp phần thúc đẩy việc cải tiến và phát triển các thuật toán định tuyến mới, phù hợp hơn với các yêu cầu thực tiễn ngày càng cao của mạng cảm biến không dây.</w:t>
      </w:r>
    </w:p>
    <w:p w14:paraId="6D5412AE" w14:textId="31265EF9" w:rsidR="00E31801" w:rsidRDefault="00E31801">
      <w:r>
        <w:lastRenderedPageBreak/>
        <w:t>Với mục tiêu đề ra</w:t>
      </w:r>
      <w:r w:rsidR="004E272C">
        <w:t>, bản báo cáo đồ án được trình bày theo cấu trúc như sau:</w:t>
      </w:r>
    </w:p>
    <w:p w14:paraId="3D916319" w14:textId="75AAC634" w:rsidR="00513AB6" w:rsidRDefault="00513AB6" w:rsidP="003745C8">
      <w:r>
        <w:t>Chương 1</w:t>
      </w:r>
      <w:r w:rsidR="00E87DAA">
        <w:t xml:space="preserve"> cung cấp</w:t>
      </w:r>
      <w:r w:rsidR="004602B4">
        <w:t xml:space="preserve"> những kiến thức tổng quan về mạng cảm biến</w:t>
      </w:r>
      <w:r w:rsidR="00DF228D">
        <w:t>, bao gồm khái niệm, cấu trúc, đặc điểm, ứng dụng. Đồng thời chương 1 cũng đặt ra bài toán về vấn đề định tuyến trong mạng cảm biến không dây</w:t>
      </w:r>
      <w:r w:rsidR="001A1FE4">
        <w:t xml:space="preserve">, đặc biệt là mạng tổn hao và năng lượng thấp. </w:t>
      </w:r>
    </w:p>
    <w:p w14:paraId="0580DD72" w14:textId="06DBFC33" w:rsidR="00484238" w:rsidRDefault="00881F5E" w:rsidP="003745C8">
      <w:r>
        <w:t xml:space="preserve">Xuất phát từ những yêu cầu của bài toán định tuyến trong chương 1, </w:t>
      </w:r>
      <w:r w:rsidR="007B4667">
        <w:t>c</w:t>
      </w:r>
      <w:r w:rsidR="00484238">
        <w:t>hương 2 giới thiệu đến người đọc một thuật toán định tuyến hiệu quả được sử dụng phổ biến trong các mạng cảm biến không dây hiện đại. Qua chương này</w:t>
      </w:r>
      <w:r w:rsidR="00CF2E73">
        <w:t xml:space="preserve">, em hi vọng người đọc sẽ có được </w:t>
      </w:r>
      <w:r w:rsidR="009C6D78">
        <w:t>hiểu biết về cách thuật toán RPL hoạt động, ưu điểm cũng như nhược điểm còn tồn tại</w:t>
      </w:r>
      <w:r w:rsidR="00D8062E">
        <w:t xml:space="preserve"> của nó. </w:t>
      </w:r>
      <w:r w:rsidR="00FB0971">
        <w:t xml:space="preserve">Một số </w:t>
      </w:r>
      <w:r w:rsidR="005C4D04">
        <w:t xml:space="preserve">nghiên cứu </w:t>
      </w:r>
      <w:r w:rsidR="00FB0971">
        <w:t>cải tiến thuật toán RPL</w:t>
      </w:r>
      <w:r w:rsidR="007B15E3">
        <w:t xml:space="preserve"> </w:t>
      </w:r>
      <w:r w:rsidR="00FB0971">
        <w:t xml:space="preserve">cũng được trình bày. </w:t>
      </w:r>
    </w:p>
    <w:p w14:paraId="3ED660B7" w14:textId="3309551F" w:rsidR="0078465F" w:rsidRDefault="0078465F" w:rsidP="003745C8">
      <w:r>
        <w:t xml:space="preserve">Chương 3 trình bày về </w:t>
      </w:r>
      <w:r w:rsidR="00AD3B12">
        <w:t>3 thuật toán định tuyến cải tiến dựa trên thuật toán RPL sẽ được đánh giá trong đồ án</w:t>
      </w:r>
      <w:r w:rsidR="0020074F">
        <w:t xml:space="preserve"> này. </w:t>
      </w:r>
      <w:r w:rsidR="00400511">
        <w:t xml:space="preserve">Qua chương này, người đọc sẽ hiểu được cách hoạt động của thuật toán định tuyến và những </w:t>
      </w:r>
      <w:r w:rsidR="004B6AA4">
        <w:t xml:space="preserve">mục tiêu </w:t>
      </w:r>
      <w:r w:rsidR="004F5E84">
        <w:t>mà</w:t>
      </w:r>
      <w:r w:rsidR="004B6AA4">
        <w:t xml:space="preserve"> mỗi thuật toán nhắm đến.</w:t>
      </w:r>
    </w:p>
    <w:p w14:paraId="1571B609" w14:textId="5CBDEBAF" w:rsidR="00CA2207" w:rsidRDefault="00BB3262" w:rsidP="003745C8">
      <w:r>
        <w:t xml:space="preserve">Chương 4 trình bày về phương pháp </w:t>
      </w:r>
      <w:r w:rsidR="008933D6">
        <w:t>được sử dụng để đánh giá các thuật toán định tuyến, các tiêu chí đánh giá được đề ra</w:t>
      </w:r>
      <w:r w:rsidR="00EB6C36">
        <w:t>, đồng thời giới thiệu các công cụ phần cứng và phần mềm được sử dụng để xây dựng các mô phỏng và thử nghiệm trong đồ án.</w:t>
      </w:r>
    </w:p>
    <w:p w14:paraId="23668B0B" w14:textId="07596448" w:rsidR="00EB6C36" w:rsidRDefault="00680617" w:rsidP="003745C8">
      <w:r>
        <w:t xml:space="preserve">Chương 5 </w:t>
      </w:r>
      <w:r w:rsidR="001E4940">
        <w:t xml:space="preserve">và chương 6 </w:t>
      </w:r>
      <w:r w:rsidR="0037091D">
        <w:t xml:space="preserve">làm rõ quá trình thử nghiệm thuật toán bằng mô phỏng và thực nghiệm, </w:t>
      </w:r>
      <w:r w:rsidR="009361D6">
        <w:t xml:space="preserve">sau đó trình bày các kết quả đạt được cùng những đánh giá </w:t>
      </w:r>
      <w:r w:rsidR="00510895">
        <w:t>từ kết quả thu được</w:t>
      </w:r>
      <w:r w:rsidR="009361D6">
        <w:t>.</w:t>
      </w:r>
    </w:p>
    <w:p w14:paraId="6D7229AF" w14:textId="7C580B2D" w:rsidR="00AC24AE" w:rsidRDefault="00AC24AE" w:rsidP="003745C8">
      <w:r>
        <w:t xml:space="preserve">Cuối cùng, </w:t>
      </w:r>
      <w:r w:rsidR="00222A2A">
        <w:t>phần</w:t>
      </w:r>
      <w:r>
        <w:t xml:space="preserve"> Kết luận </w:t>
      </w:r>
      <w:r w:rsidR="00A215F8">
        <w:t xml:space="preserve">tổng kết </w:t>
      </w:r>
      <w:r w:rsidR="004D3711">
        <w:t xml:space="preserve">lại </w:t>
      </w:r>
      <w:r w:rsidR="00A215F8">
        <w:t>các kết quả thu được</w:t>
      </w:r>
      <w:r w:rsidR="00374A45">
        <w:t>, so sánh kết quả đồ án với mục tiêu đề ra, chỉ ra các hạn chế còn tồn tại</w:t>
      </w:r>
      <w:r w:rsidR="00762620">
        <w:t xml:space="preserve"> của đồ án</w:t>
      </w:r>
      <w:r w:rsidR="00374A45">
        <w:t xml:space="preserve"> và hướng phát triển trong tương lai. </w:t>
      </w:r>
    </w:p>
    <w:p w14:paraId="220CB71E" w14:textId="5D491F79" w:rsidR="0077151C" w:rsidRDefault="00C34A19" w:rsidP="003745C8">
      <w:r w:rsidRPr="00C34A19">
        <w:t>Em xin chân thành cảm ơn các thầy cô và các bạn đã hỗ trợ, đồng hành cùng em trong suốt quá trình nghiên cứu và thực hiện đề tài này. Hy vọng rằng những kết quả đạt được sẽ mang lại những giá trị thiết thực và có ý nghĩa cho cộng đồng nghiên cứu cũng như ứng dụng trong thực tế.</w:t>
      </w:r>
    </w:p>
    <w:p w14:paraId="36E26BF8" w14:textId="4C48BCA5" w:rsidR="00F06FB4" w:rsidRDefault="0077151C">
      <w:r>
        <w:br w:type="page"/>
      </w:r>
    </w:p>
    <w:p w14:paraId="0D22A8A2" w14:textId="7DE695D4" w:rsidR="00076176" w:rsidRDefault="00F15E73" w:rsidP="00076176">
      <w:pPr>
        <w:jc w:val="center"/>
        <w:rPr>
          <w:b/>
        </w:rPr>
      </w:pPr>
      <w:r w:rsidRPr="00120C98">
        <w:rPr>
          <w:b/>
        </w:rPr>
        <w:lastRenderedPageBreak/>
        <w:t>MỤC LỤC</w:t>
      </w:r>
    </w:p>
    <w:sdt>
      <w:sdtPr>
        <w:id w:val="913277024"/>
        <w:docPartObj>
          <w:docPartGallery w:val="Table of Contents"/>
          <w:docPartUnique/>
        </w:docPartObj>
      </w:sdtPr>
      <w:sdtEndPr>
        <w:rPr>
          <w:rFonts w:eastAsiaTheme="minorEastAsia"/>
          <w:b/>
          <w:bCs/>
          <w:noProof/>
          <w:color w:val="000000" w:themeColor="text1"/>
        </w:rPr>
      </w:sdtEndPr>
      <w:sdtContent>
        <w:p w14:paraId="5B163E63" w14:textId="19C74805" w:rsidR="00120C98" w:rsidRPr="00076176" w:rsidRDefault="00120C98" w:rsidP="00076176">
          <w:pPr>
            <w:jc w:val="center"/>
            <w:rPr>
              <w:b/>
            </w:rPr>
          </w:pPr>
        </w:p>
        <w:p w14:paraId="1408D9E6" w14:textId="5B9AE66F" w:rsidR="00CB4D39" w:rsidRDefault="003F7ED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r>
            <w:rPr>
              <w:b w:val="0"/>
            </w:rPr>
            <w:fldChar w:fldCharType="begin"/>
          </w:r>
          <w:r>
            <w:rPr>
              <w:b w:val="0"/>
            </w:rPr>
            <w:instrText xml:space="preserve"> TOC \o "1-3" \h \z \u </w:instrText>
          </w:r>
          <w:r>
            <w:rPr>
              <w:b w:val="0"/>
            </w:rPr>
            <w:fldChar w:fldCharType="separate"/>
          </w:r>
          <w:hyperlink w:anchor="_Toc171357121" w:history="1">
            <w:r w:rsidR="00CB4D39" w:rsidRPr="008607DB">
              <w:rPr>
                <w:rStyle w:val="Hyperlink"/>
                <w:noProof/>
              </w:rPr>
              <w:t>CHƯƠNG 1. TỔNG QUAN VỀ ĐỊNH TUYẾN TRONG MẠNG CẢM BIẾN KHÔNG DÂY TỔN HAO VÀ NĂNG LƯỢNG THẤP</w:t>
            </w:r>
            <w:r w:rsidR="00CB4D39">
              <w:rPr>
                <w:noProof/>
                <w:webHidden/>
              </w:rPr>
              <w:tab/>
            </w:r>
            <w:r w:rsidR="00CB4D39">
              <w:rPr>
                <w:noProof/>
                <w:webHidden/>
              </w:rPr>
              <w:fldChar w:fldCharType="begin"/>
            </w:r>
            <w:r w:rsidR="00CB4D39">
              <w:rPr>
                <w:noProof/>
                <w:webHidden/>
              </w:rPr>
              <w:instrText xml:space="preserve"> PAGEREF _Toc171357121 \h </w:instrText>
            </w:r>
            <w:r w:rsidR="00CB4D39">
              <w:rPr>
                <w:noProof/>
                <w:webHidden/>
              </w:rPr>
            </w:r>
            <w:r w:rsidR="00CB4D39">
              <w:rPr>
                <w:noProof/>
                <w:webHidden/>
              </w:rPr>
              <w:fldChar w:fldCharType="separate"/>
            </w:r>
            <w:r w:rsidR="00C00872">
              <w:rPr>
                <w:noProof/>
                <w:webHidden/>
              </w:rPr>
              <w:t>1</w:t>
            </w:r>
            <w:r w:rsidR="00CB4D39">
              <w:rPr>
                <w:noProof/>
                <w:webHidden/>
              </w:rPr>
              <w:fldChar w:fldCharType="end"/>
            </w:r>
          </w:hyperlink>
        </w:p>
        <w:p w14:paraId="329C0ABF" w14:textId="4FC21F46"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2" w:history="1">
            <w:r w:rsidR="00CB4D39" w:rsidRPr="008607DB">
              <w:rPr>
                <w:rStyle w:val="Hyperlink"/>
                <w:noProof/>
              </w:rPr>
              <w:t>1.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ổng quan về mạng cảm biến không dây</w:t>
            </w:r>
            <w:r w:rsidR="00CB4D39">
              <w:rPr>
                <w:noProof/>
                <w:webHidden/>
              </w:rPr>
              <w:tab/>
            </w:r>
            <w:r w:rsidR="00CB4D39">
              <w:rPr>
                <w:noProof/>
                <w:webHidden/>
              </w:rPr>
              <w:fldChar w:fldCharType="begin"/>
            </w:r>
            <w:r w:rsidR="00CB4D39">
              <w:rPr>
                <w:noProof/>
                <w:webHidden/>
              </w:rPr>
              <w:instrText xml:space="preserve"> PAGEREF _Toc171357122 \h </w:instrText>
            </w:r>
            <w:r w:rsidR="00CB4D39">
              <w:rPr>
                <w:noProof/>
                <w:webHidden/>
              </w:rPr>
            </w:r>
            <w:r w:rsidR="00CB4D39">
              <w:rPr>
                <w:noProof/>
                <w:webHidden/>
              </w:rPr>
              <w:fldChar w:fldCharType="separate"/>
            </w:r>
            <w:r w:rsidR="00C00872">
              <w:rPr>
                <w:noProof/>
                <w:webHidden/>
              </w:rPr>
              <w:t>1</w:t>
            </w:r>
            <w:r w:rsidR="00CB4D39">
              <w:rPr>
                <w:noProof/>
                <w:webHidden/>
              </w:rPr>
              <w:fldChar w:fldCharType="end"/>
            </w:r>
          </w:hyperlink>
        </w:p>
        <w:p w14:paraId="27551216" w14:textId="7D35FECD"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3" w:history="1">
            <w:r w:rsidR="00CB4D39" w:rsidRPr="008607DB">
              <w:rPr>
                <w:rStyle w:val="Hyperlink"/>
                <w:noProof/>
                <w14:scene3d>
                  <w14:camera w14:prst="orthographicFront"/>
                  <w14:lightRig w14:rig="threePt" w14:dir="t">
                    <w14:rot w14:lat="0" w14:lon="0" w14:rev="0"/>
                  </w14:lightRig>
                </w14:scene3d>
              </w:rPr>
              <w:t>1.1.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Mạng cảm biến không dây là gì?</w:t>
            </w:r>
            <w:r w:rsidR="00CB4D39">
              <w:rPr>
                <w:noProof/>
                <w:webHidden/>
              </w:rPr>
              <w:tab/>
            </w:r>
            <w:r w:rsidR="00CB4D39">
              <w:rPr>
                <w:noProof/>
                <w:webHidden/>
              </w:rPr>
              <w:fldChar w:fldCharType="begin"/>
            </w:r>
            <w:r w:rsidR="00CB4D39">
              <w:rPr>
                <w:noProof/>
                <w:webHidden/>
              </w:rPr>
              <w:instrText xml:space="preserve"> PAGEREF _Toc171357123 \h </w:instrText>
            </w:r>
            <w:r w:rsidR="00CB4D39">
              <w:rPr>
                <w:noProof/>
                <w:webHidden/>
              </w:rPr>
            </w:r>
            <w:r w:rsidR="00CB4D39">
              <w:rPr>
                <w:noProof/>
                <w:webHidden/>
              </w:rPr>
              <w:fldChar w:fldCharType="separate"/>
            </w:r>
            <w:r w:rsidR="00C00872">
              <w:rPr>
                <w:noProof/>
                <w:webHidden/>
              </w:rPr>
              <w:t>1</w:t>
            </w:r>
            <w:r w:rsidR="00CB4D39">
              <w:rPr>
                <w:noProof/>
                <w:webHidden/>
              </w:rPr>
              <w:fldChar w:fldCharType="end"/>
            </w:r>
          </w:hyperlink>
        </w:p>
        <w:p w14:paraId="05A3A186" w14:textId="2406D2D3"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4" w:history="1">
            <w:r w:rsidR="00CB4D39" w:rsidRPr="008607DB">
              <w:rPr>
                <w:rStyle w:val="Hyperlink"/>
                <w:noProof/>
                <w14:scene3d>
                  <w14:camera w14:prst="orthographicFront"/>
                  <w14:lightRig w14:rig="threePt" w14:dir="t">
                    <w14:rot w14:lat="0" w14:lon="0" w14:rev="0"/>
                  </w14:lightRig>
                </w14:scene3d>
              </w:rPr>
              <w:t>1.1.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ấu trúc mạng cảm biến không dây</w:t>
            </w:r>
            <w:r w:rsidR="00CB4D39">
              <w:rPr>
                <w:noProof/>
                <w:webHidden/>
              </w:rPr>
              <w:tab/>
            </w:r>
            <w:r w:rsidR="00CB4D39">
              <w:rPr>
                <w:noProof/>
                <w:webHidden/>
              </w:rPr>
              <w:fldChar w:fldCharType="begin"/>
            </w:r>
            <w:r w:rsidR="00CB4D39">
              <w:rPr>
                <w:noProof/>
                <w:webHidden/>
              </w:rPr>
              <w:instrText xml:space="preserve"> PAGEREF _Toc171357124 \h </w:instrText>
            </w:r>
            <w:r w:rsidR="00CB4D39">
              <w:rPr>
                <w:noProof/>
                <w:webHidden/>
              </w:rPr>
            </w:r>
            <w:r w:rsidR="00CB4D39">
              <w:rPr>
                <w:noProof/>
                <w:webHidden/>
              </w:rPr>
              <w:fldChar w:fldCharType="separate"/>
            </w:r>
            <w:r w:rsidR="00C00872">
              <w:rPr>
                <w:noProof/>
                <w:webHidden/>
              </w:rPr>
              <w:t>1</w:t>
            </w:r>
            <w:r w:rsidR="00CB4D39">
              <w:rPr>
                <w:noProof/>
                <w:webHidden/>
              </w:rPr>
              <w:fldChar w:fldCharType="end"/>
            </w:r>
          </w:hyperlink>
        </w:p>
        <w:p w14:paraId="717848C0" w14:textId="0EA85092"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5" w:history="1">
            <w:r w:rsidR="00CB4D39" w:rsidRPr="008607DB">
              <w:rPr>
                <w:rStyle w:val="Hyperlink"/>
                <w:noProof/>
                <w14:scene3d>
                  <w14:camera w14:prst="orthographicFront"/>
                  <w14:lightRig w14:rig="threePt" w14:dir="t">
                    <w14:rot w14:lat="0" w14:lon="0" w14:rev="0"/>
                  </w14:lightRig>
                </w14:scene3d>
              </w:rPr>
              <w:t>1.1.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Đặc điểm mạng cảm biến không dây</w:t>
            </w:r>
            <w:r w:rsidR="00CB4D39">
              <w:rPr>
                <w:noProof/>
                <w:webHidden/>
              </w:rPr>
              <w:tab/>
            </w:r>
            <w:r w:rsidR="00CB4D39">
              <w:rPr>
                <w:noProof/>
                <w:webHidden/>
              </w:rPr>
              <w:fldChar w:fldCharType="begin"/>
            </w:r>
            <w:r w:rsidR="00CB4D39">
              <w:rPr>
                <w:noProof/>
                <w:webHidden/>
              </w:rPr>
              <w:instrText xml:space="preserve"> PAGEREF _Toc171357125 \h </w:instrText>
            </w:r>
            <w:r w:rsidR="00CB4D39">
              <w:rPr>
                <w:noProof/>
                <w:webHidden/>
              </w:rPr>
            </w:r>
            <w:r w:rsidR="00CB4D39">
              <w:rPr>
                <w:noProof/>
                <w:webHidden/>
              </w:rPr>
              <w:fldChar w:fldCharType="separate"/>
            </w:r>
            <w:r w:rsidR="00C00872">
              <w:rPr>
                <w:noProof/>
                <w:webHidden/>
              </w:rPr>
              <w:t>2</w:t>
            </w:r>
            <w:r w:rsidR="00CB4D39">
              <w:rPr>
                <w:noProof/>
                <w:webHidden/>
              </w:rPr>
              <w:fldChar w:fldCharType="end"/>
            </w:r>
          </w:hyperlink>
        </w:p>
        <w:p w14:paraId="2E8BDAFF" w14:textId="0C60DED4"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6" w:history="1">
            <w:r w:rsidR="00CB4D39" w:rsidRPr="008607DB">
              <w:rPr>
                <w:rStyle w:val="Hyperlink"/>
                <w:noProof/>
                <w14:scene3d>
                  <w14:camera w14:prst="orthographicFront"/>
                  <w14:lightRig w14:rig="threePt" w14:dir="t">
                    <w14:rot w14:lat="0" w14:lon="0" w14:rev="0"/>
                  </w14:lightRig>
                </w14:scene3d>
              </w:rPr>
              <w:t>1.1.4</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Ứng dụng của mạng cảm biến không dây</w:t>
            </w:r>
            <w:r w:rsidR="00CB4D39">
              <w:rPr>
                <w:noProof/>
                <w:webHidden/>
              </w:rPr>
              <w:tab/>
            </w:r>
            <w:r w:rsidR="00CB4D39">
              <w:rPr>
                <w:noProof/>
                <w:webHidden/>
              </w:rPr>
              <w:fldChar w:fldCharType="begin"/>
            </w:r>
            <w:r w:rsidR="00CB4D39">
              <w:rPr>
                <w:noProof/>
                <w:webHidden/>
              </w:rPr>
              <w:instrText xml:space="preserve"> PAGEREF _Toc171357126 \h </w:instrText>
            </w:r>
            <w:r w:rsidR="00CB4D39">
              <w:rPr>
                <w:noProof/>
                <w:webHidden/>
              </w:rPr>
            </w:r>
            <w:r w:rsidR="00CB4D39">
              <w:rPr>
                <w:noProof/>
                <w:webHidden/>
              </w:rPr>
              <w:fldChar w:fldCharType="separate"/>
            </w:r>
            <w:r w:rsidR="00C00872">
              <w:rPr>
                <w:noProof/>
                <w:webHidden/>
              </w:rPr>
              <w:t>3</w:t>
            </w:r>
            <w:r w:rsidR="00CB4D39">
              <w:rPr>
                <w:noProof/>
                <w:webHidden/>
              </w:rPr>
              <w:fldChar w:fldCharType="end"/>
            </w:r>
          </w:hyperlink>
        </w:p>
        <w:p w14:paraId="465D3C2F" w14:textId="73A0E73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7" w:history="1">
            <w:r w:rsidR="00CB4D39" w:rsidRPr="008607DB">
              <w:rPr>
                <w:rStyle w:val="Hyperlink"/>
                <w:noProof/>
              </w:rPr>
              <w:t>1.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Định tuyến trong mạng cảm biến không dây tổn hao và năng lượng thấp</w:t>
            </w:r>
            <w:r w:rsidR="00CB4D39">
              <w:rPr>
                <w:noProof/>
                <w:webHidden/>
              </w:rPr>
              <w:tab/>
            </w:r>
            <w:r w:rsidR="00CB4D39">
              <w:rPr>
                <w:noProof/>
                <w:webHidden/>
              </w:rPr>
              <w:fldChar w:fldCharType="begin"/>
            </w:r>
            <w:r w:rsidR="00CB4D39">
              <w:rPr>
                <w:noProof/>
                <w:webHidden/>
              </w:rPr>
              <w:instrText xml:space="preserve"> PAGEREF _Toc171357127 \h </w:instrText>
            </w:r>
            <w:r w:rsidR="00CB4D39">
              <w:rPr>
                <w:noProof/>
                <w:webHidden/>
              </w:rPr>
            </w:r>
            <w:r w:rsidR="00CB4D39">
              <w:rPr>
                <w:noProof/>
                <w:webHidden/>
              </w:rPr>
              <w:fldChar w:fldCharType="separate"/>
            </w:r>
            <w:r w:rsidR="00C00872">
              <w:rPr>
                <w:noProof/>
                <w:webHidden/>
              </w:rPr>
              <w:t>4</w:t>
            </w:r>
            <w:r w:rsidR="00CB4D39">
              <w:rPr>
                <w:noProof/>
                <w:webHidden/>
              </w:rPr>
              <w:fldChar w:fldCharType="end"/>
            </w:r>
          </w:hyperlink>
        </w:p>
        <w:p w14:paraId="01DA9EDC" w14:textId="797A5098"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8" w:history="1">
            <w:r w:rsidR="00CB4D39" w:rsidRPr="008607DB">
              <w:rPr>
                <w:rStyle w:val="Hyperlink"/>
                <w:noProof/>
                <w14:scene3d>
                  <w14:camera w14:prst="orthographicFront"/>
                  <w14:lightRig w14:rig="threePt" w14:dir="t">
                    <w14:rot w14:lat="0" w14:lon="0" w14:rev="0"/>
                  </w14:lightRig>
                </w14:scene3d>
              </w:rPr>
              <w:t>1.2.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Định tuyến là gì?</w:t>
            </w:r>
            <w:r w:rsidR="00CB4D39">
              <w:rPr>
                <w:noProof/>
                <w:webHidden/>
              </w:rPr>
              <w:tab/>
            </w:r>
            <w:r w:rsidR="00CB4D39">
              <w:rPr>
                <w:noProof/>
                <w:webHidden/>
              </w:rPr>
              <w:fldChar w:fldCharType="begin"/>
            </w:r>
            <w:r w:rsidR="00CB4D39">
              <w:rPr>
                <w:noProof/>
                <w:webHidden/>
              </w:rPr>
              <w:instrText xml:space="preserve"> PAGEREF _Toc171357128 \h </w:instrText>
            </w:r>
            <w:r w:rsidR="00CB4D39">
              <w:rPr>
                <w:noProof/>
                <w:webHidden/>
              </w:rPr>
            </w:r>
            <w:r w:rsidR="00CB4D39">
              <w:rPr>
                <w:noProof/>
                <w:webHidden/>
              </w:rPr>
              <w:fldChar w:fldCharType="separate"/>
            </w:r>
            <w:r w:rsidR="00C00872">
              <w:rPr>
                <w:noProof/>
                <w:webHidden/>
              </w:rPr>
              <w:t>4</w:t>
            </w:r>
            <w:r w:rsidR="00CB4D39">
              <w:rPr>
                <w:noProof/>
                <w:webHidden/>
              </w:rPr>
              <w:fldChar w:fldCharType="end"/>
            </w:r>
          </w:hyperlink>
        </w:p>
        <w:p w14:paraId="3B0D11D9" w14:textId="23662B81"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9" w:history="1">
            <w:r w:rsidR="00CB4D39" w:rsidRPr="008607DB">
              <w:rPr>
                <w:rStyle w:val="Hyperlink"/>
                <w:noProof/>
                <w14:scene3d>
                  <w14:camera w14:prst="orthographicFront"/>
                  <w14:lightRig w14:rig="threePt" w14:dir="t">
                    <w14:rot w14:lat="0" w14:lon="0" w14:rev="0"/>
                  </w14:lightRig>
                </w14:scene3d>
              </w:rPr>
              <w:t>1.2.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Mạng cảm biến không dây tổn hao và năng lượng thấp</w:t>
            </w:r>
            <w:r w:rsidR="00CB4D39">
              <w:rPr>
                <w:noProof/>
                <w:webHidden/>
              </w:rPr>
              <w:tab/>
            </w:r>
            <w:r w:rsidR="00CB4D39">
              <w:rPr>
                <w:noProof/>
                <w:webHidden/>
              </w:rPr>
              <w:fldChar w:fldCharType="begin"/>
            </w:r>
            <w:r w:rsidR="00CB4D39">
              <w:rPr>
                <w:noProof/>
                <w:webHidden/>
              </w:rPr>
              <w:instrText xml:space="preserve"> PAGEREF _Toc171357129 \h </w:instrText>
            </w:r>
            <w:r w:rsidR="00CB4D39">
              <w:rPr>
                <w:noProof/>
                <w:webHidden/>
              </w:rPr>
            </w:r>
            <w:r w:rsidR="00CB4D39">
              <w:rPr>
                <w:noProof/>
                <w:webHidden/>
              </w:rPr>
              <w:fldChar w:fldCharType="separate"/>
            </w:r>
            <w:r w:rsidR="00C00872">
              <w:rPr>
                <w:noProof/>
                <w:webHidden/>
              </w:rPr>
              <w:t>4</w:t>
            </w:r>
            <w:r w:rsidR="00CB4D39">
              <w:rPr>
                <w:noProof/>
                <w:webHidden/>
              </w:rPr>
              <w:fldChar w:fldCharType="end"/>
            </w:r>
          </w:hyperlink>
        </w:p>
        <w:p w14:paraId="7F7286F3" w14:textId="053CA246"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0" w:history="1">
            <w:r w:rsidR="00CB4D39" w:rsidRPr="008607DB">
              <w:rPr>
                <w:rStyle w:val="Hyperlink"/>
                <w:noProof/>
                <w14:scene3d>
                  <w14:camera w14:prst="orthographicFront"/>
                  <w14:lightRig w14:rig="threePt" w14:dir="t">
                    <w14:rot w14:lat="0" w14:lon="0" w14:rev="0"/>
                  </w14:lightRig>
                </w14:scene3d>
              </w:rPr>
              <w:t>1.2.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thách thức với quá trình định tuyến cho mạng cảm biến không dây tổn hao và năng lượng thấp</w:t>
            </w:r>
            <w:r w:rsidR="00CB4D39">
              <w:rPr>
                <w:noProof/>
                <w:webHidden/>
              </w:rPr>
              <w:tab/>
            </w:r>
            <w:r w:rsidR="00CB4D39">
              <w:rPr>
                <w:noProof/>
                <w:webHidden/>
              </w:rPr>
              <w:fldChar w:fldCharType="begin"/>
            </w:r>
            <w:r w:rsidR="00CB4D39">
              <w:rPr>
                <w:noProof/>
                <w:webHidden/>
              </w:rPr>
              <w:instrText xml:space="preserve"> PAGEREF _Toc171357130 \h </w:instrText>
            </w:r>
            <w:r w:rsidR="00CB4D39">
              <w:rPr>
                <w:noProof/>
                <w:webHidden/>
              </w:rPr>
            </w:r>
            <w:r w:rsidR="00CB4D39">
              <w:rPr>
                <w:noProof/>
                <w:webHidden/>
              </w:rPr>
              <w:fldChar w:fldCharType="separate"/>
            </w:r>
            <w:r w:rsidR="00C00872">
              <w:rPr>
                <w:noProof/>
                <w:webHidden/>
              </w:rPr>
              <w:t>5</w:t>
            </w:r>
            <w:r w:rsidR="00CB4D39">
              <w:rPr>
                <w:noProof/>
                <w:webHidden/>
              </w:rPr>
              <w:fldChar w:fldCharType="end"/>
            </w:r>
          </w:hyperlink>
        </w:p>
        <w:p w14:paraId="67B0164E" w14:textId="1FFA2E96"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1" w:history="1">
            <w:r w:rsidR="00CB4D39" w:rsidRPr="008607DB">
              <w:rPr>
                <w:rStyle w:val="Hyperlink"/>
                <w:noProof/>
              </w:rPr>
              <w:t>1.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31 \h </w:instrText>
            </w:r>
            <w:r w:rsidR="00CB4D39">
              <w:rPr>
                <w:noProof/>
                <w:webHidden/>
              </w:rPr>
            </w:r>
            <w:r w:rsidR="00CB4D39">
              <w:rPr>
                <w:noProof/>
                <w:webHidden/>
              </w:rPr>
              <w:fldChar w:fldCharType="separate"/>
            </w:r>
            <w:r w:rsidR="00C00872">
              <w:rPr>
                <w:noProof/>
                <w:webHidden/>
              </w:rPr>
              <w:t>6</w:t>
            </w:r>
            <w:r w:rsidR="00CB4D39">
              <w:rPr>
                <w:noProof/>
                <w:webHidden/>
              </w:rPr>
              <w:fldChar w:fldCharType="end"/>
            </w:r>
          </w:hyperlink>
        </w:p>
        <w:p w14:paraId="69549C41" w14:textId="5591F5A6"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32" w:history="1">
            <w:r w:rsidR="00CB4D39" w:rsidRPr="008607DB">
              <w:rPr>
                <w:rStyle w:val="Hyperlink"/>
                <w:noProof/>
              </w:rPr>
              <w:t>CHƯƠNG 2. THUẬT TOÁN ĐỊNH TUYẾN RPL</w:t>
            </w:r>
            <w:r w:rsidR="00CB4D39">
              <w:rPr>
                <w:noProof/>
                <w:webHidden/>
              </w:rPr>
              <w:tab/>
            </w:r>
            <w:r w:rsidR="00CB4D39">
              <w:rPr>
                <w:noProof/>
                <w:webHidden/>
              </w:rPr>
              <w:fldChar w:fldCharType="begin"/>
            </w:r>
            <w:r w:rsidR="00CB4D39">
              <w:rPr>
                <w:noProof/>
                <w:webHidden/>
              </w:rPr>
              <w:instrText xml:space="preserve"> PAGEREF _Toc171357132 \h </w:instrText>
            </w:r>
            <w:r w:rsidR="00CB4D39">
              <w:rPr>
                <w:noProof/>
                <w:webHidden/>
              </w:rPr>
            </w:r>
            <w:r w:rsidR="00CB4D39">
              <w:rPr>
                <w:noProof/>
                <w:webHidden/>
              </w:rPr>
              <w:fldChar w:fldCharType="separate"/>
            </w:r>
            <w:r w:rsidR="00C00872">
              <w:rPr>
                <w:noProof/>
                <w:webHidden/>
              </w:rPr>
              <w:t>7</w:t>
            </w:r>
            <w:r w:rsidR="00CB4D39">
              <w:rPr>
                <w:noProof/>
                <w:webHidden/>
              </w:rPr>
              <w:fldChar w:fldCharType="end"/>
            </w:r>
          </w:hyperlink>
        </w:p>
        <w:p w14:paraId="6DFB555C" w14:textId="5083AD97"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3" w:history="1">
            <w:r w:rsidR="00CB4D39" w:rsidRPr="008607DB">
              <w:rPr>
                <w:rStyle w:val="Hyperlink"/>
                <w:noProof/>
              </w:rPr>
              <w:t>2.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Giới thiệu thuật toán định tuyến RPL</w:t>
            </w:r>
            <w:r w:rsidR="00CB4D39">
              <w:rPr>
                <w:noProof/>
                <w:webHidden/>
              </w:rPr>
              <w:tab/>
            </w:r>
            <w:r w:rsidR="00CB4D39">
              <w:rPr>
                <w:noProof/>
                <w:webHidden/>
              </w:rPr>
              <w:fldChar w:fldCharType="begin"/>
            </w:r>
            <w:r w:rsidR="00CB4D39">
              <w:rPr>
                <w:noProof/>
                <w:webHidden/>
              </w:rPr>
              <w:instrText xml:space="preserve"> PAGEREF _Toc171357133 \h </w:instrText>
            </w:r>
            <w:r w:rsidR="00CB4D39">
              <w:rPr>
                <w:noProof/>
                <w:webHidden/>
              </w:rPr>
            </w:r>
            <w:r w:rsidR="00CB4D39">
              <w:rPr>
                <w:noProof/>
                <w:webHidden/>
              </w:rPr>
              <w:fldChar w:fldCharType="separate"/>
            </w:r>
            <w:r w:rsidR="00C00872">
              <w:rPr>
                <w:noProof/>
                <w:webHidden/>
              </w:rPr>
              <w:t>7</w:t>
            </w:r>
            <w:r w:rsidR="00CB4D39">
              <w:rPr>
                <w:noProof/>
                <w:webHidden/>
              </w:rPr>
              <w:fldChar w:fldCharType="end"/>
            </w:r>
          </w:hyperlink>
        </w:p>
        <w:p w14:paraId="5E068BE7" w14:textId="3FEBBB2D"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4" w:history="1">
            <w:r w:rsidR="00CB4D39" w:rsidRPr="008607DB">
              <w:rPr>
                <w:rStyle w:val="Hyperlink"/>
                <w:noProof/>
              </w:rPr>
              <w:t>2.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khái niệm quan trọng</w:t>
            </w:r>
            <w:r w:rsidR="00CB4D39">
              <w:rPr>
                <w:noProof/>
                <w:webHidden/>
              </w:rPr>
              <w:tab/>
            </w:r>
            <w:r w:rsidR="00CB4D39">
              <w:rPr>
                <w:noProof/>
                <w:webHidden/>
              </w:rPr>
              <w:fldChar w:fldCharType="begin"/>
            </w:r>
            <w:r w:rsidR="00CB4D39">
              <w:rPr>
                <w:noProof/>
                <w:webHidden/>
              </w:rPr>
              <w:instrText xml:space="preserve"> PAGEREF _Toc171357134 \h </w:instrText>
            </w:r>
            <w:r w:rsidR="00CB4D39">
              <w:rPr>
                <w:noProof/>
                <w:webHidden/>
              </w:rPr>
            </w:r>
            <w:r w:rsidR="00CB4D39">
              <w:rPr>
                <w:noProof/>
                <w:webHidden/>
              </w:rPr>
              <w:fldChar w:fldCharType="separate"/>
            </w:r>
            <w:r w:rsidR="00C00872">
              <w:rPr>
                <w:noProof/>
                <w:webHidden/>
              </w:rPr>
              <w:t>7</w:t>
            </w:r>
            <w:r w:rsidR="00CB4D39">
              <w:rPr>
                <w:noProof/>
                <w:webHidden/>
              </w:rPr>
              <w:fldChar w:fldCharType="end"/>
            </w:r>
          </w:hyperlink>
        </w:p>
        <w:p w14:paraId="3C3202E5" w14:textId="17B9102E"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5" w:history="1">
            <w:r w:rsidR="00CB4D39" w:rsidRPr="008607DB">
              <w:rPr>
                <w:rStyle w:val="Hyperlink"/>
                <w:noProof/>
              </w:rPr>
              <w:t>2.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loại bản tin điều khiển</w:t>
            </w:r>
            <w:r w:rsidR="00CB4D39">
              <w:rPr>
                <w:noProof/>
                <w:webHidden/>
              </w:rPr>
              <w:tab/>
            </w:r>
            <w:r w:rsidR="00CB4D39">
              <w:rPr>
                <w:noProof/>
                <w:webHidden/>
              </w:rPr>
              <w:fldChar w:fldCharType="begin"/>
            </w:r>
            <w:r w:rsidR="00CB4D39">
              <w:rPr>
                <w:noProof/>
                <w:webHidden/>
              </w:rPr>
              <w:instrText xml:space="preserve"> PAGEREF _Toc171357135 \h </w:instrText>
            </w:r>
            <w:r w:rsidR="00CB4D39">
              <w:rPr>
                <w:noProof/>
                <w:webHidden/>
              </w:rPr>
            </w:r>
            <w:r w:rsidR="00CB4D39">
              <w:rPr>
                <w:noProof/>
                <w:webHidden/>
              </w:rPr>
              <w:fldChar w:fldCharType="separate"/>
            </w:r>
            <w:r w:rsidR="00C00872">
              <w:rPr>
                <w:noProof/>
                <w:webHidden/>
              </w:rPr>
              <w:t>9</w:t>
            </w:r>
            <w:r w:rsidR="00CB4D39">
              <w:rPr>
                <w:noProof/>
                <w:webHidden/>
              </w:rPr>
              <w:fldChar w:fldCharType="end"/>
            </w:r>
          </w:hyperlink>
        </w:p>
        <w:p w14:paraId="65A5ED32" w14:textId="0EF05C4C"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6" w:history="1">
            <w:r w:rsidR="00CB4D39" w:rsidRPr="008607DB">
              <w:rPr>
                <w:rStyle w:val="Hyperlink"/>
                <w:noProof/>
                <w14:scene3d>
                  <w14:camera w14:prst="orthographicFront"/>
                  <w14:lightRig w14:rig="threePt" w14:dir="t">
                    <w14:rot w14:lat="0" w14:lon="0" w14:rev="0"/>
                  </w14:lightRig>
                </w14:scene3d>
              </w:rPr>
              <w:t>2.3.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Bản tin DIS</w:t>
            </w:r>
            <w:r w:rsidR="00CB4D39">
              <w:rPr>
                <w:noProof/>
                <w:webHidden/>
              </w:rPr>
              <w:tab/>
            </w:r>
            <w:r w:rsidR="00CB4D39">
              <w:rPr>
                <w:noProof/>
                <w:webHidden/>
              </w:rPr>
              <w:fldChar w:fldCharType="begin"/>
            </w:r>
            <w:r w:rsidR="00CB4D39">
              <w:rPr>
                <w:noProof/>
                <w:webHidden/>
              </w:rPr>
              <w:instrText xml:space="preserve"> PAGEREF _Toc171357136 \h </w:instrText>
            </w:r>
            <w:r w:rsidR="00CB4D39">
              <w:rPr>
                <w:noProof/>
                <w:webHidden/>
              </w:rPr>
            </w:r>
            <w:r w:rsidR="00CB4D39">
              <w:rPr>
                <w:noProof/>
                <w:webHidden/>
              </w:rPr>
              <w:fldChar w:fldCharType="separate"/>
            </w:r>
            <w:r w:rsidR="00C00872">
              <w:rPr>
                <w:noProof/>
                <w:webHidden/>
              </w:rPr>
              <w:t>10</w:t>
            </w:r>
            <w:r w:rsidR="00CB4D39">
              <w:rPr>
                <w:noProof/>
                <w:webHidden/>
              </w:rPr>
              <w:fldChar w:fldCharType="end"/>
            </w:r>
          </w:hyperlink>
        </w:p>
        <w:p w14:paraId="2989877C" w14:textId="59742DF0"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7" w:history="1">
            <w:r w:rsidR="00CB4D39" w:rsidRPr="008607DB">
              <w:rPr>
                <w:rStyle w:val="Hyperlink"/>
                <w:noProof/>
                <w14:scene3d>
                  <w14:camera w14:prst="orthographicFront"/>
                  <w14:lightRig w14:rig="threePt" w14:dir="t">
                    <w14:rot w14:lat="0" w14:lon="0" w14:rev="0"/>
                  </w14:lightRig>
                </w14:scene3d>
              </w:rPr>
              <w:t>2.3.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Bản tin DIO</w:t>
            </w:r>
            <w:r w:rsidR="00CB4D39">
              <w:rPr>
                <w:noProof/>
                <w:webHidden/>
              </w:rPr>
              <w:tab/>
            </w:r>
            <w:r w:rsidR="00CB4D39">
              <w:rPr>
                <w:noProof/>
                <w:webHidden/>
              </w:rPr>
              <w:fldChar w:fldCharType="begin"/>
            </w:r>
            <w:r w:rsidR="00CB4D39">
              <w:rPr>
                <w:noProof/>
                <w:webHidden/>
              </w:rPr>
              <w:instrText xml:space="preserve"> PAGEREF _Toc171357137 \h </w:instrText>
            </w:r>
            <w:r w:rsidR="00CB4D39">
              <w:rPr>
                <w:noProof/>
                <w:webHidden/>
              </w:rPr>
            </w:r>
            <w:r w:rsidR="00CB4D39">
              <w:rPr>
                <w:noProof/>
                <w:webHidden/>
              </w:rPr>
              <w:fldChar w:fldCharType="separate"/>
            </w:r>
            <w:r w:rsidR="00C00872">
              <w:rPr>
                <w:noProof/>
                <w:webHidden/>
              </w:rPr>
              <w:t>11</w:t>
            </w:r>
            <w:r w:rsidR="00CB4D39">
              <w:rPr>
                <w:noProof/>
                <w:webHidden/>
              </w:rPr>
              <w:fldChar w:fldCharType="end"/>
            </w:r>
          </w:hyperlink>
        </w:p>
        <w:p w14:paraId="1C1F5E3D" w14:textId="51904593"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8" w:history="1">
            <w:r w:rsidR="00CB4D39" w:rsidRPr="008607DB">
              <w:rPr>
                <w:rStyle w:val="Hyperlink"/>
                <w:noProof/>
                <w14:scene3d>
                  <w14:camera w14:prst="orthographicFront"/>
                  <w14:lightRig w14:rig="threePt" w14:dir="t">
                    <w14:rot w14:lat="0" w14:lon="0" w14:rev="0"/>
                  </w14:lightRig>
                </w14:scene3d>
              </w:rPr>
              <w:t>2.3.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Bản tin DAO</w:t>
            </w:r>
            <w:r w:rsidR="00CB4D39">
              <w:rPr>
                <w:noProof/>
                <w:webHidden/>
              </w:rPr>
              <w:tab/>
            </w:r>
            <w:r w:rsidR="00CB4D39">
              <w:rPr>
                <w:noProof/>
                <w:webHidden/>
              </w:rPr>
              <w:fldChar w:fldCharType="begin"/>
            </w:r>
            <w:r w:rsidR="00CB4D39">
              <w:rPr>
                <w:noProof/>
                <w:webHidden/>
              </w:rPr>
              <w:instrText xml:space="preserve"> PAGEREF _Toc171357138 \h </w:instrText>
            </w:r>
            <w:r w:rsidR="00CB4D39">
              <w:rPr>
                <w:noProof/>
                <w:webHidden/>
              </w:rPr>
            </w:r>
            <w:r w:rsidR="00CB4D39">
              <w:rPr>
                <w:noProof/>
                <w:webHidden/>
              </w:rPr>
              <w:fldChar w:fldCharType="separate"/>
            </w:r>
            <w:r w:rsidR="00C00872">
              <w:rPr>
                <w:noProof/>
                <w:webHidden/>
              </w:rPr>
              <w:t>12</w:t>
            </w:r>
            <w:r w:rsidR="00CB4D39">
              <w:rPr>
                <w:noProof/>
                <w:webHidden/>
              </w:rPr>
              <w:fldChar w:fldCharType="end"/>
            </w:r>
          </w:hyperlink>
        </w:p>
        <w:p w14:paraId="7A6F1ADB" w14:textId="2B900F82"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39" w:history="1">
            <w:r w:rsidR="00CB4D39" w:rsidRPr="008607DB">
              <w:rPr>
                <w:rStyle w:val="Hyperlink"/>
                <w:noProof/>
                <w14:scene3d>
                  <w14:camera w14:prst="orthographicFront"/>
                  <w14:lightRig w14:rig="threePt" w14:dir="t">
                    <w14:rot w14:lat="0" w14:lon="0" w14:rev="0"/>
                  </w14:lightRig>
                </w14:scene3d>
              </w:rPr>
              <w:t>2.3.4</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Bản tin DAO-ACK</w:t>
            </w:r>
            <w:r w:rsidR="00CB4D39">
              <w:rPr>
                <w:noProof/>
                <w:webHidden/>
              </w:rPr>
              <w:tab/>
            </w:r>
            <w:r w:rsidR="00CB4D39">
              <w:rPr>
                <w:noProof/>
                <w:webHidden/>
              </w:rPr>
              <w:fldChar w:fldCharType="begin"/>
            </w:r>
            <w:r w:rsidR="00CB4D39">
              <w:rPr>
                <w:noProof/>
                <w:webHidden/>
              </w:rPr>
              <w:instrText xml:space="preserve"> PAGEREF _Toc171357139 \h </w:instrText>
            </w:r>
            <w:r w:rsidR="00CB4D39">
              <w:rPr>
                <w:noProof/>
                <w:webHidden/>
              </w:rPr>
            </w:r>
            <w:r w:rsidR="00CB4D39">
              <w:rPr>
                <w:noProof/>
                <w:webHidden/>
              </w:rPr>
              <w:fldChar w:fldCharType="separate"/>
            </w:r>
            <w:r w:rsidR="00C00872">
              <w:rPr>
                <w:noProof/>
                <w:webHidden/>
              </w:rPr>
              <w:t>13</w:t>
            </w:r>
            <w:r w:rsidR="00CB4D39">
              <w:rPr>
                <w:noProof/>
                <w:webHidden/>
              </w:rPr>
              <w:fldChar w:fldCharType="end"/>
            </w:r>
          </w:hyperlink>
        </w:p>
        <w:p w14:paraId="13663574" w14:textId="0102D837"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0" w:history="1">
            <w:r w:rsidR="00CB4D39" w:rsidRPr="008607DB">
              <w:rPr>
                <w:rStyle w:val="Hyperlink"/>
                <w:noProof/>
              </w:rPr>
              <w:t>2.4</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Hàm mục tiêu</w:t>
            </w:r>
            <w:r w:rsidR="00CB4D39">
              <w:rPr>
                <w:noProof/>
                <w:webHidden/>
              </w:rPr>
              <w:tab/>
            </w:r>
            <w:r w:rsidR="00CB4D39">
              <w:rPr>
                <w:noProof/>
                <w:webHidden/>
              </w:rPr>
              <w:fldChar w:fldCharType="begin"/>
            </w:r>
            <w:r w:rsidR="00CB4D39">
              <w:rPr>
                <w:noProof/>
                <w:webHidden/>
              </w:rPr>
              <w:instrText xml:space="preserve"> PAGEREF _Toc171357140 \h </w:instrText>
            </w:r>
            <w:r w:rsidR="00CB4D39">
              <w:rPr>
                <w:noProof/>
                <w:webHidden/>
              </w:rPr>
            </w:r>
            <w:r w:rsidR="00CB4D39">
              <w:rPr>
                <w:noProof/>
                <w:webHidden/>
              </w:rPr>
              <w:fldChar w:fldCharType="separate"/>
            </w:r>
            <w:r w:rsidR="00C00872">
              <w:rPr>
                <w:noProof/>
                <w:webHidden/>
              </w:rPr>
              <w:t>14</w:t>
            </w:r>
            <w:r w:rsidR="00CB4D39">
              <w:rPr>
                <w:noProof/>
                <w:webHidden/>
              </w:rPr>
              <w:fldChar w:fldCharType="end"/>
            </w:r>
          </w:hyperlink>
        </w:p>
        <w:p w14:paraId="531D5A36" w14:textId="1B97EF2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1" w:history="1">
            <w:r w:rsidR="00CB4D39" w:rsidRPr="008607DB">
              <w:rPr>
                <w:rStyle w:val="Hyperlink"/>
                <w:noProof/>
              </w:rPr>
              <w:t>2.5</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Hoạt động định tuyến sử dụng thuật toán RPL</w:t>
            </w:r>
            <w:r w:rsidR="00CB4D39">
              <w:rPr>
                <w:noProof/>
                <w:webHidden/>
              </w:rPr>
              <w:tab/>
            </w:r>
            <w:r w:rsidR="00CB4D39">
              <w:rPr>
                <w:noProof/>
                <w:webHidden/>
              </w:rPr>
              <w:fldChar w:fldCharType="begin"/>
            </w:r>
            <w:r w:rsidR="00CB4D39">
              <w:rPr>
                <w:noProof/>
                <w:webHidden/>
              </w:rPr>
              <w:instrText xml:space="preserve"> PAGEREF _Toc171357141 \h </w:instrText>
            </w:r>
            <w:r w:rsidR="00CB4D39">
              <w:rPr>
                <w:noProof/>
                <w:webHidden/>
              </w:rPr>
            </w:r>
            <w:r w:rsidR="00CB4D39">
              <w:rPr>
                <w:noProof/>
                <w:webHidden/>
              </w:rPr>
              <w:fldChar w:fldCharType="separate"/>
            </w:r>
            <w:r w:rsidR="00C00872">
              <w:rPr>
                <w:noProof/>
                <w:webHidden/>
              </w:rPr>
              <w:t>16</w:t>
            </w:r>
            <w:r w:rsidR="00CB4D39">
              <w:rPr>
                <w:noProof/>
                <w:webHidden/>
              </w:rPr>
              <w:fldChar w:fldCharType="end"/>
            </w:r>
          </w:hyperlink>
        </w:p>
        <w:p w14:paraId="281AB6DD" w14:textId="4C91583E"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2" w:history="1">
            <w:r w:rsidR="00CB4D39" w:rsidRPr="008607DB">
              <w:rPr>
                <w:rStyle w:val="Hyperlink"/>
                <w:noProof/>
                <w14:scene3d>
                  <w14:camera w14:prst="orthographicFront"/>
                  <w14:lightRig w14:rig="threePt" w14:dir="t">
                    <w14:rot w14:lat="0" w14:lon="0" w14:rev="0"/>
                  </w14:lightRig>
                </w14:scene3d>
              </w:rPr>
              <w:t>2.5.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Xây dựng DODAG</w:t>
            </w:r>
            <w:r w:rsidR="00CB4D39">
              <w:rPr>
                <w:noProof/>
                <w:webHidden/>
              </w:rPr>
              <w:tab/>
            </w:r>
            <w:r w:rsidR="00CB4D39">
              <w:rPr>
                <w:noProof/>
                <w:webHidden/>
              </w:rPr>
              <w:fldChar w:fldCharType="begin"/>
            </w:r>
            <w:r w:rsidR="00CB4D39">
              <w:rPr>
                <w:noProof/>
                <w:webHidden/>
              </w:rPr>
              <w:instrText xml:space="preserve"> PAGEREF _Toc171357142 \h </w:instrText>
            </w:r>
            <w:r w:rsidR="00CB4D39">
              <w:rPr>
                <w:noProof/>
                <w:webHidden/>
              </w:rPr>
            </w:r>
            <w:r w:rsidR="00CB4D39">
              <w:rPr>
                <w:noProof/>
                <w:webHidden/>
              </w:rPr>
              <w:fldChar w:fldCharType="separate"/>
            </w:r>
            <w:r w:rsidR="00C00872">
              <w:rPr>
                <w:noProof/>
                <w:webHidden/>
              </w:rPr>
              <w:t>16</w:t>
            </w:r>
            <w:r w:rsidR="00CB4D39">
              <w:rPr>
                <w:noProof/>
                <w:webHidden/>
              </w:rPr>
              <w:fldChar w:fldCharType="end"/>
            </w:r>
          </w:hyperlink>
        </w:p>
        <w:p w14:paraId="23E60FAF" w14:textId="4E82D9BE"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3" w:history="1">
            <w:r w:rsidR="00CB4D39" w:rsidRPr="008607DB">
              <w:rPr>
                <w:rStyle w:val="Hyperlink"/>
                <w:noProof/>
                <w14:scene3d>
                  <w14:camera w14:prst="orthographicFront"/>
                  <w14:lightRig w14:rig="threePt" w14:dir="t">
                    <w14:rot w14:lat="0" w14:lon="0" w14:rev="0"/>
                  </w14:lightRig>
                </w14:scene3d>
              </w:rPr>
              <w:t>2.5.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Định tuyến hướng lên</w:t>
            </w:r>
            <w:r w:rsidR="00CB4D39">
              <w:rPr>
                <w:noProof/>
                <w:webHidden/>
              </w:rPr>
              <w:tab/>
            </w:r>
            <w:r w:rsidR="00CB4D39">
              <w:rPr>
                <w:noProof/>
                <w:webHidden/>
              </w:rPr>
              <w:fldChar w:fldCharType="begin"/>
            </w:r>
            <w:r w:rsidR="00CB4D39">
              <w:rPr>
                <w:noProof/>
                <w:webHidden/>
              </w:rPr>
              <w:instrText xml:space="preserve"> PAGEREF _Toc171357143 \h </w:instrText>
            </w:r>
            <w:r w:rsidR="00CB4D39">
              <w:rPr>
                <w:noProof/>
                <w:webHidden/>
              </w:rPr>
            </w:r>
            <w:r w:rsidR="00CB4D39">
              <w:rPr>
                <w:noProof/>
                <w:webHidden/>
              </w:rPr>
              <w:fldChar w:fldCharType="separate"/>
            </w:r>
            <w:r w:rsidR="00C00872">
              <w:rPr>
                <w:noProof/>
                <w:webHidden/>
              </w:rPr>
              <w:t>18</w:t>
            </w:r>
            <w:r w:rsidR="00CB4D39">
              <w:rPr>
                <w:noProof/>
                <w:webHidden/>
              </w:rPr>
              <w:fldChar w:fldCharType="end"/>
            </w:r>
          </w:hyperlink>
        </w:p>
        <w:p w14:paraId="4BF4666B" w14:textId="426D8E06"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4" w:history="1">
            <w:r w:rsidR="00CB4D39" w:rsidRPr="008607DB">
              <w:rPr>
                <w:rStyle w:val="Hyperlink"/>
                <w:noProof/>
                <w14:scene3d>
                  <w14:camera w14:prst="orthographicFront"/>
                  <w14:lightRig w14:rig="threePt" w14:dir="t">
                    <w14:rot w14:lat="0" w14:lon="0" w14:rev="0"/>
                  </w14:lightRig>
                </w14:scene3d>
              </w:rPr>
              <w:t>2.5.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Định tuyến hướng xuống</w:t>
            </w:r>
            <w:r w:rsidR="00CB4D39">
              <w:rPr>
                <w:noProof/>
                <w:webHidden/>
              </w:rPr>
              <w:tab/>
            </w:r>
            <w:r w:rsidR="00CB4D39">
              <w:rPr>
                <w:noProof/>
                <w:webHidden/>
              </w:rPr>
              <w:fldChar w:fldCharType="begin"/>
            </w:r>
            <w:r w:rsidR="00CB4D39">
              <w:rPr>
                <w:noProof/>
                <w:webHidden/>
              </w:rPr>
              <w:instrText xml:space="preserve"> PAGEREF _Toc171357144 \h </w:instrText>
            </w:r>
            <w:r w:rsidR="00CB4D39">
              <w:rPr>
                <w:noProof/>
                <w:webHidden/>
              </w:rPr>
            </w:r>
            <w:r w:rsidR="00CB4D39">
              <w:rPr>
                <w:noProof/>
                <w:webHidden/>
              </w:rPr>
              <w:fldChar w:fldCharType="separate"/>
            </w:r>
            <w:r w:rsidR="00C00872">
              <w:rPr>
                <w:noProof/>
                <w:webHidden/>
              </w:rPr>
              <w:t>19</w:t>
            </w:r>
            <w:r w:rsidR="00CB4D39">
              <w:rPr>
                <w:noProof/>
                <w:webHidden/>
              </w:rPr>
              <w:fldChar w:fldCharType="end"/>
            </w:r>
          </w:hyperlink>
        </w:p>
        <w:p w14:paraId="7A09F966" w14:textId="76D0FF31"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5" w:history="1">
            <w:r w:rsidR="00CB4D39" w:rsidRPr="008607DB">
              <w:rPr>
                <w:rStyle w:val="Hyperlink"/>
                <w:noProof/>
              </w:rPr>
              <w:t>2.6</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ại sao RPL phù hợp với mạng tổn hao và năng lượng thấp</w:t>
            </w:r>
            <w:r w:rsidR="00CB4D39">
              <w:rPr>
                <w:noProof/>
                <w:webHidden/>
              </w:rPr>
              <w:tab/>
            </w:r>
            <w:r w:rsidR="00CB4D39">
              <w:rPr>
                <w:noProof/>
                <w:webHidden/>
              </w:rPr>
              <w:fldChar w:fldCharType="begin"/>
            </w:r>
            <w:r w:rsidR="00CB4D39">
              <w:rPr>
                <w:noProof/>
                <w:webHidden/>
              </w:rPr>
              <w:instrText xml:space="preserve"> PAGEREF _Toc171357145 \h </w:instrText>
            </w:r>
            <w:r w:rsidR="00CB4D39">
              <w:rPr>
                <w:noProof/>
                <w:webHidden/>
              </w:rPr>
            </w:r>
            <w:r w:rsidR="00CB4D39">
              <w:rPr>
                <w:noProof/>
                <w:webHidden/>
              </w:rPr>
              <w:fldChar w:fldCharType="separate"/>
            </w:r>
            <w:r w:rsidR="00C00872">
              <w:rPr>
                <w:noProof/>
                <w:webHidden/>
              </w:rPr>
              <w:t>20</w:t>
            </w:r>
            <w:r w:rsidR="00CB4D39">
              <w:rPr>
                <w:noProof/>
                <w:webHidden/>
              </w:rPr>
              <w:fldChar w:fldCharType="end"/>
            </w:r>
          </w:hyperlink>
        </w:p>
        <w:p w14:paraId="6BB1B8C9" w14:textId="4AB74B52"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6" w:history="1">
            <w:r w:rsidR="00CB4D39" w:rsidRPr="008607DB">
              <w:rPr>
                <w:rStyle w:val="Hyperlink"/>
                <w:noProof/>
              </w:rPr>
              <w:t>2.7</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hướng cải tiến</w:t>
            </w:r>
            <w:r w:rsidR="00CB4D39">
              <w:rPr>
                <w:noProof/>
                <w:webHidden/>
              </w:rPr>
              <w:tab/>
            </w:r>
            <w:r w:rsidR="00CB4D39">
              <w:rPr>
                <w:noProof/>
                <w:webHidden/>
              </w:rPr>
              <w:fldChar w:fldCharType="begin"/>
            </w:r>
            <w:r w:rsidR="00CB4D39">
              <w:rPr>
                <w:noProof/>
                <w:webHidden/>
              </w:rPr>
              <w:instrText xml:space="preserve"> PAGEREF _Toc171357146 \h </w:instrText>
            </w:r>
            <w:r w:rsidR="00CB4D39">
              <w:rPr>
                <w:noProof/>
                <w:webHidden/>
              </w:rPr>
            </w:r>
            <w:r w:rsidR="00CB4D39">
              <w:rPr>
                <w:noProof/>
                <w:webHidden/>
              </w:rPr>
              <w:fldChar w:fldCharType="separate"/>
            </w:r>
            <w:r w:rsidR="00C00872">
              <w:rPr>
                <w:noProof/>
                <w:webHidden/>
              </w:rPr>
              <w:t>21</w:t>
            </w:r>
            <w:r w:rsidR="00CB4D39">
              <w:rPr>
                <w:noProof/>
                <w:webHidden/>
              </w:rPr>
              <w:fldChar w:fldCharType="end"/>
            </w:r>
          </w:hyperlink>
        </w:p>
        <w:p w14:paraId="1C0AE53E" w14:textId="212E9BBD"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7" w:history="1">
            <w:r w:rsidR="00CB4D39" w:rsidRPr="008607DB">
              <w:rPr>
                <w:rStyle w:val="Hyperlink"/>
                <w:noProof/>
                <w14:scene3d>
                  <w14:camera w14:prst="orthographicFront"/>
                  <w14:lightRig w14:rig="threePt" w14:dir="t">
                    <w14:rot w14:lat="0" w14:lon="0" w14:rev="0"/>
                  </w14:lightRig>
                </w14:scene3d>
              </w:rPr>
              <w:t>2.7.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ải tiến hàm mục tiêu (OF)</w:t>
            </w:r>
            <w:r w:rsidR="00CB4D39">
              <w:rPr>
                <w:noProof/>
                <w:webHidden/>
              </w:rPr>
              <w:tab/>
            </w:r>
            <w:r w:rsidR="00CB4D39">
              <w:rPr>
                <w:noProof/>
                <w:webHidden/>
              </w:rPr>
              <w:fldChar w:fldCharType="begin"/>
            </w:r>
            <w:r w:rsidR="00CB4D39">
              <w:rPr>
                <w:noProof/>
                <w:webHidden/>
              </w:rPr>
              <w:instrText xml:space="preserve"> PAGEREF _Toc171357147 \h </w:instrText>
            </w:r>
            <w:r w:rsidR="00CB4D39">
              <w:rPr>
                <w:noProof/>
                <w:webHidden/>
              </w:rPr>
            </w:r>
            <w:r w:rsidR="00CB4D39">
              <w:rPr>
                <w:noProof/>
                <w:webHidden/>
              </w:rPr>
              <w:fldChar w:fldCharType="separate"/>
            </w:r>
            <w:r w:rsidR="00C00872">
              <w:rPr>
                <w:noProof/>
                <w:webHidden/>
              </w:rPr>
              <w:t>21</w:t>
            </w:r>
            <w:r w:rsidR="00CB4D39">
              <w:rPr>
                <w:noProof/>
                <w:webHidden/>
              </w:rPr>
              <w:fldChar w:fldCharType="end"/>
            </w:r>
          </w:hyperlink>
        </w:p>
        <w:p w14:paraId="6909367D" w14:textId="2CE39A5E"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8" w:history="1">
            <w:r w:rsidR="00CB4D39" w:rsidRPr="008607DB">
              <w:rPr>
                <w:rStyle w:val="Hyperlink"/>
                <w:noProof/>
                <w14:scene3d>
                  <w14:camera w14:prst="orthographicFront"/>
                  <w14:lightRig w14:rig="threePt" w14:dir="t">
                    <w14:rot w14:lat="0" w14:lon="0" w14:rev="0"/>
                  </w14:lightRig>
                </w14:scene3d>
              </w:rPr>
              <w:t>2.7.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ơ chế downward</w:t>
            </w:r>
            <w:r w:rsidR="00CB4D39">
              <w:rPr>
                <w:noProof/>
                <w:webHidden/>
              </w:rPr>
              <w:tab/>
            </w:r>
            <w:r w:rsidR="00CB4D39">
              <w:rPr>
                <w:noProof/>
                <w:webHidden/>
              </w:rPr>
              <w:fldChar w:fldCharType="begin"/>
            </w:r>
            <w:r w:rsidR="00CB4D39">
              <w:rPr>
                <w:noProof/>
                <w:webHidden/>
              </w:rPr>
              <w:instrText xml:space="preserve"> PAGEREF _Toc171357148 \h </w:instrText>
            </w:r>
            <w:r w:rsidR="00CB4D39">
              <w:rPr>
                <w:noProof/>
                <w:webHidden/>
              </w:rPr>
            </w:r>
            <w:r w:rsidR="00CB4D39">
              <w:rPr>
                <w:noProof/>
                <w:webHidden/>
              </w:rPr>
              <w:fldChar w:fldCharType="separate"/>
            </w:r>
            <w:r w:rsidR="00C00872">
              <w:rPr>
                <w:noProof/>
                <w:webHidden/>
              </w:rPr>
              <w:t>23</w:t>
            </w:r>
            <w:r w:rsidR="00CB4D39">
              <w:rPr>
                <w:noProof/>
                <w:webHidden/>
              </w:rPr>
              <w:fldChar w:fldCharType="end"/>
            </w:r>
          </w:hyperlink>
        </w:p>
        <w:p w14:paraId="217C57BE" w14:textId="20180161"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49" w:history="1">
            <w:r w:rsidR="00CB4D39" w:rsidRPr="008607DB">
              <w:rPr>
                <w:rStyle w:val="Hyperlink"/>
                <w:noProof/>
                <w14:scene3d>
                  <w14:camera w14:prst="orthographicFront"/>
                  <w14:lightRig w14:rig="threePt" w14:dir="t">
                    <w14:rot w14:lat="0" w14:lon="0" w14:rev="0"/>
                  </w14:lightRig>
                </w14:scene3d>
              </w:rPr>
              <w:t>2.7.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ính bảo mật</w:t>
            </w:r>
            <w:r w:rsidR="00CB4D39">
              <w:rPr>
                <w:noProof/>
                <w:webHidden/>
              </w:rPr>
              <w:tab/>
            </w:r>
            <w:r w:rsidR="00CB4D39">
              <w:rPr>
                <w:noProof/>
                <w:webHidden/>
              </w:rPr>
              <w:fldChar w:fldCharType="begin"/>
            </w:r>
            <w:r w:rsidR="00CB4D39">
              <w:rPr>
                <w:noProof/>
                <w:webHidden/>
              </w:rPr>
              <w:instrText xml:space="preserve"> PAGEREF _Toc171357149 \h </w:instrText>
            </w:r>
            <w:r w:rsidR="00CB4D39">
              <w:rPr>
                <w:noProof/>
                <w:webHidden/>
              </w:rPr>
            </w:r>
            <w:r w:rsidR="00CB4D39">
              <w:rPr>
                <w:noProof/>
                <w:webHidden/>
              </w:rPr>
              <w:fldChar w:fldCharType="separate"/>
            </w:r>
            <w:r w:rsidR="00C00872">
              <w:rPr>
                <w:noProof/>
                <w:webHidden/>
              </w:rPr>
              <w:t>24</w:t>
            </w:r>
            <w:r w:rsidR="00CB4D39">
              <w:rPr>
                <w:noProof/>
                <w:webHidden/>
              </w:rPr>
              <w:fldChar w:fldCharType="end"/>
            </w:r>
          </w:hyperlink>
        </w:p>
        <w:p w14:paraId="3A3ED0F1" w14:textId="2B39FFC1"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0" w:history="1">
            <w:r w:rsidR="00CB4D39" w:rsidRPr="008607DB">
              <w:rPr>
                <w:rStyle w:val="Hyperlink"/>
                <w:noProof/>
              </w:rPr>
              <w:t>2.8</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50 \h </w:instrText>
            </w:r>
            <w:r w:rsidR="00CB4D39">
              <w:rPr>
                <w:noProof/>
                <w:webHidden/>
              </w:rPr>
            </w:r>
            <w:r w:rsidR="00CB4D39">
              <w:rPr>
                <w:noProof/>
                <w:webHidden/>
              </w:rPr>
              <w:fldChar w:fldCharType="separate"/>
            </w:r>
            <w:r w:rsidR="00C00872">
              <w:rPr>
                <w:noProof/>
                <w:webHidden/>
              </w:rPr>
              <w:t>24</w:t>
            </w:r>
            <w:r w:rsidR="00CB4D39">
              <w:rPr>
                <w:noProof/>
                <w:webHidden/>
              </w:rPr>
              <w:fldChar w:fldCharType="end"/>
            </w:r>
          </w:hyperlink>
        </w:p>
        <w:p w14:paraId="16E27AE1" w14:textId="2EB03297"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51" w:history="1">
            <w:r w:rsidR="00CB4D39" w:rsidRPr="008607DB">
              <w:rPr>
                <w:rStyle w:val="Hyperlink"/>
                <w:noProof/>
              </w:rPr>
              <w:t>CHƯƠNG 3. MỘT SỐ THUẬT TOÁN CẢI TIẾN DỰA TRÊN RPL</w:t>
            </w:r>
            <w:r w:rsidR="00CB4D39">
              <w:rPr>
                <w:noProof/>
                <w:webHidden/>
              </w:rPr>
              <w:tab/>
            </w:r>
            <w:r w:rsidR="00CB4D39">
              <w:rPr>
                <w:noProof/>
                <w:webHidden/>
              </w:rPr>
              <w:fldChar w:fldCharType="begin"/>
            </w:r>
            <w:r w:rsidR="00CB4D39">
              <w:rPr>
                <w:noProof/>
                <w:webHidden/>
              </w:rPr>
              <w:instrText xml:space="preserve"> PAGEREF _Toc171357151 \h </w:instrText>
            </w:r>
            <w:r w:rsidR="00CB4D39">
              <w:rPr>
                <w:noProof/>
                <w:webHidden/>
              </w:rPr>
            </w:r>
            <w:r w:rsidR="00CB4D39">
              <w:rPr>
                <w:noProof/>
                <w:webHidden/>
              </w:rPr>
              <w:fldChar w:fldCharType="separate"/>
            </w:r>
            <w:r w:rsidR="00C00872">
              <w:rPr>
                <w:noProof/>
                <w:webHidden/>
              </w:rPr>
              <w:t>25</w:t>
            </w:r>
            <w:r w:rsidR="00CB4D39">
              <w:rPr>
                <w:noProof/>
                <w:webHidden/>
              </w:rPr>
              <w:fldChar w:fldCharType="end"/>
            </w:r>
          </w:hyperlink>
        </w:p>
        <w:p w14:paraId="0990CE9A" w14:textId="45A49B21"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2" w:history="1">
            <w:r w:rsidR="00CB4D39" w:rsidRPr="008607DB">
              <w:rPr>
                <w:rStyle w:val="Hyperlink"/>
                <w:noProof/>
              </w:rPr>
              <w:t>3.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huật toán RPL cải tiến dựa trên năng lượng còn dư</w:t>
            </w:r>
            <w:r w:rsidR="00CB4D39">
              <w:rPr>
                <w:noProof/>
                <w:webHidden/>
              </w:rPr>
              <w:tab/>
            </w:r>
            <w:r w:rsidR="00CB4D39">
              <w:rPr>
                <w:noProof/>
                <w:webHidden/>
              </w:rPr>
              <w:fldChar w:fldCharType="begin"/>
            </w:r>
            <w:r w:rsidR="00CB4D39">
              <w:rPr>
                <w:noProof/>
                <w:webHidden/>
              </w:rPr>
              <w:instrText xml:space="preserve"> PAGEREF _Toc171357152 \h </w:instrText>
            </w:r>
            <w:r w:rsidR="00CB4D39">
              <w:rPr>
                <w:noProof/>
                <w:webHidden/>
              </w:rPr>
            </w:r>
            <w:r w:rsidR="00CB4D39">
              <w:rPr>
                <w:noProof/>
                <w:webHidden/>
              </w:rPr>
              <w:fldChar w:fldCharType="separate"/>
            </w:r>
            <w:r w:rsidR="00C00872">
              <w:rPr>
                <w:noProof/>
                <w:webHidden/>
              </w:rPr>
              <w:t>25</w:t>
            </w:r>
            <w:r w:rsidR="00CB4D39">
              <w:rPr>
                <w:noProof/>
                <w:webHidden/>
              </w:rPr>
              <w:fldChar w:fldCharType="end"/>
            </w:r>
          </w:hyperlink>
        </w:p>
        <w:p w14:paraId="13529AA7" w14:textId="70213549"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3" w:history="1">
            <w:r w:rsidR="00CB4D39" w:rsidRPr="008607DB">
              <w:rPr>
                <w:rStyle w:val="Hyperlink"/>
                <w:noProof/>
                <w14:scene3d>
                  <w14:camera w14:prst="orthographicFront"/>
                  <w14:lightRig w14:rig="threePt" w14:dir="t">
                    <w14:rot w14:lat="0" w14:lon="0" w14:rev="0"/>
                  </w14:lightRig>
                </w14:scene3d>
              </w:rPr>
              <w:t>3.1.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Ước tính năng lượng tiêu thụ của nút</w:t>
            </w:r>
            <w:r w:rsidR="00CB4D39">
              <w:rPr>
                <w:noProof/>
                <w:webHidden/>
              </w:rPr>
              <w:tab/>
            </w:r>
            <w:r w:rsidR="00CB4D39">
              <w:rPr>
                <w:noProof/>
                <w:webHidden/>
              </w:rPr>
              <w:fldChar w:fldCharType="begin"/>
            </w:r>
            <w:r w:rsidR="00CB4D39">
              <w:rPr>
                <w:noProof/>
                <w:webHidden/>
              </w:rPr>
              <w:instrText xml:space="preserve"> PAGEREF _Toc171357153 \h </w:instrText>
            </w:r>
            <w:r w:rsidR="00CB4D39">
              <w:rPr>
                <w:noProof/>
                <w:webHidden/>
              </w:rPr>
            </w:r>
            <w:r w:rsidR="00CB4D39">
              <w:rPr>
                <w:noProof/>
                <w:webHidden/>
              </w:rPr>
              <w:fldChar w:fldCharType="separate"/>
            </w:r>
            <w:r w:rsidR="00C00872">
              <w:rPr>
                <w:noProof/>
                <w:webHidden/>
              </w:rPr>
              <w:t>25</w:t>
            </w:r>
            <w:r w:rsidR="00CB4D39">
              <w:rPr>
                <w:noProof/>
                <w:webHidden/>
              </w:rPr>
              <w:fldChar w:fldCharType="end"/>
            </w:r>
          </w:hyperlink>
        </w:p>
        <w:p w14:paraId="6303AEB1" w14:textId="18F6603C"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4" w:history="1">
            <w:r w:rsidR="00CB4D39" w:rsidRPr="008607DB">
              <w:rPr>
                <w:rStyle w:val="Hyperlink"/>
                <w:noProof/>
                <w14:scene3d>
                  <w14:camera w14:prst="orthographicFront"/>
                  <w14:lightRig w14:rig="threePt" w14:dir="t">
                    <w14:rot w14:lat="0" w14:lon="0" w14:rev="0"/>
                  </w14:lightRig>
                </w14:scene3d>
              </w:rPr>
              <w:t>3.1.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hi phí đường đi</w:t>
            </w:r>
            <w:r w:rsidR="00CB4D39">
              <w:rPr>
                <w:noProof/>
                <w:webHidden/>
              </w:rPr>
              <w:tab/>
            </w:r>
            <w:r w:rsidR="00CB4D39">
              <w:rPr>
                <w:noProof/>
                <w:webHidden/>
              </w:rPr>
              <w:fldChar w:fldCharType="begin"/>
            </w:r>
            <w:r w:rsidR="00CB4D39">
              <w:rPr>
                <w:noProof/>
                <w:webHidden/>
              </w:rPr>
              <w:instrText xml:space="preserve"> PAGEREF _Toc171357154 \h </w:instrText>
            </w:r>
            <w:r w:rsidR="00CB4D39">
              <w:rPr>
                <w:noProof/>
                <w:webHidden/>
              </w:rPr>
            </w:r>
            <w:r w:rsidR="00CB4D39">
              <w:rPr>
                <w:noProof/>
                <w:webHidden/>
              </w:rPr>
              <w:fldChar w:fldCharType="separate"/>
            </w:r>
            <w:r w:rsidR="00C00872">
              <w:rPr>
                <w:noProof/>
                <w:webHidden/>
              </w:rPr>
              <w:t>26</w:t>
            </w:r>
            <w:r w:rsidR="00CB4D39">
              <w:rPr>
                <w:noProof/>
                <w:webHidden/>
              </w:rPr>
              <w:fldChar w:fldCharType="end"/>
            </w:r>
          </w:hyperlink>
        </w:p>
        <w:p w14:paraId="1F5194B8" w14:textId="48D21920"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5" w:history="1">
            <w:r w:rsidR="00CB4D39" w:rsidRPr="008607DB">
              <w:rPr>
                <w:rStyle w:val="Hyperlink"/>
                <w:noProof/>
              </w:rPr>
              <w:t>3.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huật toán RPL cải tiến dựa trên Radio Duty Cycle</w:t>
            </w:r>
            <w:r w:rsidR="00CB4D39">
              <w:rPr>
                <w:noProof/>
                <w:webHidden/>
              </w:rPr>
              <w:tab/>
            </w:r>
            <w:r w:rsidR="00CB4D39">
              <w:rPr>
                <w:noProof/>
                <w:webHidden/>
              </w:rPr>
              <w:fldChar w:fldCharType="begin"/>
            </w:r>
            <w:r w:rsidR="00CB4D39">
              <w:rPr>
                <w:noProof/>
                <w:webHidden/>
              </w:rPr>
              <w:instrText xml:space="preserve"> PAGEREF _Toc171357155 \h </w:instrText>
            </w:r>
            <w:r w:rsidR="00CB4D39">
              <w:rPr>
                <w:noProof/>
                <w:webHidden/>
              </w:rPr>
            </w:r>
            <w:r w:rsidR="00CB4D39">
              <w:rPr>
                <w:noProof/>
                <w:webHidden/>
              </w:rPr>
              <w:fldChar w:fldCharType="separate"/>
            </w:r>
            <w:r w:rsidR="00C00872">
              <w:rPr>
                <w:noProof/>
                <w:webHidden/>
              </w:rPr>
              <w:t>26</w:t>
            </w:r>
            <w:r w:rsidR="00CB4D39">
              <w:rPr>
                <w:noProof/>
                <w:webHidden/>
              </w:rPr>
              <w:fldChar w:fldCharType="end"/>
            </w:r>
          </w:hyperlink>
        </w:p>
        <w:p w14:paraId="17C31736" w14:textId="0269F6A3"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6" w:history="1">
            <w:r w:rsidR="00CB4D39" w:rsidRPr="008607DB">
              <w:rPr>
                <w:rStyle w:val="Hyperlink"/>
                <w:noProof/>
                <w14:scene3d>
                  <w14:camera w14:prst="orthographicFront"/>
                  <w14:lightRig w14:rig="threePt" w14:dir="t">
                    <w14:rot w14:lat="0" w14:lon="0" w14:rev="0"/>
                  </w14:lightRig>
                </w14:scene3d>
              </w:rPr>
              <w:t>3.2.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Ước tính trạng thái tải dựa trên radio duty cycle</w:t>
            </w:r>
            <w:r w:rsidR="00CB4D39">
              <w:rPr>
                <w:noProof/>
                <w:webHidden/>
              </w:rPr>
              <w:tab/>
            </w:r>
            <w:r w:rsidR="00CB4D39">
              <w:rPr>
                <w:noProof/>
                <w:webHidden/>
              </w:rPr>
              <w:fldChar w:fldCharType="begin"/>
            </w:r>
            <w:r w:rsidR="00CB4D39">
              <w:rPr>
                <w:noProof/>
                <w:webHidden/>
              </w:rPr>
              <w:instrText xml:space="preserve"> PAGEREF _Toc171357156 \h </w:instrText>
            </w:r>
            <w:r w:rsidR="00CB4D39">
              <w:rPr>
                <w:noProof/>
                <w:webHidden/>
              </w:rPr>
            </w:r>
            <w:r w:rsidR="00CB4D39">
              <w:rPr>
                <w:noProof/>
                <w:webHidden/>
              </w:rPr>
              <w:fldChar w:fldCharType="separate"/>
            </w:r>
            <w:r w:rsidR="00C00872">
              <w:rPr>
                <w:noProof/>
                <w:webHidden/>
              </w:rPr>
              <w:t>27</w:t>
            </w:r>
            <w:r w:rsidR="00CB4D39">
              <w:rPr>
                <w:noProof/>
                <w:webHidden/>
              </w:rPr>
              <w:fldChar w:fldCharType="end"/>
            </w:r>
          </w:hyperlink>
        </w:p>
        <w:p w14:paraId="325E2738" w14:textId="2173DDA9"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7" w:history="1">
            <w:r w:rsidR="00CB4D39" w:rsidRPr="008607DB">
              <w:rPr>
                <w:rStyle w:val="Hyperlink"/>
                <w:noProof/>
                <w14:scene3d>
                  <w14:camera w14:prst="orthographicFront"/>
                  <w14:lightRig w14:rig="threePt" w14:dir="t">
                    <w14:rot w14:lat="0" w14:lon="0" w14:rev="0"/>
                  </w14:lightRig>
                </w14:scene3d>
              </w:rPr>
              <w:t>3.2.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hi phí đường đi</w:t>
            </w:r>
            <w:r w:rsidR="00CB4D39">
              <w:rPr>
                <w:noProof/>
                <w:webHidden/>
              </w:rPr>
              <w:tab/>
            </w:r>
            <w:r w:rsidR="00CB4D39">
              <w:rPr>
                <w:noProof/>
                <w:webHidden/>
              </w:rPr>
              <w:fldChar w:fldCharType="begin"/>
            </w:r>
            <w:r w:rsidR="00CB4D39">
              <w:rPr>
                <w:noProof/>
                <w:webHidden/>
              </w:rPr>
              <w:instrText xml:space="preserve"> PAGEREF _Toc171357157 \h </w:instrText>
            </w:r>
            <w:r w:rsidR="00CB4D39">
              <w:rPr>
                <w:noProof/>
                <w:webHidden/>
              </w:rPr>
            </w:r>
            <w:r w:rsidR="00CB4D39">
              <w:rPr>
                <w:noProof/>
                <w:webHidden/>
              </w:rPr>
              <w:fldChar w:fldCharType="separate"/>
            </w:r>
            <w:r w:rsidR="00C00872">
              <w:rPr>
                <w:noProof/>
                <w:webHidden/>
              </w:rPr>
              <w:t>27</w:t>
            </w:r>
            <w:r w:rsidR="00CB4D39">
              <w:rPr>
                <w:noProof/>
                <w:webHidden/>
              </w:rPr>
              <w:fldChar w:fldCharType="end"/>
            </w:r>
          </w:hyperlink>
        </w:p>
        <w:p w14:paraId="61135673" w14:textId="5339B3AD"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8" w:history="1">
            <w:r w:rsidR="00CB4D39" w:rsidRPr="008607DB">
              <w:rPr>
                <w:rStyle w:val="Hyperlink"/>
                <w:noProof/>
              </w:rPr>
              <w:t>3.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huật toán RPL cải tiến dựa trên tỉ lệ sử dụng hàng đợi tin nhắn</w:t>
            </w:r>
            <w:r w:rsidR="00CB4D39">
              <w:rPr>
                <w:noProof/>
                <w:webHidden/>
              </w:rPr>
              <w:tab/>
            </w:r>
            <w:r w:rsidR="00CB4D39">
              <w:rPr>
                <w:noProof/>
                <w:webHidden/>
              </w:rPr>
              <w:fldChar w:fldCharType="begin"/>
            </w:r>
            <w:r w:rsidR="00CB4D39">
              <w:rPr>
                <w:noProof/>
                <w:webHidden/>
              </w:rPr>
              <w:instrText xml:space="preserve"> PAGEREF _Toc171357158 \h </w:instrText>
            </w:r>
            <w:r w:rsidR="00CB4D39">
              <w:rPr>
                <w:noProof/>
                <w:webHidden/>
              </w:rPr>
            </w:r>
            <w:r w:rsidR="00CB4D39">
              <w:rPr>
                <w:noProof/>
                <w:webHidden/>
              </w:rPr>
              <w:fldChar w:fldCharType="separate"/>
            </w:r>
            <w:r w:rsidR="00C00872">
              <w:rPr>
                <w:noProof/>
                <w:webHidden/>
              </w:rPr>
              <w:t>27</w:t>
            </w:r>
            <w:r w:rsidR="00CB4D39">
              <w:rPr>
                <w:noProof/>
                <w:webHidden/>
              </w:rPr>
              <w:fldChar w:fldCharType="end"/>
            </w:r>
          </w:hyperlink>
        </w:p>
        <w:p w14:paraId="3DE86214" w14:textId="38F020C8"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59" w:history="1">
            <w:r w:rsidR="00CB4D39" w:rsidRPr="008607DB">
              <w:rPr>
                <w:rStyle w:val="Hyperlink"/>
                <w:noProof/>
                <w14:scene3d>
                  <w14:camera w14:prst="orthographicFront"/>
                  <w14:lightRig w14:rig="threePt" w14:dir="t">
                    <w14:rot w14:lat="0" w14:lon="0" w14:rev="0"/>
                  </w14:lightRig>
                </w14:scene3d>
              </w:rPr>
              <w:t>3.3.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Hàng đợi tin nhắn</w:t>
            </w:r>
            <w:r w:rsidR="00CB4D39">
              <w:rPr>
                <w:noProof/>
                <w:webHidden/>
              </w:rPr>
              <w:tab/>
            </w:r>
            <w:r w:rsidR="00CB4D39">
              <w:rPr>
                <w:noProof/>
                <w:webHidden/>
              </w:rPr>
              <w:fldChar w:fldCharType="begin"/>
            </w:r>
            <w:r w:rsidR="00CB4D39">
              <w:rPr>
                <w:noProof/>
                <w:webHidden/>
              </w:rPr>
              <w:instrText xml:space="preserve"> PAGEREF _Toc171357159 \h </w:instrText>
            </w:r>
            <w:r w:rsidR="00CB4D39">
              <w:rPr>
                <w:noProof/>
                <w:webHidden/>
              </w:rPr>
            </w:r>
            <w:r w:rsidR="00CB4D39">
              <w:rPr>
                <w:noProof/>
                <w:webHidden/>
              </w:rPr>
              <w:fldChar w:fldCharType="separate"/>
            </w:r>
            <w:r w:rsidR="00C00872">
              <w:rPr>
                <w:noProof/>
                <w:webHidden/>
              </w:rPr>
              <w:t>27</w:t>
            </w:r>
            <w:r w:rsidR="00CB4D39">
              <w:rPr>
                <w:noProof/>
                <w:webHidden/>
              </w:rPr>
              <w:fldChar w:fldCharType="end"/>
            </w:r>
          </w:hyperlink>
        </w:p>
        <w:p w14:paraId="17076D1D" w14:textId="30008F73"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0" w:history="1">
            <w:r w:rsidR="00CB4D39" w:rsidRPr="008607DB">
              <w:rPr>
                <w:rStyle w:val="Hyperlink"/>
                <w:noProof/>
                <w14:scene3d>
                  <w14:camera w14:prst="orthographicFront"/>
                  <w14:lightRig w14:rig="threePt" w14:dir="t">
                    <w14:rot w14:lat="0" w14:lon="0" w14:rev="0"/>
                  </w14:lightRig>
                </w14:scene3d>
              </w:rPr>
              <w:t>3.3.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hi phí đường đi</w:t>
            </w:r>
            <w:r w:rsidR="00CB4D39">
              <w:rPr>
                <w:noProof/>
                <w:webHidden/>
              </w:rPr>
              <w:tab/>
            </w:r>
            <w:r w:rsidR="00CB4D39">
              <w:rPr>
                <w:noProof/>
                <w:webHidden/>
              </w:rPr>
              <w:fldChar w:fldCharType="begin"/>
            </w:r>
            <w:r w:rsidR="00CB4D39">
              <w:rPr>
                <w:noProof/>
                <w:webHidden/>
              </w:rPr>
              <w:instrText xml:space="preserve"> PAGEREF _Toc171357160 \h </w:instrText>
            </w:r>
            <w:r w:rsidR="00CB4D39">
              <w:rPr>
                <w:noProof/>
                <w:webHidden/>
              </w:rPr>
            </w:r>
            <w:r w:rsidR="00CB4D39">
              <w:rPr>
                <w:noProof/>
                <w:webHidden/>
              </w:rPr>
              <w:fldChar w:fldCharType="separate"/>
            </w:r>
            <w:r w:rsidR="00C00872">
              <w:rPr>
                <w:noProof/>
                <w:webHidden/>
              </w:rPr>
              <w:t>28</w:t>
            </w:r>
            <w:r w:rsidR="00CB4D39">
              <w:rPr>
                <w:noProof/>
                <w:webHidden/>
              </w:rPr>
              <w:fldChar w:fldCharType="end"/>
            </w:r>
          </w:hyperlink>
        </w:p>
        <w:p w14:paraId="12F1AED4" w14:textId="35397DD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1" w:history="1">
            <w:r w:rsidR="00CB4D39" w:rsidRPr="008607DB">
              <w:rPr>
                <w:rStyle w:val="Hyperlink"/>
                <w:noProof/>
              </w:rPr>
              <w:t>3.4</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61 \h </w:instrText>
            </w:r>
            <w:r w:rsidR="00CB4D39">
              <w:rPr>
                <w:noProof/>
                <w:webHidden/>
              </w:rPr>
            </w:r>
            <w:r w:rsidR="00CB4D39">
              <w:rPr>
                <w:noProof/>
                <w:webHidden/>
              </w:rPr>
              <w:fldChar w:fldCharType="separate"/>
            </w:r>
            <w:r w:rsidR="00C00872">
              <w:rPr>
                <w:noProof/>
                <w:webHidden/>
              </w:rPr>
              <w:t>29</w:t>
            </w:r>
            <w:r w:rsidR="00CB4D39">
              <w:rPr>
                <w:noProof/>
                <w:webHidden/>
              </w:rPr>
              <w:fldChar w:fldCharType="end"/>
            </w:r>
          </w:hyperlink>
        </w:p>
        <w:p w14:paraId="5CCCC4D2" w14:textId="1D67B300"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62" w:history="1">
            <w:r w:rsidR="00CB4D39" w:rsidRPr="008607DB">
              <w:rPr>
                <w:rStyle w:val="Hyperlink"/>
                <w:noProof/>
              </w:rPr>
              <w:t>CHƯƠNG 4. PHƯƠNG ÁN THỰC HIỆN ĐỀ TÀI</w:t>
            </w:r>
            <w:r w:rsidR="00CB4D39">
              <w:rPr>
                <w:noProof/>
                <w:webHidden/>
              </w:rPr>
              <w:tab/>
            </w:r>
            <w:r w:rsidR="00CB4D39">
              <w:rPr>
                <w:noProof/>
                <w:webHidden/>
              </w:rPr>
              <w:fldChar w:fldCharType="begin"/>
            </w:r>
            <w:r w:rsidR="00CB4D39">
              <w:rPr>
                <w:noProof/>
                <w:webHidden/>
              </w:rPr>
              <w:instrText xml:space="preserve"> PAGEREF _Toc171357162 \h </w:instrText>
            </w:r>
            <w:r w:rsidR="00CB4D39">
              <w:rPr>
                <w:noProof/>
                <w:webHidden/>
              </w:rPr>
            </w:r>
            <w:r w:rsidR="00CB4D39">
              <w:rPr>
                <w:noProof/>
                <w:webHidden/>
              </w:rPr>
              <w:fldChar w:fldCharType="separate"/>
            </w:r>
            <w:r w:rsidR="00C00872">
              <w:rPr>
                <w:noProof/>
                <w:webHidden/>
              </w:rPr>
              <w:t>30</w:t>
            </w:r>
            <w:r w:rsidR="00CB4D39">
              <w:rPr>
                <w:noProof/>
                <w:webHidden/>
              </w:rPr>
              <w:fldChar w:fldCharType="end"/>
            </w:r>
          </w:hyperlink>
        </w:p>
        <w:p w14:paraId="36A782E8" w14:textId="0869F7C0"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3" w:history="1">
            <w:r w:rsidR="00CB4D39" w:rsidRPr="008607DB">
              <w:rPr>
                <w:rStyle w:val="Hyperlink"/>
                <w:noProof/>
              </w:rPr>
              <w:t>4.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Phạm vi đề tài</w:t>
            </w:r>
            <w:r w:rsidR="00CB4D39">
              <w:rPr>
                <w:noProof/>
                <w:webHidden/>
              </w:rPr>
              <w:tab/>
            </w:r>
            <w:r w:rsidR="00CB4D39">
              <w:rPr>
                <w:noProof/>
                <w:webHidden/>
              </w:rPr>
              <w:fldChar w:fldCharType="begin"/>
            </w:r>
            <w:r w:rsidR="00CB4D39">
              <w:rPr>
                <w:noProof/>
                <w:webHidden/>
              </w:rPr>
              <w:instrText xml:space="preserve"> PAGEREF _Toc171357163 \h </w:instrText>
            </w:r>
            <w:r w:rsidR="00CB4D39">
              <w:rPr>
                <w:noProof/>
                <w:webHidden/>
              </w:rPr>
            </w:r>
            <w:r w:rsidR="00CB4D39">
              <w:rPr>
                <w:noProof/>
                <w:webHidden/>
              </w:rPr>
              <w:fldChar w:fldCharType="separate"/>
            </w:r>
            <w:r w:rsidR="00C00872">
              <w:rPr>
                <w:noProof/>
                <w:webHidden/>
              </w:rPr>
              <w:t>30</w:t>
            </w:r>
            <w:r w:rsidR="00CB4D39">
              <w:rPr>
                <w:noProof/>
                <w:webHidden/>
              </w:rPr>
              <w:fldChar w:fldCharType="end"/>
            </w:r>
          </w:hyperlink>
        </w:p>
        <w:p w14:paraId="5355D738" w14:textId="3E4EC1E7"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4" w:history="1">
            <w:r w:rsidR="00CB4D39" w:rsidRPr="008607DB">
              <w:rPr>
                <w:rStyle w:val="Hyperlink"/>
                <w:noProof/>
              </w:rPr>
              <w:t>4.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Phương án thực hiện</w:t>
            </w:r>
            <w:r w:rsidR="00CB4D39">
              <w:rPr>
                <w:noProof/>
                <w:webHidden/>
              </w:rPr>
              <w:tab/>
            </w:r>
            <w:r w:rsidR="00CB4D39">
              <w:rPr>
                <w:noProof/>
                <w:webHidden/>
              </w:rPr>
              <w:fldChar w:fldCharType="begin"/>
            </w:r>
            <w:r w:rsidR="00CB4D39">
              <w:rPr>
                <w:noProof/>
                <w:webHidden/>
              </w:rPr>
              <w:instrText xml:space="preserve"> PAGEREF _Toc171357164 \h </w:instrText>
            </w:r>
            <w:r w:rsidR="00CB4D39">
              <w:rPr>
                <w:noProof/>
                <w:webHidden/>
              </w:rPr>
            </w:r>
            <w:r w:rsidR="00CB4D39">
              <w:rPr>
                <w:noProof/>
                <w:webHidden/>
              </w:rPr>
              <w:fldChar w:fldCharType="separate"/>
            </w:r>
            <w:r w:rsidR="00C00872">
              <w:rPr>
                <w:noProof/>
                <w:webHidden/>
              </w:rPr>
              <w:t>30</w:t>
            </w:r>
            <w:r w:rsidR="00CB4D39">
              <w:rPr>
                <w:noProof/>
                <w:webHidden/>
              </w:rPr>
              <w:fldChar w:fldCharType="end"/>
            </w:r>
          </w:hyperlink>
        </w:p>
        <w:p w14:paraId="1F2E707D" w14:textId="13C9C628"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5" w:history="1">
            <w:r w:rsidR="00CB4D39" w:rsidRPr="008607DB">
              <w:rPr>
                <w:rStyle w:val="Hyperlink"/>
                <w:noProof/>
                <w14:scene3d>
                  <w14:camera w14:prst="orthographicFront"/>
                  <w14:lightRig w14:rig="threePt" w14:dir="t">
                    <w14:rot w14:lat="0" w14:lon="0" w14:rev="0"/>
                  </w14:lightRig>
                </w14:scene3d>
              </w:rPr>
              <w:t>4.2.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Sơ đồ tổng quan hệ thống</w:t>
            </w:r>
            <w:r w:rsidR="00CB4D39">
              <w:rPr>
                <w:noProof/>
                <w:webHidden/>
              </w:rPr>
              <w:tab/>
            </w:r>
            <w:r w:rsidR="00CB4D39">
              <w:rPr>
                <w:noProof/>
                <w:webHidden/>
              </w:rPr>
              <w:fldChar w:fldCharType="begin"/>
            </w:r>
            <w:r w:rsidR="00CB4D39">
              <w:rPr>
                <w:noProof/>
                <w:webHidden/>
              </w:rPr>
              <w:instrText xml:space="preserve"> PAGEREF _Toc171357165 \h </w:instrText>
            </w:r>
            <w:r w:rsidR="00CB4D39">
              <w:rPr>
                <w:noProof/>
                <w:webHidden/>
              </w:rPr>
            </w:r>
            <w:r w:rsidR="00CB4D39">
              <w:rPr>
                <w:noProof/>
                <w:webHidden/>
              </w:rPr>
              <w:fldChar w:fldCharType="separate"/>
            </w:r>
            <w:r w:rsidR="00C00872">
              <w:rPr>
                <w:noProof/>
                <w:webHidden/>
              </w:rPr>
              <w:t>30</w:t>
            </w:r>
            <w:r w:rsidR="00CB4D39">
              <w:rPr>
                <w:noProof/>
                <w:webHidden/>
              </w:rPr>
              <w:fldChar w:fldCharType="end"/>
            </w:r>
          </w:hyperlink>
        </w:p>
        <w:p w14:paraId="539E2986" w14:textId="715FC416"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6" w:history="1">
            <w:r w:rsidR="00CB4D39" w:rsidRPr="008607DB">
              <w:rPr>
                <w:rStyle w:val="Hyperlink"/>
                <w:noProof/>
                <w14:scene3d>
                  <w14:camera w14:prst="orthographicFront"/>
                  <w14:lightRig w14:rig="threePt" w14:dir="t">
                    <w14:rot w14:lat="0" w14:lon="0" w14:rev="0"/>
                  </w14:lightRig>
                </w14:scene3d>
              </w:rPr>
              <w:t>4.2.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Ngăn xếp mạng (network stack)</w:t>
            </w:r>
            <w:r w:rsidR="00CB4D39">
              <w:rPr>
                <w:noProof/>
                <w:webHidden/>
              </w:rPr>
              <w:tab/>
            </w:r>
            <w:r w:rsidR="00CB4D39">
              <w:rPr>
                <w:noProof/>
                <w:webHidden/>
              </w:rPr>
              <w:fldChar w:fldCharType="begin"/>
            </w:r>
            <w:r w:rsidR="00CB4D39">
              <w:rPr>
                <w:noProof/>
                <w:webHidden/>
              </w:rPr>
              <w:instrText xml:space="preserve"> PAGEREF _Toc171357166 \h </w:instrText>
            </w:r>
            <w:r w:rsidR="00CB4D39">
              <w:rPr>
                <w:noProof/>
                <w:webHidden/>
              </w:rPr>
            </w:r>
            <w:r w:rsidR="00CB4D39">
              <w:rPr>
                <w:noProof/>
                <w:webHidden/>
              </w:rPr>
              <w:fldChar w:fldCharType="separate"/>
            </w:r>
            <w:r w:rsidR="00C00872">
              <w:rPr>
                <w:noProof/>
                <w:webHidden/>
              </w:rPr>
              <w:t>31</w:t>
            </w:r>
            <w:r w:rsidR="00CB4D39">
              <w:rPr>
                <w:noProof/>
                <w:webHidden/>
              </w:rPr>
              <w:fldChar w:fldCharType="end"/>
            </w:r>
          </w:hyperlink>
        </w:p>
        <w:p w14:paraId="75ABE9C5" w14:textId="4D8922CB"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7" w:history="1">
            <w:r w:rsidR="00CB4D39" w:rsidRPr="008607DB">
              <w:rPr>
                <w:rStyle w:val="Hyperlink"/>
                <w:noProof/>
                <w14:scene3d>
                  <w14:camera w14:prst="orthographicFront"/>
                  <w14:lightRig w14:rig="threePt" w14:dir="t">
                    <w14:rot w14:lat="0" w14:lon="0" w14:rev="0"/>
                  </w14:lightRig>
                </w14:scene3d>
              </w:rPr>
              <w:t>4.2.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thông số đánh giá</w:t>
            </w:r>
            <w:r w:rsidR="00CB4D39">
              <w:rPr>
                <w:noProof/>
                <w:webHidden/>
              </w:rPr>
              <w:tab/>
            </w:r>
            <w:r w:rsidR="00CB4D39">
              <w:rPr>
                <w:noProof/>
                <w:webHidden/>
              </w:rPr>
              <w:fldChar w:fldCharType="begin"/>
            </w:r>
            <w:r w:rsidR="00CB4D39">
              <w:rPr>
                <w:noProof/>
                <w:webHidden/>
              </w:rPr>
              <w:instrText xml:space="preserve"> PAGEREF _Toc171357167 \h </w:instrText>
            </w:r>
            <w:r w:rsidR="00CB4D39">
              <w:rPr>
                <w:noProof/>
                <w:webHidden/>
              </w:rPr>
            </w:r>
            <w:r w:rsidR="00CB4D39">
              <w:rPr>
                <w:noProof/>
                <w:webHidden/>
              </w:rPr>
              <w:fldChar w:fldCharType="separate"/>
            </w:r>
            <w:r w:rsidR="00C00872">
              <w:rPr>
                <w:noProof/>
                <w:webHidden/>
              </w:rPr>
              <w:t>33</w:t>
            </w:r>
            <w:r w:rsidR="00CB4D39">
              <w:rPr>
                <w:noProof/>
                <w:webHidden/>
              </w:rPr>
              <w:fldChar w:fldCharType="end"/>
            </w:r>
          </w:hyperlink>
        </w:p>
        <w:p w14:paraId="5F342094" w14:textId="62078FDD"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8" w:history="1">
            <w:r w:rsidR="00CB4D39" w:rsidRPr="008607DB">
              <w:rPr>
                <w:rStyle w:val="Hyperlink"/>
                <w:noProof/>
              </w:rPr>
              <w:t>4.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ông cụ sử dụng</w:t>
            </w:r>
            <w:r w:rsidR="00CB4D39">
              <w:rPr>
                <w:noProof/>
                <w:webHidden/>
              </w:rPr>
              <w:tab/>
            </w:r>
            <w:r w:rsidR="00CB4D39">
              <w:rPr>
                <w:noProof/>
                <w:webHidden/>
              </w:rPr>
              <w:fldChar w:fldCharType="begin"/>
            </w:r>
            <w:r w:rsidR="00CB4D39">
              <w:rPr>
                <w:noProof/>
                <w:webHidden/>
              </w:rPr>
              <w:instrText xml:space="preserve"> PAGEREF _Toc171357168 \h </w:instrText>
            </w:r>
            <w:r w:rsidR="00CB4D39">
              <w:rPr>
                <w:noProof/>
                <w:webHidden/>
              </w:rPr>
            </w:r>
            <w:r w:rsidR="00CB4D39">
              <w:rPr>
                <w:noProof/>
                <w:webHidden/>
              </w:rPr>
              <w:fldChar w:fldCharType="separate"/>
            </w:r>
            <w:r w:rsidR="00C00872">
              <w:rPr>
                <w:noProof/>
                <w:webHidden/>
              </w:rPr>
              <w:t>33</w:t>
            </w:r>
            <w:r w:rsidR="00CB4D39">
              <w:rPr>
                <w:noProof/>
                <w:webHidden/>
              </w:rPr>
              <w:fldChar w:fldCharType="end"/>
            </w:r>
          </w:hyperlink>
        </w:p>
        <w:p w14:paraId="6DD2AAE6" w14:textId="0FBD06C2"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69" w:history="1">
            <w:r w:rsidR="00CB4D39" w:rsidRPr="008607DB">
              <w:rPr>
                <w:rStyle w:val="Hyperlink"/>
                <w:noProof/>
                <w14:scene3d>
                  <w14:camera w14:prst="orthographicFront"/>
                  <w14:lightRig w14:rig="threePt" w14:dir="t">
                    <w14:rot w14:lat="0" w14:lon="0" w14:rev="0"/>
                  </w14:lightRig>
                </w14:scene3d>
              </w:rPr>
              <w:t>4.3.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Phần mềm</w:t>
            </w:r>
            <w:r w:rsidR="00CB4D39">
              <w:rPr>
                <w:noProof/>
                <w:webHidden/>
              </w:rPr>
              <w:tab/>
            </w:r>
            <w:r w:rsidR="00CB4D39">
              <w:rPr>
                <w:noProof/>
                <w:webHidden/>
              </w:rPr>
              <w:fldChar w:fldCharType="begin"/>
            </w:r>
            <w:r w:rsidR="00CB4D39">
              <w:rPr>
                <w:noProof/>
                <w:webHidden/>
              </w:rPr>
              <w:instrText xml:space="preserve"> PAGEREF _Toc171357169 \h </w:instrText>
            </w:r>
            <w:r w:rsidR="00CB4D39">
              <w:rPr>
                <w:noProof/>
                <w:webHidden/>
              </w:rPr>
            </w:r>
            <w:r w:rsidR="00CB4D39">
              <w:rPr>
                <w:noProof/>
                <w:webHidden/>
              </w:rPr>
              <w:fldChar w:fldCharType="separate"/>
            </w:r>
            <w:r w:rsidR="00C00872">
              <w:rPr>
                <w:noProof/>
                <w:webHidden/>
              </w:rPr>
              <w:t>34</w:t>
            </w:r>
            <w:r w:rsidR="00CB4D39">
              <w:rPr>
                <w:noProof/>
                <w:webHidden/>
              </w:rPr>
              <w:fldChar w:fldCharType="end"/>
            </w:r>
          </w:hyperlink>
        </w:p>
        <w:p w14:paraId="45F3314A" w14:textId="126A872C"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0" w:history="1">
            <w:r w:rsidR="00CB4D39" w:rsidRPr="008607DB">
              <w:rPr>
                <w:rStyle w:val="Hyperlink"/>
                <w:noProof/>
                <w14:scene3d>
                  <w14:camera w14:prst="orthographicFront"/>
                  <w14:lightRig w14:rig="threePt" w14:dir="t">
                    <w14:rot w14:lat="0" w14:lon="0" w14:rev="0"/>
                  </w14:lightRig>
                </w14:scene3d>
              </w:rPr>
              <w:t>4.3.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Phần cứng</w:t>
            </w:r>
            <w:r w:rsidR="00CB4D39">
              <w:rPr>
                <w:noProof/>
                <w:webHidden/>
              </w:rPr>
              <w:tab/>
            </w:r>
            <w:r w:rsidR="00CB4D39">
              <w:rPr>
                <w:noProof/>
                <w:webHidden/>
              </w:rPr>
              <w:fldChar w:fldCharType="begin"/>
            </w:r>
            <w:r w:rsidR="00CB4D39">
              <w:rPr>
                <w:noProof/>
                <w:webHidden/>
              </w:rPr>
              <w:instrText xml:space="preserve"> PAGEREF _Toc171357170 \h </w:instrText>
            </w:r>
            <w:r w:rsidR="00CB4D39">
              <w:rPr>
                <w:noProof/>
                <w:webHidden/>
              </w:rPr>
            </w:r>
            <w:r w:rsidR="00CB4D39">
              <w:rPr>
                <w:noProof/>
                <w:webHidden/>
              </w:rPr>
              <w:fldChar w:fldCharType="separate"/>
            </w:r>
            <w:r w:rsidR="00C00872">
              <w:rPr>
                <w:noProof/>
                <w:webHidden/>
              </w:rPr>
              <w:t>39</w:t>
            </w:r>
            <w:r w:rsidR="00CB4D39">
              <w:rPr>
                <w:noProof/>
                <w:webHidden/>
              </w:rPr>
              <w:fldChar w:fldCharType="end"/>
            </w:r>
          </w:hyperlink>
        </w:p>
        <w:p w14:paraId="1DB6C7EA" w14:textId="262F54E6"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1" w:history="1">
            <w:r w:rsidR="00CB4D39" w:rsidRPr="008607DB">
              <w:rPr>
                <w:rStyle w:val="Hyperlink"/>
                <w:noProof/>
              </w:rPr>
              <w:t>4.4</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Hạn chế</w:t>
            </w:r>
            <w:r w:rsidR="00CB4D39">
              <w:rPr>
                <w:noProof/>
                <w:webHidden/>
              </w:rPr>
              <w:tab/>
            </w:r>
            <w:r w:rsidR="00CB4D39">
              <w:rPr>
                <w:noProof/>
                <w:webHidden/>
              </w:rPr>
              <w:fldChar w:fldCharType="begin"/>
            </w:r>
            <w:r w:rsidR="00CB4D39">
              <w:rPr>
                <w:noProof/>
                <w:webHidden/>
              </w:rPr>
              <w:instrText xml:space="preserve"> PAGEREF _Toc171357171 \h </w:instrText>
            </w:r>
            <w:r w:rsidR="00CB4D39">
              <w:rPr>
                <w:noProof/>
                <w:webHidden/>
              </w:rPr>
            </w:r>
            <w:r w:rsidR="00CB4D39">
              <w:rPr>
                <w:noProof/>
                <w:webHidden/>
              </w:rPr>
              <w:fldChar w:fldCharType="separate"/>
            </w:r>
            <w:r w:rsidR="00C00872">
              <w:rPr>
                <w:noProof/>
                <w:webHidden/>
              </w:rPr>
              <w:t>41</w:t>
            </w:r>
            <w:r w:rsidR="00CB4D39">
              <w:rPr>
                <w:noProof/>
                <w:webHidden/>
              </w:rPr>
              <w:fldChar w:fldCharType="end"/>
            </w:r>
          </w:hyperlink>
        </w:p>
        <w:p w14:paraId="0820224B" w14:textId="1609FD33"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2" w:history="1">
            <w:r w:rsidR="00CB4D39" w:rsidRPr="008607DB">
              <w:rPr>
                <w:rStyle w:val="Hyperlink"/>
                <w:noProof/>
              </w:rPr>
              <w:t>4.5</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72 \h </w:instrText>
            </w:r>
            <w:r w:rsidR="00CB4D39">
              <w:rPr>
                <w:noProof/>
                <w:webHidden/>
              </w:rPr>
            </w:r>
            <w:r w:rsidR="00CB4D39">
              <w:rPr>
                <w:noProof/>
                <w:webHidden/>
              </w:rPr>
              <w:fldChar w:fldCharType="separate"/>
            </w:r>
            <w:r w:rsidR="00C00872">
              <w:rPr>
                <w:noProof/>
                <w:webHidden/>
              </w:rPr>
              <w:t>41</w:t>
            </w:r>
            <w:r w:rsidR="00CB4D39">
              <w:rPr>
                <w:noProof/>
                <w:webHidden/>
              </w:rPr>
              <w:fldChar w:fldCharType="end"/>
            </w:r>
          </w:hyperlink>
        </w:p>
        <w:p w14:paraId="53D05942" w14:textId="678EDB9F"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73" w:history="1">
            <w:r w:rsidR="00CB4D39" w:rsidRPr="008607DB">
              <w:rPr>
                <w:rStyle w:val="Hyperlink"/>
                <w:noProof/>
              </w:rPr>
              <w:t>CHƯƠNG 5. MÔ PHỎNG MỘT SỐ THUẬT TOÁN ĐỊNH TUYẾN</w:t>
            </w:r>
            <w:r w:rsidR="00CB4D39">
              <w:rPr>
                <w:noProof/>
                <w:webHidden/>
              </w:rPr>
              <w:tab/>
            </w:r>
            <w:r w:rsidR="00CB4D39">
              <w:rPr>
                <w:noProof/>
                <w:webHidden/>
              </w:rPr>
              <w:fldChar w:fldCharType="begin"/>
            </w:r>
            <w:r w:rsidR="00CB4D39">
              <w:rPr>
                <w:noProof/>
                <w:webHidden/>
              </w:rPr>
              <w:instrText xml:space="preserve"> PAGEREF _Toc171357173 \h </w:instrText>
            </w:r>
            <w:r w:rsidR="00CB4D39">
              <w:rPr>
                <w:noProof/>
                <w:webHidden/>
              </w:rPr>
            </w:r>
            <w:r w:rsidR="00CB4D39">
              <w:rPr>
                <w:noProof/>
                <w:webHidden/>
              </w:rPr>
              <w:fldChar w:fldCharType="separate"/>
            </w:r>
            <w:r w:rsidR="00C00872">
              <w:rPr>
                <w:noProof/>
                <w:webHidden/>
              </w:rPr>
              <w:t>42</w:t>
            </w:r>
            <w:r w:rsidR="00CB4D39">
              <w:rPr>
                <w:noProof/>
                <w:webHidden/>
              </w:rPr>
              <w:fldChar w:fldCharType="end"/>
            </w:r>
          </w:hyperlink>
        </w:p>
        <w:p w14:paraId="7AFD13C9" w14:textId="16A5AE9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4" w:history="1">
            <w:r w:rsidR="00CB4D39" w:rsidRPr="008607DB">
              <w:rPr>
                <w:rStyle w:val="Hyperlink"/>
                <w:noProof/>
              </w:rPr>
              <w:t>5.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ịch bản mô phỏng</w:t>
            </w:r>
            <w:r w:rsidR="00CB4D39">
              <w:rPr>
                <w:noProof/>
                <w:webHidden/>
              </w:rPr>
              <w:tab/>
            </w:r>
            <w:r w:rsidR="00CB4D39">
              <w:rPr>
                <w:noProof/>
                <w:webHidden/>
              </w:rPr>
              <w:fldChar w:fldCharType="begin"/>
            </w:r>
            <w:r w:rsidR="00CB4D39">
              <w:rPr>
                <w:noProof/>
                <w:webHidden/>
              </w:rPr>
              <w:instrText xml:space="preserve"> PAGEREF _Toc171357174 \h </w:instrText>
            </w:r>
            <w:r w:rsidR="00CB4D39">
              <w:rPr>
                <w:noProof/>
                <w:webHidden/>
              </w:rPr>
            </w:r>
            <w:r w:rsidR="00CB4D39">
              <w:rPr>
                <w:noProof/>
                <w:webHidden/>
              </w:rPr>
              <w:fldChar w:fldCharType="separate"/>
            </w:r>
            <w:r w:rsidR="00C00872">
              <w:rPr>
                <w:noProof/>
                <w:webHidden/>
              </w:rPr>
              <w:t>42</w:t>
            </w:r>
            <w:r w:rsidR="00CB4D39">
              <w:rPr>
                <w:noProof/>
                <w:webHidden/>
              </w:rPr>
              <w:fldChar w:fldCharType="end"/>
            </w:r>
          </w:hyperlink>
        </w:p>
        <w:p w14:paraId="59ED0BEA" w14:textId="16CC2577"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5" w:history="1">
            <w:r w:rsidR="00CB4D39" w:rsidRPr="008607DB">
              <w:rPr>
                <w:rStyle w:val="Hyperlink"/>
                <w:noProof/>
                <w14:scene3d>
                  <w14:camera w14:prst="orthographicFront"/>
                  <w14:lightRig w14:rig="threePt" w14:dir="t">
                    <w14:rot w14:lat="0" w14:lon="0" w14:rev="0"/>
                  </w14:lightRig>
                </w14:scene3d>
              </w:rPr>
              <w:t>5.1.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ấu trúc mạng</w:t>
            </w:r>
            <w:r w:rsidR="00CB4D39">
              <w:rPr>
                <w:noProof/>
                <w:webHidden/>
              </w:rPr>
              <w:tab/>
            </w:r>
            <w:r w:rsidR="00CB4D39">
              <w:rPr>
                <w:noProof/>
                <w:webHidden/>
              </w:rPr>
              <w:fldChar w:fldCharType="begin"/>
            </w:r>
            <w:r w:rsidR="00CB4D39">
              <w:rPr>
                <w:noProof/>
                <w:webHidden/>
              </w:rPr>
              <w:instrText xml:space="preserve"> PAGEREF _Toc171357175 \h </w:instrText>
            </w:r>
            <w:r w:rsidR="00CB4D39">
              <w:rPr>
                <w:noProof/>
                <w:webHidden/>
              </w:rPr>
            </w:r>
            <w:r w:rsidR="00CB4D39">
              <w:rPr>
                <w:noProof/>
                <w:webHidden/>
              </w:rPr>
              <w:fldChar w:fldCharType="separate"/>
            </w:r>
            <w:r w:rsidR="00C00872">
              <w:rPr>
                <w:noProof/>
                <w:webHidden/>
              </w:rPr>
              <w:t>42</w:t>
            </w:r>
            <w:r w:rsidR="00CB4D39">
              <w:rPr>
                <w:noProof/>
                <w:webHidden/>
              </w:rPr>
              <w:fldChar w:fldCharType="end"/>
            </w:r>
          </w:hyperlink>
        </w:p>
        <w:p w14:paraId="75EF009F" w14:textId="369EDFB4"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6" w:history="1">
            <w:r w:rsidR="00CB4D39" w:rsidRPr="008607DB">
              <w:rPr>
                <w:rStyle w:val="Hyperlink"/>
                <w:noProof/>
                <w14:scene3d>
                  <w14:camera w14:prst="orthographicFront"/>
                  <w14:lightRig w14:rig="threePt" w14:dir="t">
                    <w14:rot w14:lat="0" w14:lon="0" w14:rev="0"/>
                  </w14:lightRig>
                </w14:scene3d>
              </w:rPr>
              <w:t>5.1.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Các kịch bản mô phỏng</w:t>
            </w:r>
            <w:r w:rsidR="00CB4D39">
              <w:rPr>
                <w:noProof/>
                <w:webHidden/>
              </w:rPr>
              <w:tab/>
            </w:r>
            <w:r w:rsidR="00CB4D39">
              <w:rPr>
                <w:noProof/>
                <w:webHidden/>
              </w:rPr>
              <w:fldChar w:fldCharType="begin"/>
            </w:r>
            <w:r w:rsidR="00CB4D39">
              <w:rPr>
                <w:noProof/>
                <w:webHidden/>
              </w:rPr>
              <w:instrText xml:space="preserve"> PAGEREF _Toc171357176 \h </w:instrText>
            </w:r>
            <w:r w:rsidR="00CB4D39">
              <w:rPr>
                <w:noProof/>
                <w:webHidden/>
              </w:rPr>
            </w:r>
            <w:r w:rsidR="00CB4D39">
              <w:rPr>
                <w:noProof/>
                <w:webHidden/>
              </w:rPr>
              <w:fldChar w:fldCharType="separate"/>
            </w:r>
            <w:r w:rsidR="00C00872">
              <w:rPr>
                <w:noProof/>
                <w:webHidden/>
              </w:rPr>
              <w:t>43</w:t>
            </w:r>
            <w:r w:rsidR="00CB4D39">
              <w:rPr>
                <w:noProof/>
                <w:webHidden/>
              </w:rPr>
              <w:fldChar w:fldCharType="end"/>
            </w:r>
          </w:hyperlink>
        </w:p>
        <w:p w14:paraId="6CF7D430" w14:textId="6CCFCEAD"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7" w:history="1">
            <w:r w:rsidR="00CB4D39" w:rsidRPr="008607DB">
              <w:rPr>
                <w:rStyle w:val="Hyperlink"/>
                <w:noProof/>
                <w14:scene3d>
                  <w14:camera w14:prst="orthographicFront"/>
                  <w14:lightRig w14:rig="threePt" w14:dir="t">
                    <w14:rot w14:lat="0" w14:lon="0" w14:rev="0"/>
                  </w14:lightRig>
                </w14:scene3d>
              </w:rPr>
              <w:t>5.1.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ham số mô phỏng</w:t>
            </w:r>
            <w:r w:rsidR="00CB4D39">
              <w:rPr>
                <w:noProof/>
                <w:webHidden/>
              </w:rPr>
              <w:tab/>
            </w:r>
            <w:r w:rsidR="00CB4D39">
              <w:rPr>
                <w:noProof/>
                <w:webHidden/>
              </w:rPr>
              <w:fldChar w:fldCharType="begin"/>
            </w:r>
            <w:r w:rsidR="00CB4D39">
              <w:rPr>
                <w:noProof/>
                <w:webHidden/>
              </w:rPr>
              <w:instrText xml:space="preserve"> PAGEREF _Toc171357177 \h </w:instrText>
            </w:r>
            <w:r w:rsidR="00CB4D39">
              <w:rPr>
                <w:noProof/>
                <w:webHidden/>
              </w:rPr>
            </w:r>
            <w:r w:rsidR="00CB4D39">
              <w:rPr>
                <w:noProof/>
                <w:webHidden/>
              </w:rPr>
              <w:fldChar w:fldCharType="separate"/>
            </w:r>
            <w:r w:rsidR="00C00872">
              <w:rPr>
                <w:noProof/>
                <w:webHidden/>
              </w:rPr>
              <w:t>43</w:t>
            </w:r>
            <w:r w:rsidR="00CB4D39">
              <w:rPr>
                <w:noProof/>
                <w:webHidden/>
              </w:rPr>
              <w:fldChar w:fldCharType="end"/>
            </w:r>
          </w:hyperlink>
        </w:p>
        <w:p w14:paraId="7A941C29" w14:textId="4AD0A4C8"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8" w:history="1">
            <w:r w:rsidR="00CB4D39" w:rsidRPr="008607DB">
              <w:rPr>
                <w:rStyle w:val="Hyperlink"/>
                <w:noProof/>
              </w:rPr>
              <w:t>5.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quả mô phỏng</w:t>
            </w:r>
            <w:r w:rsidR="00CB4D39">
              <w:rPr>
                <w:noProof/>
                <w:webHidden/>
              </w:rPr>
              <w:tab/>
            </w:r>
            <w:r w:rsidR="00CB4D39">
              <w:rPr>
                <w:noProof/>
                <w:webHidden/>
              </w:rPr>
              <w:fldChar w:fldCharType="begin"/>
            </w:r>
            <w:r w:rsidR="00CB4D39">
              <w:rPr>
                <w:noProof/>
                <w:webHidden/>
              </w:rPr>
              <w:instrText xml:space="preserve"> PAGEREF _Toc171357178 \h </w:instrText>
            </w:r>
            <w:r w:rsidR="00CB4D39">
              <w:rPr>
                <w:noProof/>
                <w:webHidden/>
              </w:rPr>
            </w:r>
            <w:r w:rsidR="00CB4D39">
              <w:rPr>
                <w:noProof/>
                <w:webHidden/>
              </w:rPr>
              <w:fldChar w:fldCharType="separate"/>
            </w:r>
            <w:r w:rsidR="00C00872">
              <w:rPr>
                <w:noProof/>
                <w:webHidden/>
              </w:rPr>
              <w:t>44</w:t>
            </w:r>
            <w:r w:rsidR="00CB4D39">
              <w:rPr>
                <w:noProof/>
                <w:webHidden/>
              </w:rPr>
              <w:fldChar w:fldCharType="end"/>
            </w:r>
          </w:hyperlink>
        </w:p>
        <w:p w14:paraId="1F09524C" w14:textId="7734EE03"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79" w:history="1">
            <w:r w:rsidR="00CB4D39" w:rsidRPr="008607DB">
              <w:rPr>
                <w:rStyle w:val="Hyperlink"/>
                <w:noProof/>
                <w14:scene3d>
                  <w14:camera w14:prst="orthographicFront"/>
                  <w14:lightRig w14:rig="threePt" w14:dir="t">
                    <w14:rot w14:lat="0" w14:lon="0" w14:rev="0"/>
                  </w14:lightRig>
                </w14:scene3d>
              </w:rPr>
              <w:t>5.2.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ịch bản lưu lượng thấp</w:t>
            </w:r>
            <w:r w:rsidR="00CB4D39">
              <w:rPr>
                <w:noProof/>
                <w:webHidden/>
              </w:rPr>
              <w:tab/>
            </w:r>
            <w:r w:rsidR="00CB4D39">
              <w:rPr>
                <w:noProof/>
                <w:webHidden/>
              </w:rPr>
              <w:fldChar w:fldCharType="begin"/>
            </w:r>
            <w:r w:rsidR="00CB4D39">
              <w:rPr>
                <w:noProof/>
                <w:webHidden/>
              </w:rPr>
              <w:instrText xml:space="preserve"> PAGEREF _Toc171357179 \h </w:instrText>
            </w:r>
            <w:r w:rsidR="00CB4D39">
              <w:rPr>
                <w:noProof/>
                <w:webHidden/>
              </w:rPr>
            </w:r>
            <w:r w:rsidR="00CB4D39">
              <w:rPr>
                <w:noProof/>
                <w:webHidden/>
              </w:rPr>
              <w:fldChar w:fldCharType="separate"/>
            </w:r>
            <w:r w:rsidR="00C00872">
              <w:rPr>
                <w:noProof/>
                <w:webHidden/>
              </w:rPr>
              <w:t>44</w:t>
            </w:r>
            <w:r w:rsidR="00CB4D39">
              <w:rPr>
                <w:noProof/>
                <w:webHidden/>
              </w:rPr>
              <w:fldChar w:fldCharType="end"/>
            </w:r>
          </w:hyperlink>
        </w:p>
        <w:p w14:paraId="43A6FBC2" w14:textId="2D266A6D" w:rsidR="00CB4D39" w:rsidRDefault="0014487F">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0" w:history="1">
            <w:r w:rsidR="00CB4D39" w:rsidRPr="008607DB">
              <w:rPr>
                <w:rStyle w:val="Hyperlink"/>
                <w:noProof/>
                <w14:scene3d>
                  <w14:camera w14:prst="orthographicFront"/>
                  <w14:lightRig w14:rig="threePt" w14:dir="t">
                    <w14:rot w14:lat="0" w14:lon="0" w14:rev="0"/>
                  </w14:lightRig>
                </w14:scene3d>
              </w:rPr>
              <w:t>5.2.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ịch bản lưu lượng cao</w:t>
            </w:r>
            <w:r w:rsidR="00CB4D39">
              <w:rPr>
                <w:noProof/>
                <w:webHidden/>
              </w:rPr>
              <w:tab/>
            </w:r>
            <w:r w:rsidR="00CB4D39">
              <w:rPr>
                <w:noProof/>
                <w:webHidden/>
              </w:rPr>
              <w:fldChar w:fldCharType="begin"/>
            </w:r>
            <w:r w:rsidR="00CB4D39">
              <w:rPr>
                <w:noProof/>
                <w:webHidden/>
              </w:rPr>
              <w:instrText xml:space="preserve"> PAGEREF _Toc171357180 \h </w:instrText>
            </w:r>
            <w:r w:rsidR="00CB4D39">
              <w:rPr>
                <w:noProof/>
                <w:webHidden/>
              </w:rPr>
            </w:r>
            <w:r w:rsidR="00CB4D39">
              <w:rPr>
                <w:noProof/>
                <w:webHidden/>
              </w:rPr>
              <w:fldChar w:fldCharType="separate"/>
            </w:r>
            <w:r w:rsidR="00C00872">
              <w:rPr>
                <w:noProof/>
                <w:webHidden/>
              </w:rPr>
              <w:t>48</w:t>
            </w:r>
            <w:r w:rsidR="00CB4D39">
              <w:rPr>
                <w:noProof/>
                <w:webHidden/>
              </w:rPr>
              <w:fldChar w:fldCharType="end"/>
            </w:r>
          </w:hyperlink>
        </w:p>
        <w:p w14:paraId="78152C9F" w14:textId="2AA1FAF6"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1" w:history="1">
            <w:r w:rsidR="00CB4D39" w:rsidRPr="008607DB">
              <w:rPr>
                <w:rStyle w:val="Hyperlink"/>
                <w:noProof/>
              </w:rPr>
              <w:t>5.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81 \h </w:instrText>
            </w:r>
            <w:r w:rsidR="00CB4D39">
              <w:rPr>
                <w:noProof/>
                <w:webHidden/>
              </w:rPr>
            </w:r>
            <w:r w:rsidR="00CB4D39">
              <w:rPr>
                <w:noProof/>
                <w:webHidden/>
              </w:rPr>
              <w:fldChar w:fldCharType="separate"/>
            </w:r>
            <w:r w:rsidR="00C00872">
              <w:rPr>
                <w:noProof/>
                <w:webHidden/>
              </w:rPr>
              <w:t>53</w:t>
            </w:r>
            <w:r w:rsidR="00CB4D39">
              <w:rPr>
                <w:noProof/>
                <w:webHidden/>
              </w:rPr>
              <w:fldChar w:fldCharType="end"/>
            </w:r>
          </w:hyperlink>
        </w:p>
        <w:p w14:paraId="5F5DC639" w14:textId="713031E2"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82" w:history="1">
            <w:r w:rsidR="00CB4D39" w:rsidRPr="008607DB">
              <w:rPr>
                <w:rStyle w:val="Hyperlink"/>
                <w:noProof/>
              </w:rPr>
              <w:t>CHƯƠNG 6. THỬ NGHIỆM THỰC TẾ</w:t>
            </w:r>
            <w:r w:rsidR="00CB4D39">
              <w:rPr>
                <w:noProof/>
                <w:webHidden/>
              </w:rPr>
              <w:tab/>
            </w:r>
            <w:r w:rsidR="00CB4D39">
              <w:rPr>
                <w:noProof/>
                <w:webHidden/>
              </w:rPr>
              <w:fldChar w:fldCharType="begin"/>
            </w:r>
            <w:r w:rsidR="00CB4D39">
              <w:rPr>
                <w:noProof/>
                <w:webHidden/>
              </w:rPr>
              <w:instrText xml:space="preserve"> PAGEREF _Toc171357182 \h </w:instrText>
            </w:r>
            <w:r w:rsidR="00CB4D39">
              <w:rPr>
                <w:noProof/>
                <w:webHidden/>
              </w:rPr>
            </w:r>
            <w:r w:rsidR="00CB4D39">
              <w:rPr>
                <w:noProof/>
                <w:webHidden/>
              </w:rPr>
              <w:fldChar w:fldCharType="separate"/>
            </w:r>
            <w:r w:rsidR="00C00872">
              <w:rPr>
                <w:noProof/>
                <w:webHidden/>
              </w:rPr>
              <w:t>54</w:t>
            </w:r>
            <w:r w:rsidR="00CB4D39">
              <w:rPr>
                <w:noProof/>
                <w:webHidden/>
              </w:rPr>
              <w:fldChar w:fldCharType="end"/>
            </w:r>
          </w:hyperlink>
        </w:p>
        <w:p w14:paraId="2B8A594B" w14:textId="6DD5320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3" w:history="1">
            <w:r w:rsidR="00CB4D39" w:rsidRPr="008607DB">
              <w:rPr>
                <w:rStyle w:val="Hyperlink"/>
                <w:noProof/>
              </w:rPr>
              <w:t>6.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Tham số thử nghiệm</w:t>
            </w:r>
            <w:r w:rsidR="00CB4D39">
              <w:rPr>
                <w:noProof/>
                <w:webHidden/>
              </w:rPr>
              <w:tab/>
            </w:r>
            <w:r w:rsidR="00CB4D39">
              <w:rPr>
                <w:noProof/>
                <w:webHidden/>
              </w:rPr>
              <w:fldChar w:fldCharType="begin"/>
            </w:r>
            <w:r w:rsidR="00CB4D39">
              <w:rPr>
                <w:noProof/>
                <w:webHidden/>
              </w:rPr>
              <w:instrText xml:space="preserve"> PAGEREF _Toc171357183 \h </w:instrText>
            </w:r>
            <w:r w:rsidR="00CB4D39">
              <w:rPr>
                <w:noProof/>
                <w:webHidden/>
              </w:rPr>
            </w:r>
            <w:r w:rsidR="00CB4D39">
              <w:rPr>
                <w:noProof/>
                <w:webHidden/>
              </w:rPr>
              <w:fldChar w:fldCharType="separate"/>
            </w:r>
            <w:r w:rsidR="00C00872">
              <w:rPr>
                <w:noProof/>
                <w:webHidden/>
              </w:rPr>
              <w:t>54</w:t>
            </w:r>
            <w:r w:rsidR="00CB4D39">
              <w:rPr>
                <w:noProof/>
                <w:webHidden/>
              </w:rPr>
              <w:fldChar w:fldCharType="end"/>
            </w:r>
          </w:hyperlink>
        </w:p>
        <w:p w14:paraId="75904AE4" w14:textId="6822C76C"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4" w:history="1">
            <w:r w:rsidR="00CB4D39" w:rsidRPr="008607DB">
              <w:rPr>
                <w:rStyle w:val="Hyperlink"/>
                <w:noProof/>
              </w:rPr>
              <w:t>6.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quả thử nghiệm</w:t>
            </w:r>
            <w:r w:rsidR="00CB4D39">
              <w:rPr>
                <w:noProof/>
                <w:webHidden/>
              </w:rPr>
              <w:tab/>
            </w:r>
            <w:r w:rsidR="00CB4D39">
              <w:rPr>
                <w:noProof/>
                <w:webHidden/>
              </w:rPr>
              <w:fldChar w:fldCharType="begin"/>
            </w:r>
            <w:r w:rsidR="00CB4D39">
              <w:rPr>
                <w:noProof/>
                <w:webHidden/>
              </w:rPr>
              <w:instrText xml:space="preserve"> PAGEREF _Toc171357184 \h </w:instrText>
            </w:r>
            <w:r w:rsidR="00CB4D39">
              <w:rPr>
                <w:noProof/>
                <w:webHidden/>
              </w:rPr>
            </w:r>
            <w:r w:rsidR="00CB4D39">
              <w:rPr>
                <w:noProof/>
                <w:webHidden/>
              </w:rPr>
              <w:fldChar w:fldCharType="separate"/>
            </w:r>
            <w:r w:rsidR="00C00872">
              <w:rPr>
                <w:noProof/>
                <w:webHidden/>
              </w:rPr>
              <w:t>54</w:t>
            </w:r>
            <w:r w:rsidR="00CB4D39">
              <w:rPr>
                <w:noProof/>
                <w:webHidden/>
              </w:rPr>
              <w:fldChar w:fldCharType="end"/>
            </w:r>
          </w:hyperlink>
        </w:p>
        <w:p w14:paraId="3B95F2F5" w14:textId="31B19A75" w:rsidR="00CB4D39" w:rsidRDefault="0014487F">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5" w:history="1">
            <w:r w:rsidR="00CB4D39" w:rsidRPr="008607DB">
              <w:rPr>
                <w:rStyle w:val="Hyperlink"/>
                <w:noProof/>
              </w:rPr>
              <w:t>6.3</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 chương</w:t>
            </w:r>
            <w:r w:rsidR="00CB4D39">
              <w:rPr>
                <w:noProof/>
                <w:webHidden/>
              </w:rPr>
              <w:tab/>
            </w:r>
            <w:r w:rsidR="00CB4D39">
              <w:rPr>
                <w:noProof/>
                <w:webHidden/>
              </w:rPr>
              <w:fldChar w:fldCharType="begin"/>
            </w:r>
            <w:r w:rsidR="00CB4D39">
              <w:rPr>
                <w:noProof/>
                <w:webHidden/>
              </w:rPr>
              <w:instrText xml:space="preserve"> PAGEREF _Toc171357185 \h </w:instrText>
            </w:r>
            <w:r w:rsidR="00CB4D39">
              <w:rPr>
                <w:noProof/>
                <w:webHidden/>
              </w:rPr>
            </w:r>
            <w:r w:rsidR="00CB4D39">
              <w:rPr>
                <w:noProof/>
                <w:webHidden/>
              </w:rPr>
              <w:fldChar w:fldCharType="separate"/>
            </w:r>
            <w:r w:rsidR="00C00872">
              <w:rPr>
                <w:noProof/>
                <w:webHidden/>
              </w:rPr>
              <w:t>58</w:t>
            </w:r>
            <w:r w:rsidR="00CB4D39">
              <w:rPr>
                <w:noProof/>
                <w:webHidden/>
              </w:rPr>
              <w:fldChar w:fldCharType="end"/>
            </w:r>
          </w:hyperlink>
        </w:p>
        <w:p w14:paraId="02966AAA" w14:textId="7F15F9AF"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86" w:history="1">
            <w:r w:rsidR="00CB4D39" w:rsidRPr="008607DB">
              <w:rPr>
                <w:rStyle w:val="Hyperlink"/>
                <w:noProof/>
              </w:rPr>
              <w:t>KẾT LUẬN</w:t>
            </w:r>
            <w:r w:rsidR="00CB4D39">
              <w:rPr>
                <w:noProof/>
                <w:webHidden/>
              </w:rPr>
              <w:tab/>
            </w:r>
            <w:r w:rsidR="00CB4D39">
              <w:rPr>
                <w:noProof/>
                <w:webHidden/>
              </w:rPr>
              <w:fldChar w:fldCharType="begin"/>
            </w:r>
            <w:r w:rsidR="00CB4D39">
              <w:rPr>
                <w:noProof/>
                <w:webHidden/>
              </w:rPr>
              <w:instrText xml:space="preserve"> PAGEREF _Toc171357186 \h </w:instrText>
            </w:r>
            <w:r w:rsidR="00CB4D39">
              <w:rPr>
                <w:noProof/>
                <w:webHidden/>
              </w:rPr>
            </w:r>
            <w:r w:rsidR="00CB4D39">
              <w:rPr>
                <w:noProof/>
                <w:webHidden/>
              </w:rPr>
              <w:fldChar w:fldCharType="separate"/>
            </w:r>
            <w:r w:rsidR="00C00872">
              <w:rPr>
                <w:noProof/>
                <w:webHidden/>
              </w:rPr>
              <w:t>59</w:t>
            </w:r>
            <w:r w:rsidR="00CB4D39">
              <w:rPr>
                <w:noProof/>
                <w:webHidden/>
              </w:rPr>
              <w:fldChar w:fldCharType="end"/>
            </w:r>
          </w:hyperlink>
        </w:p>
        <w:p w14:paraId="5F869E13" w14:textId="10E2120B" w:rsidR="00CB4D39" w:rsidRDefault="0014487F">
          <w:pPr>
            <w:pStyle w:val="TOC2"/>
            <w:tabs>
              <w:tab w:val="left" w:pos="522"/>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7" w:history="1">
            <w:r w:rsidR="00CB4D39" w:rsidRPr="008607DB">
              <w:rPr>
                <w:rStyle w:val="Hyperlink"/>
                <w:noProof/>
              </w:rPr>
              <w:t>1.</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Kết luận</w:t>
            </w:r>
            <w:r w:rsidR="00CB4D39">
              <w:rPr>
                <w:noProof/>
                <w:webHidden/>
              </w:rPr>
              <w:tab/>
            </w:r>
            <w:r w:rsidR="00CB4D39">
              <w:rPr>
                <w:noProof/>
                <w:webHidden/>
              </w:rPr>
              <w:fldChar w:fldCharType="begin"/>
            </w:r>
            <w:r w:rsidR="00CB4D39">
              <w:rPr>
                <w:noProof/>
                <w:webHidden/>
              </w:rPr>
              <w:instrText xml:space="preserve"> PAGEREF _Toc171357187 \h </w:instrText>
            </w:r>
            <w:r w:rsidR="00CB4D39">
              <w:rPr>
                <w:noProof/>
                <w:webHidden/>
              </w:rPr>
            </w:r>
            <w:r w:rsidR="00CB4D39">
              <w:rPr>
                <w:noProof/>
                <w:webHidden/>
              </w:rPr>
              <w:fldChar w:fldCharType="separate"/>
            </w:r>
            <w:r w:rsidR="00C00872">
              <w:rPr>
                <w:noProof/>
                <w:webHidden/>
              </w:rPr>
              <w:t>59</w:t>
            </w:r>
            <w:r w:rsidR="00CB4D39">
              <w:rPr>
                <w:noProof/>
                <w:webHidden/>
              </w:rPr>
              <w:fldChar w:fldCharType="end"/>
            </w:r>
          </w:hyperlink>
        </w:p>
        <w:p w14:paraId="4A6B2016" w14:textId="289FFBC2" w:rsidR="00CB4D39" w:rsidRDefault="0014487F">
          <w:pPr>
            <w:pStyle w:val="TOC2"/>
            <w:tabs>
              <w:tab w:val="left" w:pos="522"/>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88" w:history="1">
            <w:r w:rsidR="00CB4D39" w:rsidRPr="008607DB">
              <w:rPr>
                <w:rStyle w:val="Hyperlink"/>
                <w:noProof/>
              </w:rPr>
              <w:t>2.</w:t>
            </w:r>
            <w:r w:rsidR="00CB4D39">
              <w:rPr>
                <w:rFonts w:asciiTheme="minorHAnsi" w:eastAsiaTheme="minorEastAsia" w:hAnsiTheme="minorHAnsi" w:cstheme="minorBidi"/>
                <w:noProof/>
                <w:color w:val="auto"/>
                <w:kern w:val="2"/>
                <w:sz w:val="24"/>
                <w:szCs w:val="24"/>
                <w:lang w:val="en-GB" w:eastAsia="en-GB"/>
                <w14:ligatures w14:val="standardContextual"/>
              </w:rPr>
              <w:tab/>
            </w:r>
            <w:r w:rsidR="00CB4D39" w:rsidRPr="008607DB">
              <w:rPr>
                <w:rStyle w:val="Hyperlink"/>
                <w:noProof/>
              </w:rPr>
              <w:t>Hướng phát triển của đồ án trong tương lai</w:t>
            </w:r>
            <w:r w:rsidR="00CB4D39">
              <w:rPr>
                <w:noProof/>
                <w:webHidden/>
              </w:rPr>
              <w:tab/>
            </w:r>
            <w:r w:rsidR="00CB4D39">
              <w:rPr>
                <w:noProof/>
                <w:webHidden/>
              </w:rPr>
              <w:fldChar w:fldCharType="begin"/>
            </w:r>
            <w:r w:rsidR="00CB4D39">
              <w:rPr>
                <w:noProof/>
                <w:webHidden/>
              </w:rPr>
              <w:instrText xml:space="preserve"> PAGEREF _Toc171357188 \h </w:instrText>
            </w:r>
            <w:r w:rsidR="00CB4D39">
              <w:rPr>
                <w:noProof/>
                <w:webHidden/>
              </w:rPr>
            </w:r>
            <w:r w:rsidR="00CB4D39">
              <w:rPr>
                <w:noProof/>
                <w:webHidden/>
              </w:rPr>
              <w:fldChar w:fldCharType="separate"/>
            </w:r>
            <w:r w:rsidR="00C00872">
              <w:rPr>
                <w:noProof/>
                <w:webHidden/>
              </w:rPr>
              <w:t>59</w:t>
            </w:r>
            <w:r w:rsidR="00CB4D39">
              <w:rPr>
                <w:noProof/>
                <w:webHidden/>
              </w:rPr>
              <w:fldChar w:fldCharType="end"/>
            </w:r>
          </w:hyperlink>
        </w:p>
        <w:p w14:paraId="0ABACD07" w14:textId="772D3C47" w:rsidR="00CB4D39" w:rsidRDefault="0014487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71357189" w:history="1">
            <w:r w:rsidR="00CB4D39" w:rsidRPr="008607DB">
              <w:rPr>
                <w:rStyle w:val="Hyperlink"/>
                <w:noProof/>
              </w:rPr>
              <w:t>TÀI LIỆU THAM KHẢO</w:t>
            </w:r>
            <w:r w:rsidR="00CB4D39">
              <w:rPr>
                <w:noProof/>
                <w:webHidden/>
              </w:rPr>
              <w:tab/>
            </w:r>
            <w:r w:rsidR="00CB4D39">
              <w:rPr>
                <w:noProof/>
                <w:webHidden/>
              </w:rPr>
              <w:fldChar w:fldCharType="begin"/>
            </w:r>
            <w:r w:rsidR="00CB4D39">
              <w:rPr>
                <w:noProof/>
                <w:webHidden/>
              </w:rPr>
              <w:instrText xml:space="preserve"> PAGEREF _Toc171357189 \h </w:instrText>
            </w:r>
            <w:r w:rsidR="00CB4D39">
              <w:rPr>
                <w:noProof/>
                <w:webHidden/>
              </w:rPr>
            </w:r>
            <w:r w:rsidR="00CB4D39">
              <w:rPr>
                <w:noProof/>
                <w:webHidden/>
              </w:rPr>
              <w:fldChar w:fldCharType="separate"/>
            </w:r>
            <w:r w:rsidR="00C00872">
              <w:rPr>
                <w:noProof/>
                <w:webHidden/>
              </w:rPr>
              <w:t>60</w:t>
            </w:r>
            <w:r w:rsidR="00CB4D39">
              <w:rPr>
                <w:noProof/>
                <w:webHidden/>
              </w:rPr>
              <w:fldChar w:fldCharType="end"/>
            </w:r>
          </w:hyperlink>
        </w:p>
        <w:p w14:paraId="3D3D85E4" w14:textId="3B5841A3" w:rsidR="00120C98" w:rsidRDefault="003F7EDF">
          <w:r>
            <w:rPr>
              <w:b/>
            </w:rPr>
            <w:fldChar w:fldCharType="end"/>
          </w:r>
        </w:p>
      </w:sdtContent>
    </w:sdt>
    <w:p w14:paraId="7C465AFC" w14:textId="2E129E73" w:rsidR="00571985" w:rsidRDefault="00571985" w:rsidP="00571985">
      <w:pPr>
        <w:spacing w:after="160" w:line="259" w:lineRule="auto"/>
      </w:pPr>
      <w:r>
        <w:t xml:space="preserve"> </w:t>
      </w:r>
    </w:p>
    <w:p w14:paraId="63857847" w14:textId="4E9DDC33" w:rsidR="00DD469A" w:rsidRDefault="00DD469A">
      <w:pPr>
        <w:spacing w:after="160" w:line="259" w:lineRule="auto"/>
        <w:jc w:val="left"/>
      </w:pPr>
    </w:p>
    <w:p w14:paraId="126431E2" w14:textId="77777777" w:rsidR="00DD469A" w:rsidRDefault="00DD469A">
      <w:pPr>
        <w:spacing w:after="160" w:line="259" w:lineRule="auto"/>
        <w:jc w:val="left"/>
      </w:pPr>
      <w:r>
        <w:br w:type="page"/>
      </w:r>
    </w:p>
    <w:p w14:paraId="2AF05435" w14:textId="69D2B598" w:rsidR="00DD469A" w:rsidRDefault="00DD469A" w:rsidP="00ED58A6">
      <w:pPr>
        <w:spacing w:after="160" w:line="259" w:lineRule="auto"/>
        <w:jc w:val="center"/>
        <w:rPr>
          <w:b/>
        </w:rPr>
      </w:pPr>
      <w:r w:rsidRPr="00D36778">
        <w:rPr>
          <w:b/>
        </w:rPr>
        <w:lastRenderedPageBreak/>
        <w:t>DANH MỤC HÌNH VẼ</w:t>
      </w:r>
    </w:p>
    <w:p w14:paraId="699AC811" w14:textId="7B0BF3FB" w:rsidR="00CB4D39" w:rsidRDefault="00853E10">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r>
        <w:rPr>
          <w:b/>
        </w:rPr>
        <w:fldChar w:fldCharType="begin"/>
      </w:r>
      <w:r>
        <w:rPr>
          <w:b/>
        </w:rPr>
        <w:instrText xml:space="preserve"> TOC \h \z \c "Hình" </w:instrText>
      </w:r>
      <w:r>
        <w:rPr>
          <w:b/>
        </w:rPr>
        <w:fldChar w:fldCharType="separate"/>
      </w:r>
      <w:hyperlink w:anchor="_Toc171357067" w:history="1">
        <w:r w:rsidR="00CB4D39" w:rsidRPr="0039687D">
          <w:rPr>
            <w:rStyle w:val="Hyperlink"/>
            <w:noProof/>
          </w:rPr>
          <w:t>Hình 1.1: Cấu trúc mạng cảm biến không dây điển hình</w:t>
        </w:r>
        <w:r w:rsidR="00CB4D39">
          <w:rPr>
            <w:noProof/>
            <w:webHidden/>
          </w:rPr>
          <w:tab/>
        </w:r>
        <w:r w:rsidR="00CB4D39">
          <w:rPr>
            <w:noProof/>
            <w:webHidden/>
          </w:rPr>
          <w:fldChar w:fldCharType="begin"/>
        </w:r>
        <w:r w:rsidR="00CB4D39">
          <w:rPr>
            <w:noProof/>
            <w:webHidden/>
          </w:rPr>
          <w:instrText xml:space="preserve"> PAGEREF _Toc171357067 \h </w:instrText>
        </w:r>
        <w:r w:rsidR="00CB4D39">
          <w:rPr>
            <w:noProof/>
            <w:webHidden/>
          </w:rPr>
        </w:r>
        <w:r w:rsidR="00CB4D39">
          <w:rPr>
            <w:noProof/>
            <w:webHidden/>
          </w:rPr>
          <w:fldChar w:fldCharType="separate"/>
        </w:r>
        <w:r w:rsidR="00C00872">
          <w:rPr>
            <w:noProof/>
            <w:webHidden/>
          </w:rPr>
          <w:t>1</w:t>
        </w:r>
        <w:r w:rsidR="00CB4D39">
          <w:rPr>
            <w:noProof/>
            <w:webHidden/>
          </w:rPr>
          <w:fldChar w:fldCharType="end"/>
        </w:r>
      </w:hyperlink>
    </w:p>
    <w:p w14:paraId="71FA2D55" w14:textId="3BEBB7D5"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8" w:history="1">
        <w:r w:rsidR="00CB4D39" w:rsidRPr="0039687D">
          <w:rPr>
            <w:rStyle w:val="Hyperlink"/>
            <w:noProof/>
          </w:rPr>
          <w:t>Hình 1.2: Ứng dụng mạng cảm biến không dây [1]</w:t>
        </w:r>
        <w:r w:rsidR="00CB4D39">
          <w:rPr>
            <w:noProof/>
            <w:webHidden/>
          </w:rPr>
          <w:tab/>
        </w:r>
        <w:r w:rsidR="00CB4D39">
          <w:rPr>
            <w:noProof/>
            <w:webHidden/>
          </w:rPr>
          <w:fldChar w:fldCharType="begin"/>
        </w:r>
        <w:r w:rsidR="00CB4D39">
          <w:rPr>
            <w:noProof/>
            <w:webHidden/>
          </w:rPr>
          <w:instrText xml:space="preserve"> PAGEREF _Toc171357068 \h </w:instrText>
        </w:r>
        <w:r w:rsidR="00CB4D39">
          <w:rPr>
            <w:noProof/>
            <w:webHidden/>
          </w:rPr>
        </w:r>
        <w:r w:rsidR="00CB4D39">
          <w:rPr>
            <w:noProof/>
            <w:webHidden/>
          </w:rPr>
          <w:fldChar w:fldCharType="separate"/>
        </w:r>
        <w:r w:rsidR="00C00872">
          <w:rPr>
            <w:noProof/>
            <w:webHidden/>
          </w:rPr>
          <w:t>4</w:t>
        </w:r>
        <w:r w:rsidR="00CB4D39">
          <w:rPr>
            <w:noProof/>
            <w:webHidden/>
          </w:rPr>
          <w:fldChar w:fldCharType="end"/>
        </w:r>
      </w:hyperlink>
    </w:p>
    <w:p w14:paraId="25AA0B12" w14:textId="3A76D982"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9" w:history="1">
        <w:r w:rsidR="00CB4D39" w:rsidRPr="0039687D">
          <w:rPr>
            <w:rStyle w:val="Hyperlink"/>
            <w:noProof/>
          </w:rPr>
          <w:t>Hình 1.3: Quá trình truyền tin qua nhiều nút trung gian</w:t>
        </w:r>
        <w:r w:rsidR="00CB4D39">
          <w:rPr>
            <w:noProof/>
            <w:webHidden/>
          </w:rPr>
          <w:tab/>
        </w:r>
        <w:r w:rsidR="00CB4D39">
          <w:rPr>
            <w:noProof/>
            <w:webHidden/>
          </w:rPr>
          <w:fldChar w:fldCharType="begin"/>
        </w:r>
        <w:r w:rsidR="00CB4D39">
          <w:rPr>
            <w:noProof/>
            <w:webHidden/>
          </w:rPr>
          <w:instrText xml:space="preserve"> PAGEREF _Toc171357069 \h </w:instrText>
        </w:r>
        <w:r w:rsidR="00CB4D39">
          <w:rPr>
            <w:noProof/>
            <w:webHidden/>
          </w:rPr>
        </w:r>
        <w:r w:rsidR="00CB4D39">
          <w:rPr>
            <w:noProof/>
            <w:webHidden/>
          </w:rPr>
          <w:fldChar w:fldCharType="separate"/>
        </w:r>
        <w:r w:rsidR="00C00872">
          <w:rPr>
            <w:noProof/>
            <w:webHidden/>
          </w:rPr>
          <w:t>4</w:t>
        </w:r>
        <w:r w:rsidR="00CB4D39">
          <w:rPr>
            <w:noProof/>
            <w:webHidden/>
          </w:rPr>
          <w:fldChar w:fldCharType="end"/>
        </w:r>
      </w:hyperlink>
    </w:p>
    <w:p w14:paraId="07776851" w14:textId="4E4DC738"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0" w:history="1">
        <w:r w:rsidR="00CB4D39" w:rsidRPr="0039687D">
          <w:rPr>
            <w:rStyle w:val="Hyperlink"/>
            <w:noProof/>
          </w:rPr>
          <w:t>Hình 2.1: Cấu trúc DODAG</w:t>
        </w:r>
        <w:r w:rsidR="00CB4D39">
          <w:rPr>
            <w:noProof/>
            <w:webHidden/>
          </w:rPr>
          <w:tab/>
        </w:r>
        <w:r w:rsidR="00CB4D39">
          <w:rPr>
            <w:noProof/>
            <w:webHidden/>
          </w:rPr>
          <w:fldChar w:fldCharType="begin"/>
        </w:r>
        <w:r w:rsidR="00CB4D39">
          <w:rPr>
            <w:noProof/>
            <w:webHidden/>
          </w:rPr>
          <w:instrText xml:space="preserve"> PAGEREF _Toc171357070 \h </w:instrText>
        </w:r>
        <w:r w:rsidR="00CB4D39">
          <w:rPr>
            <w:noProof/>
            <w:webHidden/>
          </w:rPr>
        </w:r>
        <w:r w:rsidR="00CB4D39">
          <w:rPr>
            <w:noProof/>
            <w:webHidden/>
          </w:rPr>
          <w:fldChar w:fldCharType="separate"/>
        </w:r>
        <w:r w:rsidR="00C00872">
          <w:rPr>
            <w:noProof/>
            <w:webHidden/>
          </w:rPr>
          <w:t>8</w:t>
        </w:r>
        <w:r w:rsidR="00CB4D39">
          <w:rPr>
            <w:noProof/>
            <w:webHidden/>
          </w:rPr>
          <w:fldChar w:fldCharType="end"/>
        </w:r>
      </w:hyperlink>
    </w:p>
    <w:p w14:paraId="0AE99670" w14:textId="79A25A3E"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1" w:history="1">
        <w:r w:rsidR="00CB4D39" w:rsidRPr="0039687D">
          <w:rPr>
            <w:rStyle w:val="Hyperlink"/>
            <w:noProof/>
          </w:rPr>
          <w:t>Hình 2.2: Bản tin điều khiển RPL [2]</w:t>
        </w:r>
        <w:r w:rsidR="00CB4D39">
          <w:rPr>
            <w:noProof/>
            <w:webHidden/>
          </w:rPr>
          <w:tab/>
        </w:r>
        <w:r w:rsidR="00CB4D39">
          <w:rPr>
            <w:noProof/>
            <w:webHidden/>
          </w:rPr>
          <w:fldChar w:fldCharType="begin"/>
        </w:r>
        <w:r w:rsidR="00CB4D39">
          <w:rPr>
            <w:noProof/>
            <w:webHidden/>
          </w:rPr>
          <w:instrText xml:space="preserve"> PAGEREF _Toc171357071 \h </w:instrText>
        </w:r>
        <w:r w:rsidR="00CB4D39">
          <w:rPr>
            <w:noProof/>
            <w:webHidden/>
          </w:rPr>
        </w:r>
        <w:r w:rsidR="00CB4D39">
          <w:rPr>
            <w:noProof/>
            <w:webHidden/>
          </w:rPr>
          <w:fldChar w:fldCharType="separate"/>
        </w:r>
        <w:r w:rsidR="00C00872">
          <w:rPr>
            <w:noProof/>
            <w:webHidden/>
          </w:rPr>
          <w:t>10</w:t>
        </w:r>
        <w:r w:rsidR="00CB4D39">
          <w:rPr>
            <w:noProof/>
            <w:webHidden/>
          </w:rPr>
          <w:fldChar w:fldCharType="end"/>
        </w:r>
      </w:hyperlink>
    </w:p>
    <w:p w14:paraId="3E3D0434" w14:textId="42C3CD5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2" w:history="1">
        <w:r w:rsidR="00CB4D39" w:rsidRPr="0039687D">
          <w:rPr>
            <w:rStyle w:val="Hyperlink"/>
            <w:noProof/>
          </w:rPr>
          <w:t>Hình 2.3: Cấu trúc bản tin DIS[2]</w:t>
        </w:r>
        <w:r w:rsidR="00CB4D39">
          <w:rPr>
            <w:noProof/>
            <w:webHidden/>
          </w:rPr>
          <w:tab/>
        </w:r>
        <w:r w:rsidR="00CB4D39">
          <w:rPr>
            <w:noProof/>
            <w:webHidden/>
          </w:rPr>
          <w:fldChar w:fldCharType="begin"/>
        </w:r>
        <w:r w:rsidR="00CB4D39">
          <w:rPr>
            <w:noProof/>
            <w:webHidden/>
          </w:rPr>
          <w:instrText xml:space="preserve"> PAGEREF _Toc171357072 \h </w:instrText>
        </w:r>
        <w:r w:rsidR="00CB4D39">
          <w:rPr>
            <w:noProof/>
            <w:webHidden/>
          </w:rPr>
        </w:r>
        <w:r w:rsidR="00CB4D39">
          <w:rPr>
            <w:noProof/>
            <w:webHidden/>
          </w:rPr>
          <w:fldChar w:fldCharType="separate"/>
        </w:r>
        <w:r w:rsidR="00C00872">
          <w:rPr>
            <w:noProof/>
            <w:webHidden/>
          </w:rPr>
          <w:t>10</w:t>
        </w:r>
        <w:r w:rsidR="00CB4D39">
          <w:rPr>
            <w:noProof/>
            <w:webHidden/>
          </w:rPr>
          <w:fldChar w:fldCharType="end"/>
        </w:r>
      </w:hyperlink>
    </w:p>
    <w:p w14:paraId="45D71D9A" w14:textId="4C5D0BF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3" w:history="1">
        <w:r w:rsidR="00CB4D39" w:rsidRPr="0039687D">
          <w:rPr>
            <w:rStyle w:val="Hyperlink"/>
            <w:noProof/>
          </w:rPr>
          <w:t>Hình 2.4: Cấu trúc bản tin DIO [2]</w:t>
        </w:r>
        <w:r w:rsidR="00CB4D39">
          <w:rPr>
            <w:noProof/>
            <w:webHidden/>
          </w:rPr>
          <w:tab/>
        </w:r>
        <w:r w:rsidR="00CB4D39">
          <w:rPr>
            <w:noProof/>
            <w:webHidden/>
          </w:rPr>
          <w:fldChar w:fldCharType="begin"/>
        </w:r>
        <w:r w:rsidR="00CB4D39">
          <w:rPr>
            <w:noProof/>
            <w:webHidden/>
          </w:rPr>
          <w:instrText xml:space="preserve"> PAGEREF _Toc171357073 \h </w:instrText>
        </w:r>
        <w:r w:rsidR="00CB4D39">
          <w:rPr>
            <w:noProof/>
            <w:webHidden/>
          </w:rPr>
        </w:r>
        <w:r w:rsidR="00CB4D39">
          <w:rPr>
            <w:noProof/>
            <w:webHidden/>
          </w:rPr>
          <w:fldChar w:fldCharType="separate"/>
        </w:r>
        <w:r w:rsidR="00C00872">
          <w:rPr>
            <w:noProof/>
            <w:webHidden/>
          </w:rPr>
          <w:t>11</w:t>
        </w:r>
        <w:r w:rsidR="00CB4D39">
          <w:rPr>
            <w:noProof/>
            <w:webHidden/>
          </w:rPr>
          <w:fldChar w:fldCharType="end"/>
        </w:r>
      </w:hyperlink>
    </w:p>
    <w:p w14:paraId="68976732" w14:textId="5561D40A"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4" w:history="1">
        <w:r w:rsidR="00CB4D39" w:rsidRPr="0039687D">
          <w:rPr>
            <w:rStyle w:val="Hyperlink"/>
            <w:noProof/>
          </w:rPr>
          <w:t>Hình 2.5: Cấu trúc bản tin DAO[2]</w:t>
        </w:r>
        <w:r w:rsidR="00CB4D39">
          <w:rPr>
            <w:noProof/>
            <w:webHidden/>
          </w:rPr>
          <w:tab/>
        </w:r>
        <w:r w:rsidR="00CB4D39">
          <w:rPr>
            <w:noProof/>
            <w:webHidden/>
          </w:rPr>
          <w:fldChar w:fldCharType="begin"/>
        </w:r>
        <w:r w:rsidR="00CB4D39">
          <w:rPr>
            <w:noProof/>
            <w:webHidden/>
          </w:rPr>
          <w:instrText xml:space="preserve"> PAGEREF _Toc171357074 \h </w:instrText>
        </w:r>
        <w:r w:rsidR="00CB4D39">
          <w:rPr>
            <w:noProof/>
            <w:webHidden/>
          </w:rPr>
        </w:r>
        <w:r w:rsidR="00CB4D39">
          <w:rPr>
            <w:noProof/>
            <w:webHidden/>
          </w:rPr>
          <w:fldChar w:fldCharType="separate"/>
        </w:r>
        <w:r w:rsidR="00C00872">
          <w:rPr>
            <w:noProof/>
            <w:webHidden/>
          </w:rPr>
          <w:t>12</w:t>
        </w:r>
        <w:r w:rsidR="00CB4D39">
          <w:rPr>
            <w:noProof/>
            <w:webHidden/>
          </w:rPr>
          <w:fldChar w:fldCharType="end"/>
        </w:r>
      </w:hyperlink>
    </w:p>
    <w:p w14:paraId="135EE998" w14:textId="02A79C8F"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5" w:history="1">
        <w:r w:rsidR="00CB4D39" w:rsidRPr="0039687D">
          <w:rPr>
            <w:rStyle w:val="Hyperlink"/>
            <w:noProof/>
          </w:rPr>
          <w:t>Hình 2.6: Cấu trúc bản tin DAO-ACK</w:t>
        </w:r>
        <w:r w:rsidR="00CB4D39">
          <w:rPr>
            <w:noProof/>
            <w:webHidden/>
          </w:rPr>
          <w:tab/>
        </w:r>
        <w:r w:rsidR="00CB4D39">
          <w:rPr>
            <w:noProof/>
            <w:webHidden/>
          </w:rPr>
          <w:fldChar w:fldCharType="begin"/>
        </w:r>
        <w:r w:rsidR="00CB4D39">
          <w:rPr>
            <w:noProof/>
            <w:webHidden/>
          </w:rPr>
          <w:instrText xml:space="preserve"> PAGEREF _Toc171357075 \h </w:instrText>
        </w:r>
        <w:r w:rsidR="00CB4D39">
          <w:rPr>
            <w:noProof/>
            <w:webHidden/>
          </w:rPr>
        </w:r>
        <w:r w:rsidR="00CB4D39">
          <w:rPr>
            <w:noProof/>
            <w:webHidden/>
          </w:rPr>
          <w:fldChar w:fldCharType="separate"/>
        </w:r>
        <w:r w:rsidR="00C00872">
          <w:rPr>
            <w:noProof/>
            <w:webHidden/>
          </w:rPr>
          <w:t>13</w:t>
        </w:r>
        <w:r w:rsidR="00CB4D39">
          <w:rPr>
            <w:noProof/>
            <w:webHidden/>
          </w:rPr>
          <w:fldChar w:fldCharType="end"/>
        </w:r>
      </w:hyperlink>
    </w:p>
    <w:p w14:paraId="3B342C6F" w14:textId="412E4941"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6" w:history="1">
        <w:r w:rsidR="00CB4D39" w:rsidRPr="0039687D">
          <w:rPr>
            <w:rStyle w:val="Hyperlink"/>
            <w:noProof/>
          </w:rPr>
          <w:t>Hình 2.7: Xây dựng DODAG</w:t>
        </w:r>
        <w:r w:rsidR="00CB4D39">
          <w:rPr>
            <w:noProof/>
            <w:webHidden/>
          </w:rPr>
          <w:tab/>
        </w:r>
        <w:r w:rsidR="00CB4D39">
          <w:rPr>
            <w:noProof/>
            <w:webHidden/>
          </w:rPr>
          <w:fldChar w:fldCharType="begin"/>
        </w:r>
        <w:r w:rsidR="00CB4D39">
          <w:rPr>
            <w:noProof/>
            <w:webHidden/>
          </w:rPr>
          <w:instrText xml:space="preserve"> PAGEREF _Toc171357076 \h </w:instrText>
        </w:r>
        <w:r w:rsidR="00CB4D39">
          <w:rPr>
            <w:noProof/>
            <w:webHidden/>
          </w:rPr>
        </w:r>
        <w:r w:rsidR="00CB4D39">
          <w:rPr>
            <w:noProof/>
            <w:webHidden/>
          </w:rPr>
          <w:fldChar w:fldCharType="separate"/>
        </w:r>
        <w:r w:rsidR="00C00872">
          <w:rPr>
            <w:noProof/>
            <w:webHidden/>
          </w:rPr>
          <w:t>16</w:t>
        </w:r>
        <w:r w:rsidR="00CB4D39">
          <w:rPr>
            <w:noProof/>
            <w:webHidden/>
          </w:rPr>
          <w:fldChar w:fldCharType="end"/>
        </w:r>
      </w:hyperlink>
    </w:p>
    <w:p w14:paraId="5B996B59" w14:textId="19EB82FE"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7" w:history="1">
        <w:r w:rsidR="00CB4D39" w:rsidRPr="0039687D">
          <w:rPr>
            <w:rStyle w:val="Hyperlink"/>
            <w:noProof/>
          </w:rPr>
          <w:t>Hình 2.8: Hoạt động bản tin DIO</w:t>
        </w:r>
        <w:r w:rsidR="00CB4D39">
          <w:rPr>
            <w:noProof/>
            <w:webHidden/>
          </w:rPr>
          <w:tab/>
        </w:r>
        <w:r w:rsidR="00CB4D39">
          <w:rPr>
            <w:noProof/>
            <w:webHidden/>
          </w:rPr>
          <w:fldChar w:fldCharType="begin"/>
        </w:r>
        <w:r w:rsidR="00CB4D39">
          <w:rPr>
            <w:noProof/>
            <w:webHidden/>
          </w:rPr>
          <w:instrText xml:space="preserve"> PAGEREF _Toc171357077 \h </w:instrText>
        </w:r>
        <w:r w:rsidR="00CB4D39">
          <w:rPr>
            <w:noProof/>
            <w:webHidden/>
          </w:rPr>
        </w:r>
        <w:r w:rsidR="00CB4D39">
          <w:rPr>
            <w:noProof/>
            <w:webHidden/>
          </w:rPr>
          <w:fldChar w:fldCharType="separate"/>
        </w:r>
        <w:r w:rsidR="00C00872">
          <w:rPr>
            <w:noProof/>
            <w:webHidden/>
          </w:rPr>
          <w:t>17</w:t>
        </w:r>
        <w:r w:rsidR="00CB4D39">
          <w:rPr>
            <w:noProof/>
            <w:webHidden/>
          </w:rPr>
          <w:fldChar w:fldCharType="end"/>
        </w:r>
      </w:hyperlink>
    </w:p>
    <w:p w14:paraId="27B82B0C" w14:textId="3DA032B7"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8" w:history="1">
        <w:r w:rsidR="00CB4D39" w:rsidRPr="0039687D">
          <w:rPr>
            <w:rStyle w:val="Hyperlink"/>
            <w:noProof/>
          </w:rPr>
          <w:t>Hình 2.9</w:t>
        </w:r>
        <w:r w:rsidR="00CB4D39" w:rsidRPr="0039687D">
          <w:rPr>
            <w:rStyle w:val="Hyperlink"/>
            <w:noProof/>
            <w:lang w:val="vi-VN"/>
          </w:rPr>
          <w:t>: Bản tin DIS</w:t>
        </w:r>
        <w:r w:rsidR="00CB4D39">
          <w:rPr>
            <w:noProof/>
            <w:webHidden/>
          </w:rPr>
          <w:tab/>
        </w:r>
        <w:r w:rsidR="00CB4D39">
          <w:rPr>
            <w:noProof/>
            <w:webHidden/>
          </w:rPr>
          <w:fldChar w:fldCharType="begin"/>
        </w:r>
        <w:r w:rsidR="00CB4D39">
          <w:rPr>
            <w:noProof/>
            <w:webHidden/>
          </w:rPr>
          <w:instrText xml:space="preserve"> PAGEREF _Toc171357078 \h </w:instrText>
        </w:r>
        <w:r w:rsidR="00CB4D39">
          <w:rPr>
            <w:noProof/>
            <w:webHidden/>
          </w:rPr>
        </w:r>
        <w:r w:rsidR="00CB4D39">
          <w:rPr>
            <w:noProof/>
            <w:webHidden/>
          </w:rPr>
          <w:fldChar w:fldCharType="separate"/>
        </w:r>
        <w:r w:rsidR="00C00872">
          <w:rPr>
            <w:noProof/>
            <w:webHidden/>
          </w:rPr>
          <w:t>18</w:t>
        </w:r>
        <w:r w:rsidR="00CB4D39">
          <w:rPr>
            <w:noProof/>
            <w:webHidden/>
          </w:rPr>
          <w:fldChar w:fldCharType="end"/>
        </w:r>
      </w:hyperlink>
    </w:p>
    <w:p w14:paraId="5F582C8C" w14:textId="668565D7"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79" w:history="1">
        <w:r w:rsidR="00CB4D39" w:rsidRPr="0039687D">
          <w:rPr>
            <w:rStyle w:val="Hyperlink"/>
            <w:noProof/>
          </w:rPr>
          <w:t>Hình 2.10: Định tuyến upward</w:t>
        </w:r>
        <w:r w:rsidR="00CB4D39">
          <w:rPr>
            <w:noProof/>
            <w:webHidden/>
          </w:rPr>
          <w:tab/>
        </w:r>
        <w:r w:rsidR="00CB4D39">
          <w:rPr>
            <w:noProof/>
            <w:webHidden/>
          </w:rPr>
          <w:fldChar w:fldCharType="begin"/>
        </w:r>
        <w:r w:rsidR="00CB4D39">
          <w:rPr>
            <w:noProof/>
            <w:webHidden/>
          </w:rPr>
          <w:instrText xml:space="preserve"> PAGEREF _Toc171357079 \h </w:instrText>
        </w:r>
        <w:r w:rsidR="00CB4D39">
          <w:rPr>
            <w:noProof/>
            <w:webHidden/>
          </w:rPr>
        </w:r>
        <w:r w:rsidR="00CB4D39">
          <w:rPr>
            <w:noProof/>
            <w:webHidden/>
          </w:rPr>
          <w:fldChar w:fldCharType="separate"/>
        </w:r>
        <w:r w:rsidR="00C00872">
          <w:rPr>
            <w:noProof/>
            <w:webHidden/>
          </w:rPr>
          <w:t>18</w:t>
        </w:r>
        <w:r w:rsidR="00CB4D39">
          <w:rPr>
            <w:noProof/>
            <w:webHidden/>
          </w:rPr>
          <w:fldChar w:fldCharType="end"/>
        </w:r>
      </w:hyperlink>
    </w:p>
    <w:p w14:paraId="54B1D1BF" w14:textId="059393D7"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0" w:history="1">
        <w:r w:rsidR="00CB4D39" w:rsidRPr="0039687D">
          <w:rPr>
            <w:rStyle w:val="Hyperlink"/>
            <w:noProof/>
          </w:rPr>
          <w:t>Hình 2.11: Bảng định tuyến chế độ lưu trữ</w:t>
        </w:r>
        <w:r w:rsidR="00CB4D39">
          <w:rPr>
            <w:noProof/>
            <w:webHidden/>
          </w:rPr>
          <w:tab/>
        </w:r>
        <w:r w:rsidR="00CB4D39">
          <w:rPr>
            <w:noProof/>
            <w:webHidden/>
          </w:rPr>
          <w:fldChar w:fldCharType="begin"/>
        </w:r>
        <w:r w:rsidR="00CB4D39">
          <w:rPr>
            <w:noProof/>
            <w:webHidden/>
          </w:rPr>
          <w:instrText xml:space="preserve"> PAGEREF _Toc171357080 \h </w:instrText>
        </w:r>
        <w:r w:rsidR="00CB4D39">
          <w:rPr>
            <w:noProof/>
            <w:webHidden/>
          </w:rPr>
        </w:r>
        <w:r w:rsidR="00CB4D39">
          <w:rPr>
            <w:noProof/>
            <w:webHidden/>
          </w:rPr>
          <w:fldChar w:fldCharType="separate"/>
        </w:r>
        <w:r w:rsidR="00C00872">
          <w:rPr>
            <w:noProof/>
            <w:webHidden/>
          </w:rPr>
          <w:t>19</w:t>
        </w:r>
        <w:r w:rsidR="00CB4D39">
          <w:rPr>
            <w:noProof/>
            <w:webHidden/>
          </w:rPr>
          <w:fldChar w:fldCharType="end"/>
        </w:r>
      </w:hyperlink>
    </w:p>
    <w:p w14:paraId="44C872E3" w14:textId="28CCD802"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1" w:history="1">
        <w:r w:rsidR="00CB4D39" w:rsidRPr="0039687D">
          <w:rPr>
            <w:rStyle w:val="Hyperlink"/>
            <w:noProof/>
          </w:rPr>
          <w:t>Hình 2.12: Bảng định tuyến chế độ không lưu trữ</w:t>
        </w:r>
        <w:r w:rsidR="00CB4D39">
          <w:rPr>
            <w:noProof/>
            <w:webHidden/>
          </w:rPr>
          <w:tab/>
        </w:r>
        <w:r w:rsidR="00CB4D39">
          <w:rPr>
            <w:noProof/>
            <w:webHidden/>
          </w:rPr>
          <w:fldChar w:fldCharType="begin"/>
        </w:r>
        <w:r w:rsidR="00CB4D39">
          <w:rPr>
            <w:noProof/>
            <w:webHidden/>
          </w:rPr>
          <w:instrText xml:space="preserve"> PAGEREF _Toc171357081 \h </w:instrText>
        </w:r>
        <w:r w:rsidR="00CB4D39">
          <w:rPr>
            <w:noProof/>
            <w:webHidden/>
          </w:rPr>
        </w:r>
        <w:r w:rsidR="00CB4D39">
          <w:rPr>
            <w:noProof/>
            <w:webHidden/>
          </w:rPr>
          <w:fldChar w:fldCharType="separate"/>
        </w:r>
        <w:r w:rsidR="00C00872">
          <w:rPr>
            <w:noProof/>
            <w:webHidden/>
          </w:rPr>
          <w:t>20</w:t>
        </w:r>
        <w:r w:rsidR="00CB4D39">
          <w:rPr>
            <w:noProof/>
            <w:webHidden/>
          </w:rPr>
          <w:fldChar w:fldCharType="end"/>
        </w:r>
      </w:hyperlink>
    </w:p>
    <w:p w14:paraId="58EC5AE3" w14:textId="4A62E5D2"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2" w:history="1">
        <w:r w:rsidR="00CB4D39" w:rsidRPr="0039687D">
          <w:rPr>
            <w:rStyle w:val="Hyperlink"/>
            <w:noProof/>
          </w:rPr>
          <w:t>Hình 3.1: Hoạt động của hàng đợi tin nhắn</w:t>
        </w:r>
        <w:r w:rsidR="00CB4D39">
          <w:rPr>
            <w:noProof/>
            <w:webHidden/>
          </w:rPr>
          <w:tab/>
        </w:r>
        <w:r w:rsidR="00CB4D39">
          <w:rPr>
            <w:noProof/>
            <w:webHidden/>
          </w:rPr>
          <w:fldChar w:fldCharType="begin"/>
        </w:r>
        <w:r w:rsidR="00CB4D39">
          <w:rPr>
            <w:noProof/>
            <w:webHidden/>
          </w:rPr>
          <w:instrText xml:space="preserve"> PAGEREF _Toc171357082 \h </w:instrText>
        </w:r>
        <w:r w:rsidR="00CB4D39">
          <w:rPr>
            <w:noProof/>
            <w:webHidden/>
          </w:rPr>
        </w:r>
        <w:r w:rsidR="00CB4D39">
          <w:rPr>
            <w:noProof/>
            <w:webHidden/>
          </w:rPr>
          <w:fldChar w:fldCharType="separate"/>
        </w:r>
        <w:r w:rsidR="00C00872">
          <w:rPr>
            <w:noProof/>
            <w:webHidden/>
          </w:rPr>
          <w:t>28</w:t>
        </w:r>
        <w:r w:rsidR="00CB4D39">
          <w:rPr>
            <w:noProof/>
            <w:webHidden/>
          </w:rPr>
          <w:fldChar w:fldCharType="end"/>
        </w:r>
      </w:hyperlink>
    </w:p>
    <w:p w14:paraId="7E6789EE" w14:textId="5292EBB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3" w:history="1">
        <w:r w:rsidR="00CB4D39" w:rsidRPr="0039687D">
          <w:rPr>
            <w:rStyle w:val="Hyperlink"/>
            <w:noProof/>
          </w:rPr>
          <w:t>Hình 4.1: Sơ đồ hệ thống</w:t>
        </w:r>
        <w:r w:rsidR="00CB4D39">
          <w:rPr>
            <w:noProof/>
            <w:webHidden/>
          </w:rPr>
          <w:tab/>
        </w:r>
        <w:r w:rsidR="00CB4D39">
          <w:rPr>
            <w:noProof/>
            <w:webHidden/>
          </w:rPr>
          <w:fldChar w:fldCharType="begin"/>
        </w:r>
        <w:r w:rsidR="00CB4D39">
          <w:rPr>
            <w:noProof/>
            <w:webHidden/>
          </w:rPr>
          <w:instrText xml:space="preserve"> PAGEREF _Toc171357083 \h </w:instrText>
        </w:r>
        <w:r w:rsidR="00CB4D39">
          <w:rPr>
            <w:noProof/>
            <w:webHidden/>
          </w:rPr>
        </w:r>
        <w:r w:rsidR="00CB4D39">
          <w:rPr>
            <w:noProof/>
            <w:webHidden/>
          </w:rPr>
          <w:fldChar w:fldCharType="separate"/>
        </w:r>
        <w:r w:rsidR="00C00872">
          <w:rPr>
            <w:noProof/>
            <w:webHidden/>
          </w:rPr>
          <w:t>31</w:t>
        </w:r>
        <w:r w:rsidR="00CB4D39">
          <w:rPr>
            <w:noProof/>
            <w:webHidden/>
          </w:rPr>
          <w:fldChar w:fldCharType="end"/>
        </w:r>
      </w:hyperlink>
    </w:p>
    <w:p w14:paraId="65237D00" w14:textId="2CEE387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4" w:history="1">
        <w:r w:rsidR="00CB4D39" w:rsidRPr="0039687D">
          <w:rPr>
            <w:rStyle w:val="Hyperlink"/>
            <w:noProof/>
          </w:rPr>
          <w:t>Hình 4.2: Logo contiki-ng</w:t>
        </w:r>
        <w:r w:rsidR="00CB4D39">
          <w:rPr>
            <w:noProof/>
            <w:webHidden/>
          </w:rPr>
          <w:tab/>
        </w:r>
        <w:r w:rsidR="00CB4D39">
          <w:rPr>
            <w:noProof/>
            <w:webHidden/>
          </w:rPr>
          <w:fldChar w:fldCharType="begin"/>
        </w:r>
        <w:r w:rsidR="00CB4D39">
          <w:rPr>
            <w:noProof/>
            <w:webHidden/>
          </w:rPr>
          <w:instrText xml:space="preserve"> PAGEREF _Toc171357084 \h </w:instrText>
        </w:r>
        <w:r w:rsidR="00CB4D39">
          <w:rPr>
            <w:noProof/>
            <w:webHidden/>
          </w:rPr>
        </w:r>
        <w:r w:rsidR="00CB4D39">
          <w:rPr>
            <w:noProof/>
            <w:webHidden/>
          </w:rPr>
          <w:fldChar w:fldCharType="separate"/>
        </w:r>
        <w:r w:rsidR="00C00872">
          <w:rPr>
            <w:noProof/>
            <w:webHidden/>
          </w:rPr>
          <w:t>34</w:t>
        </w:r>
        <w:r w:rsidR="00CB4D39">
          <w:rPr>
            <w:noProof/>
            <w:webHidden/>
          </w:rPr>
          <w:fldChar w:fldCharType="end"/>
        </w:r>
      </w:hyperlink>
    </w:p>
    <w:p w14:paraId="1D7F477D" w14:textId="072016E9"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5" w:history="1">
        <w:r w:rsidR="00CB4D39" w:rsidRPr="0039687D">
          <w:rPr>
            <w:rStyle w:val="Hyperlink"/>
            <w:noProof/>
          </w:rPr>
          <w:t>Hình 4.3: Giao diện Cooja Simulator</w:t>
        </w:r>
        <w:r w:rsidR="00CB4D39">
          <w:rPr>
            <w:noProof/>
            <w:webHidden/>
          </w:rPr>
          <w:tab/>
        </w:r>
        <w:r w:rsidR="00CB4D39">
          <w:rPr>
            <w:noProof/>
            <w:webHidden/>
          </w:rPr>
          <w:fldChar w:fldCharType="begin"/>
        </w:r>
        <w:r w:rsidR="00CB4D39">
          <w:rPr>
            <w:noProof/>
            <w:webHidden/>
          </w:rPr>
          <w:instrText xml:space="preserve"> PAGEREF _Toc171357085 \h </w:instrText>
        </w:r>
        <w:r w:rsidR="00CB4D39">
          <w:rPr>
            <w:noProof/>
            <w:webHidden/>
          </w:rPr>
        </w:r>
        <w:r w:rsidR="00CB4D39">
          <w:rPr>
            <w:noProof/>
            <w:webHidden/>
          </w:rPr>
          <w:fldChar w:fldCharType="separate"/>
        </w:r>
        <w:r w:rsidR="00C00872">
          <w:rPr>
            <w:noProof/>
            <w:webHidden/>
          </w:rPr>
          <w:t>36</w:t>
        </w:r>
        <w:r w:rsidR="00CB4D39">
          <w:rPr>
            <w:noProof/>
            <w:webHidden/>
          </w:rPr>
          <w:fldChar w:fldCharType="end"/>
        </w:r>
      </w:hyperlink>
    </w:p>
    <w:p w14:paraId="36E63BC3" w14:textId="3DBFF44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6" w:history="1">
        <w:r w:rsidR="00CB4D39" w:rsidRPr="0039687D">
          <w:rPr>
            <w:rStyle w:val="Hyperlink"/>
            <w:noProof/>
          </w:rPr>
          <w:t>Hình 4.4: Cửa số network Cooja</w:t>
        </w:r>
        <w:r w:rsidR="00CB4D39">
          <w:rPr>
            <w:noProof/>
            <w:webHidden/>
          </w:rPr>
          <w:tab/>
        </w:r>
        <w:r w:rsidR="00CB4D39">
          <w:rPr>
            <w:noProof/>
            <w:webHidden/>
          </w:rPr>
          <w:fldChar w:fldCharType="begin"/>
        </w:r>
        <w:r w:rsidR="00CB4D39">
          <w:rPr>
            <w:noProof/>
            <w:webHidden/>
          </w:rPr>
          <w:instrText xml:space="preserve"> PAGEREF _Toc171357086 \h </w:instrText>
        </w:r>
        <w:r w:rsidR="00CB4D39">
          <w:rPr>
            <w:noProof/>
            <w:webHidden/>
          </w:rPr>
        </w:r>
        <w:r w:rsidR="00CB4D39">
          <w:rPr>
            <w:noProof/>
            <w:webHidden/>
          </w:rPr>
          <w:fldChar w:fldCharType="separate"/>
        </w:r>
        <w:r w:rsidR="00C00872">
          <w:rPr>
            <w:noProof/>
            <w:webHidden/>
          </w:rPr>
          <w:t>37</w:t>
        </w:r>
        <w:r w:rsidR="00CB4D39">
          <w:rPr>
            <w:noProof/>
            <w:webHidden/>
          </w:rPr>
          <w:fldChar w:fldCharType="end"/>
        </w:r>
      </w:hyperlink>
    </w:p>
    <w:p w14:paraId="398F67E7" w14:textId="194A850A"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7" w:history="1">
        <w:r w:rsidR="00CB4D39" w:rsidRPr="0039687D">
          <w:rPr>
            <w:rStyle w:val="Hyperlink"/>
            <w:noProof/>
          </w:rPr>
          <w:t>Hình 4.5: Cửa sổ Timeline</w:t>
        </w:r>
        <w:r w:rsidR="00CB4D39">
          <w:rPr>
            <w:noProof/>
            <w:webHidden/>
          </w:rPr>
          <w:tab/>
        </w:r>
        <w:r w:rsidR="00CB4D39">
          <w:rPr>
            <w:noProof/>
            <w:webHidden/>
          </w:rPr>
          <w:fldChar w:fldCharType="begin"/>
        </w:r>
        <w:r w:rsidR="00CB4D39">
          <w:rPr>
            <w:noProof/>
            <w:webHidden/>
          </w:rPr>
          <w:instrText xml:space="preserve"> PAGEREF _Toc171357087 \h </w:instrText>
        </w:r>
        <w:r w:rsidR="00CB4D39">
          <w:rPr>
            <w:noProof/>
            <w:webHidden/>
          </w:rPr>
        </w:r>
        <w:r w:rsidR="00CB4D39">
          <w:rPr>
            <w:noProof/>
            <w:webHidden/>
          </w:rPr>
          <w:fldChar w:fldCharType="separate"/>
        </w:r>
        <w:r w:rsidR="00C00872">
          <w:rPr>
            <w:noProof/>
            <w:webHidden/>
          </w:rPr>
          <w:t>37</w:t>
        </w:r>
        <w:r w:rsidR="00CB4D39">
          <w:rPr>
            <w:noProof/>
            <w:webHidden/>
          </w:rPr>
          <w:fldChar w:fldCharType="end"/>
        </w:r>
      </w:hyperlink>
    </w:p>
    <w:p w14:paraId="4D91EE5F" w14:textId="251D3C3E"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8" w:history="1">
        <w:r w:rsidR="00CB4D39" w:rsidRPr="0039687D">
          <w:rPr>
            <w:rStyle w:val="Hyperlink"/>
            <w:noProof/>
          </w:rPr>
          <w:t>Hình 4.6: Cửa sổ Mote output của Cooja</w:t>
        </w:r>
        <w:r w:rsidR="00CB4D39">
          <w:rPr>
            <w:noProof/>
            <w:webHidden/>
          </w:rPr>
          <w:tab/>
        </w:r>
        <w:r w:rsidR="00CB4D39">
          <w:rPr>
            <w:noProof/>
            <w:webHidden/>
          </w:rPr>
          <w:fldChar w:fldCharType="begin"/>
        </w:r>
        <w:r w:rsidR="00CB4D39">
          <w:rPr>
            <w:noProof/>
            <w:webHidden/>
          </w:rPr>
          <w:instrText xml:space="preserve"> PAGEREF _Toc171357088 \h </w:instrText>
        </w:r>
        <w:r w:rsidR="00CB4D39">
          <w:rPr>
            <w:noProof/>
            <w:webHidden/>
          </w:rPr>
        </w:r>
        <w:r w:rsidR="00CB4D39">
          <w:rPr>
            <w:noProof/>
            <w:webHidden/>
          </w:rPr>
          <w:fldChar w:fldCharType="separate"/>
        </w:r>
        <w:r w:rsidR="00C00872">
          <w:rPr>
            <w:noProof/>
            <w:webHidden/>
          </w:rPr>
          <w:t>37</w:t>
        </w:r>
        <w:r w:rsidR="00CB4D39">
          <w:rPr>
            <w:noProof/>
            <w:webHidden/>
          </w:rPr>
          <w:fldChar w:fldCharType="end"/>
        </w:r>
      </w:hyperlink>
    </w:p>
    <w:p w14:paraId="72728A1A" w14:textId="36AD0941"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89" w:history="1">
        <w:r w:rsidR="00CB4D39" w:rsidRPr="0039687D">
          <w:rPr>
            <w:rStyle w:val="Hyperlink"/>
            <w:noProof/>
          </w:rPr>
          <w:t>Hình 4.7: Tab Serial Data</w:t>
        </w:r>
        <w:r w:rsidR="00CB4D39">
          <w:rPr>
            <w:noProof/>
            <w:webHidden/>
          </w:rPr>
          <w:tab/>
        </w:r>
        <w:r w:rsidR="00CB4D39">
          <w:rPr>
            <w:noProof/>
            <w:webHidden/>
          </w:rPr>
          <w:fldChar w:fldCharType="begin"/>
        </w:r>
        <w:r w:rsidR="00CB4D39">
          <w:rPr>
            <w:noProof/>
            <w:webHidden/>
          </w:rPr>
          <w:instrText xml:space="preserve"> PAGEREF _Toc171357089 \h </w:instrText>
        </w:r>
        <w:r w:rsidR="00CB4D39">
          <w:rPr>
            <w:noProof/>
            <w:webHidden/>
          </w:rPr>
        </w:r>
        <w:r w:rsidR="00CB4D39">
          <w:rPr>
            <w:noProof/>
            <w:webHidden/>
          </w:rPr>
          <w:fldChar w:fldCharType="separate"/>
        </w:r>
        <w:r w:rsidR="00C00872">
          <w:rPr>
            <w:noProof/>
            <w:webHidden/>
          </w:rPr>
          <w:t>38</w:t>
        </w:r>
        <w:r w:rsidR="00CB4D39">
          <w:rPr>
            <w:noProof/>
            <w:webHidden/>
          </w:rPr>
          <w:fldChar w:fldCharType="end"/>
        </w:r>
      </w:hyperlink>
    </w:p>
    <w:p w14:paraId="2F28EE40" w14:textId="2FD9AFDA"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0" w:history="1">
        <w:r w:rsidR="00CB4D39" w:rsidRPr="0039687D">
          <w:rPr>
            <w:rStyle w:val="Hyperlink"/>
            <w:noProof/>
          </w:rPr>
          <w:t>Hình 4.8: Tab năng lượng còn lại</w:t>
        </w:r>
        <w:r w:rsidR="00CB4D39">
          <w:rPr>
            <w:noProof/>
            <w:webHidden/>
          </w:rPr>
          <w:tab/>
        </w:r>
        <w:r w:rsidR="00CB4D39">
          <w:rPr>
            <w:noProof/>
            <w:webHidden/>
          </w:rPr>
          <w:fldChar w:fldCharType="begin"/>
        </w:r>
        <w:r w:rsidR="00CB4D39">
          <w:rPr>
            <w:noProof/>
            <w:webHidden/>
          </w:rPr>
          <w:instrText xml:space="preserve"> PAGEREF _Toc171357090 \h </w:instrText>
        </w:r>
        <w:r w:rsidR="00CB4D39">
          <w:rPr>
            <w:noProof/>
            <w:webHidden/>
          </w:rPr>
        </w:r>
        <w:r w:rsidR="00CB4D39">
          <w:rPr>
            <w:noProof/>
            <w:webHidden/>
          </w:rPr>
          <w:fldChar w:fldCharType="separate"/>
        </w:r>
        <w:r w:rsidR="00C00872">
          <w:rPr>
            <w:noProof/>
            <w:webHidden/>
          </w:rPr>
          <w:t>39</w:t>
        </w:r>
        <w:r w:rsidR="00CB4D39">
          <w:rPr>
            <w:noProof/>
            <w:webHidden/>
          </w:rPr>
          <w:fldChar w:fldCharType="end"/>
        </w:r>
      </w:hyperlink>
    </w:p>
    <w:p w14:paraId="5048C8D1" w14:textId="117950BA"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1" w:history="1">
        <w:r w:rsidR="00CB4D39" w:rsidRPr="0039687D">
          <w:rPr>
            <w:rStyle w:val="Hyperlink"/>
            <w:noProof/>
          </w:rPr>
          <w:t>Hình 4.9: Kit phát triển LAUNCHPAD-CC2650</w:t>
        </w:r>
        <w:r w:rsidR="00CB4D39">
          <w:rPr>
            <w:noProof/>
            <w:webHidden/>
          </w:rPr>
          <w:tab/>
        </w:r>
        <w:r w:rsidR="00CB4D39">
          <w:rPr>
            <w:noProof/>
            <w:webHidden/>
          </w:rPr>
          <w:fldChar w:fldCharType="begin"/>
        </w:r>
        <w:r w:rsidR="00CB4D39">
          <w:rPr>
            <w:noProof/>
            <w:webHidden/>
          </w:rPr>
          <w:instrText xml:space="preserve"> PAGEREF _Toc171357091 \h </w:instrText>
        </w:r>
        <w:r w:rsidR="00CB4D39">
          <w:rPr>
            <w:noProof/>
            <w:webHidden/>
          </w:rPr>
        </w:r>
        <w:r w:rsidR="00CB4D39">
          <w:rPr>
            <w:noProof/>
            <w:webHidden/>
          </w:rPr>
          <w:fldChar w:fldCharType="separate"/>
        </w:r>
        <w:r w:rsidR="00C00872">
          <w:rPr>
            <w:noProof/>
            <w:webHidden/>
          </w:rPr>
          <w:t>39</w:t>
        </w:r>
        <w:r w:rsidR="00CB4D39">
          <w:rPr>
            <w:noProof/>
            <w:webHidden/>
          </w:rPr>
          <w:fldChar w:fldCharType="end"/>
        </w:r>
      </w:hyperlink>
    </w:p>
    <w:p w14:paraId="134CE347" w14:textId="7704D3FE"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2" w:history="1">
        <w:r w:rsidR="00CB4D39" w:rsidRPr="0039687D">
          <w:rPr>
            <w:rStyle w:val="Hyperlink"/>
            <w:noProof/>
          </w:rPr>
          <w:t>Hình 4.10: Mặt trước của kit LAUNCHPAD-CC2650</w:t>
        </w:r>
        <w:r w:rsidR="00CB4D39">
          <w:rPr>
            <w:noProof/>
            <w:webHidden/>
          </w:rPr>
          <w:tab/>
        </w:r>
        <w:r w:rsidR="00CB4D39">
          <w:rPr>
            <w:noProof/>
            <w:webHidden/>
          </w:rPr>
          <w:fldChar w:fldCharType="begin"/>
        </w:r>
        <w:r w:rsidR="00CB4D39">
          <w:rPr>
            <w:noProof/>
            <w:webHidden/>
          </w:rPr>
          <w:instrText xml:space="preserve"> PAGEREF _Toc171357092 \h </w:instrText>
        </w:r>
        <w:r w:rsidR="00CB4D39">
          <w:rPr>
            <w:noProof/>
            <w:webHidden/>
          </w:rPr>
        </w:r>
        <w:r w:rsidR="00CB4D39">
          <w:rPr>
            <w:noProof/>
            <w:webHidden/>
          </w:rPr>
          <w:fldChar w:fldCharType="separate"/>
        </w:r>
        <w:r w:rsidR="00C00872">
          <w:rPr>
            <w:noProof/>
            <w:webHidden/>
          </w:rPr>
          <w:t>40</w:t>
        </w:r>
        <w:r w:rsidR="00CB4D39">
          <w:rPr>
            <w:noProof/>
            <w:webHidden/>
          </w:rPr>
          <w:fldChar w:fldCharType="end"/>
        </w:r>
      </w:hyperlink>
    </w:p>
    <w:p w14:paraId="07B7DD1C" w14:textId="01600C47"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3" w:history="1">
        <w:r w:rsidR="00CB4D39" w:rsidRPr="0039687D">
          <w:rPr>
            <w:rStyle w:val="Hyperlink"/>
            <w:noProof/>
          </w:rPr>
          <w:t>Hình 4.11: Kit cc2650 cùng với pin</w:t>
        </w:r>
        <w:r w:rsidR="00CB4D39">
          <w:rPr>
            <w:noProof/>
            <w:webHidden/>
          </w:rPr>
          <w:tab/>
        </w:r>
        <w:r w:rsidR="00CB4D39">
          <w:rPr>
            <w:noProof/>
            <w:webHidden/>
          </w:rPr>
          <w:fldChar w:fldCharType="begin"/>
        </w:r>
        <w:r w:rsidR="00CB4D39">
          <w:rPr>
            <w:noProof/>
            <w:webHidden/>
          </w:rPr>
          <w:instrText xml:space="preserve"> PAGEREF _Toc171357093 \h </w:instrText>
        </w:r>
        <w:r w:rsidR="00CB4D39">
          <w:rPr>
            <w:noProof/>
            <w:webHidden/>
          </w:rPr>
        </w:r>
        <w:r w:rsidR="00CB4D39">
          <w:rPr>
            <w:noProof/>
            <w:webHidden/>
          </w:rPr>
          <w:fldChar w:fldCharType="separate"/>
        </w:r>
        <w:r w:rsidR="00C00872">
          <w:rPr>
            <w:noProof/>
            <w:webHidden/>
          </w:rPr>
          <w:t>41</w:t>
        </w:r>
        <w:r w:rsidR="00CB4D39">
          <w:rPr>
            <w:noProof/>
            <w:webHidden/>
          </w:rPr>
          <w:fldChar w:fldCharType="end"/>
        </w:r>
      </w:hyperlink>
    </w:p>
    <w:p w14:paraId="33AA2522" w14:textId="59FAD8A9"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4" w:history="1">
        <w:r w:rsidR="00CB4D39" w:rsidRPr="0039687D">
          <w:rPr>
            <w:rStyle w:val="Hyperlink"/>
            <w:noProof/>
          </w:rPr>
          <w:t>Hình 5.1 Cấu trúc mạng mô phỏng</w:t>
        </w:r>
        <w:r w:rsidR="00CB4D39">
          <w:rPr>
            <w:noProof/>
            <w:webHidden/>
          </w:rPr>
          <w:tab/>
        </w:r>
        <w:r w:rsidR="00CB4D39">
          <w:rPr>
            <w:noProof/>
            <w:webHidden/>
          </w:rPr>
          <w:fldChar w:fldCharType="begin"/>
        </w:r>
        <w:r w:rsidR="00CB4D39">
          <w:rPr>
            <w:noProof/>
            <w:webHidden/>
          </w:rPr>
          <w:instrText xml:space="preserve"> PAGEREF _Toc171357094 \h </w:instrText>
        </w:r>
        <w:r w:rsidR="00CB4D39">
          <w:rPr>
            <w:noProof/>
            <w:webHidden/>
          </w:rPr>
        </w:r>
        <w:r w:rsidR="00CB4D39">
          <w:rPr>
            <w:noProof/>
            <w:webHidden/>
          </w:rPr>
          <w:fldChar w:fldCharType="separate"/>
        </w:r>
        <w:r w:rsidR="00C00872">
          <w:rPr>
            <w:noProof/>
            <w:webHidden/>
          </w:rPr>
          <w:t>42</w:t>
        </w:r>
        <w:r w:rsidR="00CB4D39">
          <w:rPr>
            <w:noProof/>
            <w:webHidden/>
          </w:rPr>
          <w:fldChar w:fldCharType="end"/>
        </w:r>
      </w:hyperlink>
    </w:p>
    <w:p w14:paraId="215F5867" w14:textId="2612D22C"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5" w:history="1">
        <w:r w:rsidR="00CB4D39" w:rsidRPr="0039687D">
          <w:rPr>
            <w:rStyle w:val="Hyperlink"/>
            <w:noProof/>
          </w:rPr>
          <w:t>Hình 5.2: Sơ đồ bố trí cảm biến</w:t>
        </w:r>
        <w:r w:rsidR="00CB4D39">
          <w:rPr>
            <w:noProof/>
            <w:webHidden/>
          </w:rPr>
          <w:tab/>
        </w:r>
        <w:r w:rsidR="00CB4D39">
          <w:rPr>
            <w:noProof/>
            <w:webHidden/>
          </w:rPr>
          <w:fldChar w:fldCharType="begin"/>
        </w:r>
        <w:r w:rsidR="00CB4D39">
          <w:rPr>
            <w:noProof/>
            <w:webHidden/>
          </w:rPr>
          <w:instrText xml:space="preserve"> PAGEREF _Toc171357095 \h </w:instrText>
        </w:r>
        <w:r w:rsidR="00CB4D39">
          <w:rPr>
            <w:noProof/>
            <w:webHidden/>
          </w:rPr>
        </w:r>
        <w:r w:rsidR="00CB4D39">
          <w:rPr>
            <w:noProof/>
            <w:webHidden/>
          </w:rPr>
          <w:fldChar w:fldCharType="separate"/>
        </w:r>
        <w:r w:rsidR="00C00872">
          <w:rPr>
            <w:noProof/>
            <w:webHidden/>
          </w:rPr>
          <w:t>43</w:t>
        </w:r>
        <w:r w:rsidR="00CB4D39">
          <w:rPr>
            <w:noProof/>
            <w:webHidden/>
          </w:rPr>
          <w:fldChar w:fldCharType="end"/>
        </w:r>
      </w:hyperlink>
    </w:p>
    <w:p w14:paraId="61CF3318" w14:textId="49217E5D"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6" w:history="1">
        <w:r w:rsidR="00CB4D39" w:rsidRPr="0039687D">
          <w:rPr>
            <w:rStyle w:val="Hyperlink"/>
            <w:noProof/>
          </w:rPr>
          <w:t>Hình 5.3: Phân bố năng lượng khi chỉ sử dụng ETX</w:t>
        </w:r>
        <w:r w:rsidR="00CB4D39">
          <w:rPr>
            <w:noProof/>
            <w:webHidden/>
          </w:rPr>
          <w:tab/>
        </w:r>
        <w:r w:rsidR="00CB4D39">
          <w:rPr>
            <w:noProof/>
            <w:webHidden/>
          </w:rPr>
          <w:fldChar w:fldCharType="begin"/>
        </w:r>
        <w:r w:rsidR="00CB4D39">
          <w:rPr>
            <w:noProof/>
            <w:webHidden/>
          </w:rPr>
          <w:instrText xml:space="preserve"> PAGEREF _Toc171357096 \h </w:instrText>
        </w:r>
        <w:r w:rsidR="00CB4D39">
          <w:rPr>
            <w:noProof/>
            <w:webHidden/>
          </w:rPr>
        </w:r>
        <w:r w:rsidR="00CB4D39">
          <w:rPr>
            <w:noProof/>
            <w:webHidden/>
          </w:rPr>
          <w:fldChar w:fldCharType="separate"/>
        </w:r>
        <w:r w:rsidR="00C00872">
          <w:rPr>
            <w:noProof/>
            <w:webHidden/>
          </w:rPr>
          <w:t>44</w:t>
        </w:r>
        <w:r w:rsidR="00CB4D39">
          <w:rPr>
            <w:noProof/>
            <w:webHidden/>
          </w:rPr>
          <w:fldChar w:fldCharType="end"/>
        </w:r>
      </w:hyperlink>
    </w:p>
    <w:p w14:paraId="64E80B17" w14:textId="13B48E0F"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7" w:history="1">
        <w:r w:rsidR="00CB4D39" w:rsidRPr="0039687D">
          <w:rPr>
            <w:rStyle w:val="Hyperlink"/>
            <w:noProof/>
          </w:rPr>
          <w:t>Hình 5.4 Phân bố năng lượng còn lại khi sử dụng ETX kết hợp năng lượng còn dư</w:t>
        </w:r>
        <w:r w:rsidR="00CB4D39">
          <w:rPr>
            <w:noProof/>
            <w:webHidden/>
          </w:rPr>
          <w:tab/>
        </w:r>
        <w:r w:rsidR="00CB4D39">
          <w:rPr>
            <w:noProof/>
            <w:webHidden/>
          </w:rPr>
          <w:fldChar w:fldCharType="begin"/>
        </w:r>
        <w:r w:rsidR="00CB4D39">
          <w:rPr>
            <w:noProof/>
            <w:webHidden/>
          </w:rPr>
          <w:instrText xml:space="preserve"> PAGEREF _Toc171357097 \h </w:instrText>
        </w:r>
        <w:r w:rsidR="00CB4D39">
          <w:rPr>
            <w:noProof/>
            <w:webHidden/>
          </w:rPr>
        </w:r>
        <w:r w:rsidR="00CB4D39">
          <w:rPr>
            <w:noProof/>
            <w:webHidden/>
          </w:rPr>
          <w:fldChar w:fldCharType="separate"/>
        </w:r>
        <w:r w:rsidR="00C00872">
          <w:rPr>
            <w:noProof/>
            <w:webHidden/>
          </w:rPr>
          <w:t>44</w:t>
        </w:r>
        <w:r w:rsidR="00CB4D39">
          <w:rPr>
            <w:noProof/>
            <w:webHidden/>
          </w:rPr>
          <w:fldChar w:fldCharType="end"/>
        </w:r>
      </w:hyperlink>
    </w:p>
    <w:p w14:paraId="34FE565C" w14:textId="62F511CC"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8" w:history="1">
        <w:r w:rsidR="00CB4D39" w:rsidRPr="0039687D">
          <w:rPr>
            <w:rStyle w:val="Hyperlink"/>
            <w:noProof/>
          </w:rPr>
          <w:t>Hình 5.5 Phân bố năng lượng còn lại khi sử dụng ETX-RDC</w:t>
        </w:r>
        <w:r w:rsidR="00CB4D39">
          <w:rPr>
            <w:noProof/>
            <w:webHidden/>
          </w:rPr>
          <w:tab/>
        </w:r>
        <w:r w:rsidR="00CB4D39">
          <w:rPr>
            <w:noProof/>
            <w:webHidden/>
          </w:rPr>
          <w:fldChar w:fldCharType="begin"/>
        </w:r>
        <w:r w:rsidR="00CB4D39">
          <w:rPr>
            <w:noProof/>
            <w:webHidden/>
          </w:rPr>
          <w:instrText xml:space="preserve"> PAGEREF _Toc171357098 \h </w:instrText>
        </w:r>
        <w:r w:rsidR="00CB4D39">
          <w:rPr>
            <w:noProof/>
            <w:webHidden/>
          </w:rPr>
        </w:r>
        <w:r w:rsidR="00CB4D39">
          <w:rPr>
            <w:noProof/>
            <w:webHidden/>
          </w:rPr>
          <w:fldChar w:fldCharType="separate"/>
        </w:r>
        <w:r w:rsidR="00C00872">
          <w:rPr>
            <w:noProof/>
            <w:webHidden/>
          </w:rPr>
          <w:t>45</w:t>
        </w:r>
        <w:r w:rsidR="00CB4D39">
          <w:rPr>
            <w:noProof/>
            <w:webHidden/>
          </w:rPr>
          <w:fldChar w:fldCharType="end"/>
        </w:r>
      </w:hyperlink>
    </w:p>
    <w:p w14:paraId="1C43DB92" w14:textId="3D7C952C"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99" w:history="1">
        <w:r w:rsidR="00CB4D39" w:rsidRPr="0039687D">
          <w:rPr>
            <w:rStyle w:val="Hyperlink"/>
            <w:noProof/>
          </w:rPr>
          <w:t>Hình 5.6 Phân bố năng lượng còn lại khi sử dụng ETX-QU</w:t>
        </w:r>
        <w:r w:rsidR="00CB4D39">
          <w:rPr>
            <w:noProof/>
            <w:webHidden/>
          </w:rPr>
          <w:tab/>
        </w:r>
        <w:r w:rsidR="00CB4D39">
          <w:rPr>
            <w:noProof/>
            <w:webHidden/>
          </w:rPr>
          <w:fldChar w:fldCharType="begin"/>
        </w:r>
        <w:r w:rsidR="00CB4D39">
          <w:rPr>
            <w:noProof/>
            <w:webHidden/>
          </w:rPr>
          <w:instrText xml:space="preserve"> PAGEREF _Toc171357099 \h </w:instrText>
        </w:r>
        <w:r w:rsidR="00CB4D39">
          <w:rPr>
            <w:noProof/>
            <w:webHidden/>
          </w:rPr>
        </w:r>
        <w:r w:rsidR="00CB4D39">
          <w:rPr>
            <w:noProof/>
            <w:webHidden/>
          </w:rPr>
          <w:fldChar w:fldCharType="separate"/>
        </w:r>
        <w:r w:rsidR="00C00872">
          <w:rPr>
            <w:noProof/>
            <w:webHidden/>
          </w:rPr>
          <w:t>45</w:t>
        </w:r>
        <w:r w:rsidR="00CB4D39">
          <w:rPr>
            <w:noProof/>
            <w:webHidden/>
          </w:rPr>
          <w:fldChar w:fldCharType="end"/>
        </w:r>
      </w:hyperlink>
    </w:p>
    <w:p w14:paraId="724B22D6" w14:textId="3C81A09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0" w:history="1">
        <w:r w:rsidR="00CB4D39" w:rsidRPr="0039687D">
          <w:rPr>
            <w:rStyle w:val="Hyperlink"/>
            <w:noProof/>
          </w:rPr>
          <w:t>Hình 5.7: Tổng năng lượng còn lại</w:t>
        </w:r>
        <w:r w:rsidR="00CB4D39">
          <w:rPr>
            <w:noProof/>
            <w:webHidden/>
          </w:rPr>
          <w:tab/>
        </w:r>
        <w:r w:rsidR="00CB4D39">
          <w:rPr>
            <w:noProof/>
            <w:webHidden/>
          </w:rPr>
          <w:fldChar w:fldCharType="begin"/>
        </w:r>
        <w:r w:rsidR="00CB4D39">
          <w:rPr>
            <w:noProof/>
            <w:webHidden/>
          </w:rPr>
          <w:instrText xml:space="preserve"> PAGEREF _Toc171357100 \h </w:instrText>
        </w:r>
        <w:r w:rsidR="00CB4D39">
          <w:rPr>
            <w:noProof/>
            <w:webHidden/>
          </w:rPr>
        </w:r>
        <w:r w:rsidR="00CB4D39">
          <w:rPr>
            <w:noProof/>
            <w:webHidden/>
          </w:rPr>
          <w:fldChar w:fldCharType="separate"/>
        </w:r>
        <w:r w:rsidR="00C00872">
          <w:rPr>
            <w:noProof/>
            <w:webHidden/>
          </w:rPr>
          <w:t>47</w:t>
        </w:r>
        <w:r w:rsidR="00CB4D39">
          <w:rPr>
            <w:noProof/>
            <w:webHidden/>
          </w:rPr>
          <w:fldChar w:fldCharType="end"/>
        </w:r>
      </w:hyperlink>
    </w:p>
    <w:p w14:paraId="478471CA" w14:textId="65D5F571"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1" w:history="1">
        <w:r w:rsidR="00CB4D39" w:rsidRPr="0039687D">
          <w:rPr>
            <w:rStyle w:val="Hyperlink"/>
            <w:noProof/>
          </w:rPr>
          <w:t>Hình 5.8: Tỉ lệ truyền gói tin thành công</w:t>
        </w:r>
        <w:r w:rsidR="00CB4D39">
          <w:rPr>
            <w:noProof/>
            <w:webHidden/>
          </w:rPr>
          <w:tab/>
        </w:r>
        <w:r w:rsidR="00CB4D39">
          <w:rPr>
            <w:noProof/>
            <w:webHidden/>
          </w:rPr>
          <w:fldChar w:fldCharType="begin"/>
        </w:r>
        <w:r w:rsidR="00CB4D39">
          <w:rPr>
            <w:noProof/>
            <w:webHidden/>
          </w:rPr>
          <w:instrText xml:space="preserve"> PAGEREF _Toc171357101 \h </w:instrText>
        </w:r>
        <w:r w:rsidR="00CB4D39">
          <w:rPr>
            <w:noProof/>
            <w:webHidden/>
          </w:rPr>
        </w:r>
        <w:r w:rsidR="00CB4D39">
          <w:rPr>
            <w:noProof/>
            <w:webHidden/>
          </w:rPr>
          <w:fldChar w:fldCharType="separate"/>
        </w:r>
        <w:r w:rsidR="00C00872">
          <w:rPr>
            <w:noProof/>
            <w:webHidden/>
          </w:rPr>
          <w:t>47</w:t>
        </w:r>
        <w:r w:rsidR="00CB4D39">
          <w:rPr>
            <w:noProof/>
            <w:webHidden/>
          </w:rPr>
          <w:fldChar w:fldCharType="end"/>
        </w:r>
      </w:hyperlink>
    </w:p>
    <w:p w14:paraId="3F0E2A93" w14:textId="19F31A72"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2" w:history="1">
        <w:r w:rsidR="00CB4D39" w:rsidRPr="0039687D">
          <w:rPr>
            <w:rStyle w:val="Hyperlink"/>
            <w:noProof/>
          </w:rPr>
          <w:t>Hình 5.9 Số bước nhảy trung bình</w:t>
        </w:r>
        <w:r w:rsidR="00CB4D39">
          <w:rPr>
            <w:noProof/>
            <w:webHidden/>
          </w:rPr>
          <w:tab/>
        </w:r>
        <w:r w:rsidR="00CB4D39">
          <w:rPr>
            <w:noProof/>
            <w:webHidden/>
          </w:rPr>
          <w:fldChar w:fldCharType="begin"/>
        </w:r>
        <w:r w:rsidR="00CB4D39">
          <w:rPr>
            <w:noProof/>
            <w:webHidden/>
          </w:rPr>
          <w:instrText xml:space="preserve"> PAGEREF _Toc171357102 \h </w:instrText>
        </w:r>
        <w:r w:rsidR="00CB4D39">
          <w:rPr>
            <w:noProof/>
            <w:webHidden/>
          </w:rPr>
        </w:r>
        <w:r w:rsidR="00CB4D39">
          <w:rPr>
            <w:noProof/>
            <w:webHidden/>
          </w:rPr>
          <w:fldChar w:fldCharType="separate"/>
        </w:r>
        <w:r w:rsidR="00C00872">
          <w:rPr>
            <w:noProof/>
            <w:webHidden/>
          </w:rPr>
          <w:t>48</w:t>
        </w:r>
        <w:r w:rsidR="00CB4D39">
          <w:rPr>
            <w:noProof/>
            <w:webHidden/>
          </w:rPr>
          <w:fldChar w:fldCharType="end"/>
        </w:r>
      </w:hyperlink>
    </w:p>
    <w:p w14:paraId="1D841B3A" w14:textId="23E6EA4A"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3" w:history="1">
        <w:r w:rsidR="00CB4D39" w:rsidRPr="0039687D">
          <w:rPr>
            <w:rStyle w:val="Hyperlink"/>
            <w:noProof/>
          </w:rPr>
          <w:t>Hình 5.10 Độ trễ trung bình</w:t>
        </w:r>
        <w:r w:rsidR="00CB4D39">
          <w:rPr>
            <w:noProof/>
            <w:webHidden/>
          </w:rPr>
          <w:tab/>
        </w:r>
        <w:r w:rsidR="00CB4D39">
          <w:rPr>
            <w:noProof/>
            <w:webHidden/>
          </w:rPr>
          <w:fldChar w:fldCharType="begin"/>
        </w:r>
        <w:r w:rsidR="00CB4D39">
          <w:rPr>
            <w:noProof/>
            <w:webHidden/>
          </w:rPr>
          <w:instrText xml:space="preserve"> PAGEREF _Toc171357103 \h </w:instrText>
        </w:r>
        <w:r w:rsidR="00CB4D39">
          <w:rPr>
            <w:noProof/>
            <w:webHidden/>
          </w:rPr>
        </w:r>
        <w:r w:rsidR="00CB4D39">
          <w:rPr>
            <w:noProof/>
            <w:webHidden/>
          </w:rPr>
          <w:fldChar w:fldCharType="separate"/>
        </w:r>
        <w:r w:rsidR="00C00872">
          <w:rPr>
            <w:noProof/>
            <w:webHidden/>
          </w:rPr>
          <w:t>48</w:t>
        </w:r>
        <w:r w:rsidR="00CB4D39">
          <w:rPr>
            <w:noProof/>
            <w:webHidden/>
          </w:rPr>
          <w:fldChar w:fldCharType="end"/>
        </w:r>
      </w:hyperlink>
    </w:p>
    <w:p w14:paraId="70154108" w14:textId="41063AD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4" w:history="1">
        <w:r w:rsidR="00CB4D39" w:rsidRPr="0039687D">
          <w:rPr>
            <w:rStyle w:val="Hyperlink"/>
            <w:noProof/>
          </w:rPr>
          <w:t>Hình 5.11 Phân bố năng lượng còn lại khi chỉ sử dụng ETX với lưu lượng lớn</w:t>
        </w:r>
        <w:r w:rsidR="00CB4D39">
          <w:rPr>
            <w:noProof/>
            <w:webHidden/>
          </w:rPr>
          <w:tab/>
        </w:r>
        <w:r w:rsidR="00CB4D39">
          <w:rPr>
            <w:noProof/>
            <w:webHidden/>
          </w:rPr>
          <w:fldChar w:fldCharType="begin"/>
        </w:r>
        <w:r w:rsidR="00CB4D39">
          <w:rPr>
            <w:noProof/>
            <w:webHidden/>
          </w:rPr>
          <w:instrText xml:space="preserve"> PAGEREF _Toc171357104 \h </w:instrText>
        </w:r>
        <w:r w:rsidR="00CB4D39">
          <w:rPr>
            <w:noProof/>
            <w:webHidden/>
          </w:rPr>
        </w:r>
        <w:r w:rsidR="00CB4D39">
          <w:rPr>
            <w:noProof/>
            <w:webHidden/>
          </w:rPr>
          <w:fldChar w:fldCharType="separate"/>
        </w:r>
        <w:r w:rsidR="00C00872">
          <w:rPr>
            <w:noProof/>
            <w:webHidden/>
          </w:rPr>
          <w:t>49</w:t>
        </w:r>
        <w:r w:rsidR="00CB4D39">
          <w:rPr>
            <w:noProof/>
            <w:webHidden/>
          </w:rPr>
          <w:fldChar w:fldCharType="end"/>
        </w:r>
      </w:hyperlink>
    </w:p>
    <w:p w14:paraId="7A6CBC40" w14:textId="062517E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5" w:history="1">
        <w:r w:rsidR="00CB4D39" w:rsidRPr="0039687D">
          <w:rPr>
            <w:rStyle w:val="Hyperlink"/>
            <w:noProof/>
          </w:rPr>
          <w:t>Hình 5.12 Phân bố năng lượng còn lại khi sử dụng ETX kết hợp năng lượng còn dư với lưu lượng lớn</w:t>
        </w:r>
        <w:r w:rsidR="00CB4D39">
          <w:rPr>
            <w:noProof/>
            <w:webHidden/>
          </w:rPr>
          <w:tab/>
        </w:r>
        <w:r w:rsidR="00CB4D39">
          <w:rPr>
            <w:noProof/>
            <w:webHidden/>
          </w:rPr>
          <w:fldChar w:fldCharType="begin"/>
        </w:r>
        <w:r w:rsidR="00CB4D39">
          <w:rPr>
            <w:noProof/>
            <w:webHidden/>
          </w:rPr>
          <w:instrText xml:space="preserve"> PAGEREF _Toc171357105 \h </w:instrText>
        </w:r>
        <w:r w:rsidR="00CB4D39">
          <w:rPr>
            <w:noProof/>
            <w:webHidden/>
          </w:rPr>
        </w:r>
        <w:r w:rsidR="00CB4D39">
          <w:rPr>
            <w:noProof/>
            <w:webHidden/>
          </w:rPr>
          <w:fldChar w:fldCharType="separate"/>
        </w:r>
        <w:r w:rsidR="00C00872">
          <w:rPr>
            <w:noProof/>
            <w:webHidden/>
          </w:rPr>
          <w:t>49</w:t>
        </w:r>
        <w:r w:rsidR="00CB4D39">
          <w:rPr>
            <w:noProof/>
            <w:webHidden/>
          </w:rPr>
          <w:fldChar w:fldCharType="end"/>
        </w:r>
      </w:hyperlink>
    </w:p>
    <w:p w14:paraId="387ED644" w14:textId="4D58809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6" w:history="1">
        <w:r w:rsidR="00CB4D39" w:rsidRPr="0039687D">
          <w:rPr>
            <w:rStyle w:val="Hyperlink"/>
            <w:noProof/>
          </w:rPr>
          <w:t>Hình 5.13 Phân bố năng lượng còn lại khi sử dụng ETX-RDC khi lưu lượng lớn</w:t>
        </w:r>
        <w:r w:rsidR="00CB4D39">
          <w:rPr>
            <w:noProof/>
            <w:webHidden/>
          </w:rPr>
          <w:tab/>
        </w:r>
        <w:r w:rsidR="00CB4D39">
          <w:rPr>
            <w:noProof/>
            <w:webHidden/>
          </w:rPr>
          <w:fldChar w:fldCharType="begin"/>
        </w:r>
        <w:r w:rsidR="00CB4D39">
          <w:rPr>
            <w:noProof/>
            <w:webHidden/>
          </w:rPr>
          <w:instrText xml:space="preserve"> PAGEREF _Toc171357106 \h </w:instrText>
        </w:r>
        <w:r w:rsidR="00CB4D39">
          <w:rPr>
            <w:noProof/>
            <w:webHidden/>
          </w:rPr>
        </w:r>
        <w:r w:rsidR="00CB4D39">
          <w:rPr>
            <w:noProof/>
            <w:webHidden/>
          </w:rPr>
          <w:fldChar w:fldCharType="separate"/>
        </w:r>
        <w:r w:rsidR="00C00872">
          <w:rPr>
            <w:noProof/>
            <w:webHidden/>
          </w:rPr>
          <w:t>50</w:t>
        </w:r>
        <w:r w:rsidR="00CB4D39">
          <w:rPr>
            <w:noProof/>
            <w:webHidden/>
          </w:rPr>
          <w:fldChar w:fldCharType="end"/>
        </w:r>
      </w:hyperlink>
    </w:p>
    <w:p w14:paraId="74EEC1A5" w14:textId="3A881B1F"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7" w:history="1">
        <w:r w:rsidR="00CB4D39" w:rsidRPr="0039687D">
          <w:rPr>
            <w:rStyle w:val="Hyperlink"/>
            <w:noProof/>
          </w:rPr>
          <w:t>Hình 5.14 Phân bố năng lượng còn lại khi sử dụng ETX-QU khi lưu lượng lớn</w:t>
        </w:r>
        <w:r w:rsidR="00CB4D39">
          <w:rPr>
            <w:noProof/>
            <w:webHidden/>
          </w:rPr>
          <w:tab/>
        </w:r>
        <w:r w:rsidR="00CB4D39">
          <w:rPr>
            <w:noProof/>
            <w:webHidden/>
          </w:rPr>
          <w:fldChar w:fldCharType="begin"/>
        </w:r>
        <w:r w:rsidR="00CB4D39">
          <w:rPr>
            <w:noProof/>
            <w:webHidden/>
          </w:rPr>
          <w:instrText xml:space="preserve"> PAGEREF _Toc171357107 \h </w:instrText>
        </w:r>
        <w:r w:rsidR="00CB4D39">
          <w:rPr>
            <w:noProof/>
            <w:webHidden/>
          </w:rPr>
        </w:r>
        <w:r w:rsidR="00CB4D39">
          <w:rPr>
            <w:noProof/>
            <w:webHidden/>
          </w:rPr>
          <w:fldChar w:fldCharType="separate"/>
        </w:r>
        <w:r w:rsidR="00C00872">
          <w:rPr>
            <w:noProof/>
            <w:webHidden/>
          </w:rPr>
          <w:t>50</w:t>
        </w:r>
        <w:r w:rsidR="00CB4D39">
          <w:rPr>
            <w:noProof/>
            <w:webHidden/>
          </w:rPr>
          <w:fldChar w:fldCharType="end"/>
        </w:r>
      </w:hyperlink>
    </w:p>
    <w:p w14:paraId="0687DA12" w14:textId="1BC4F32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8" w:history="1">
        <w:r w:rsidR="00CB4D39" w:rsidRPr="0039687D">
          <w:rPr>
            <w:rStyle w:val="Hyperlink"/>
            <w:noProof/>
          </w:rPr>
          <w:t>Hình 5.15: Tổng năng lượng còn lại</w:t>
        </w:r>
        <w:r w:rsidR="00CB4D39">
          <w:rPr>
            <w:noProof/>
            <w:webHidden/>
          </w:rPr>
          <w:tab/>
        </w:r>
        <w:r w:rsidR="00CB4D39">
          <w:rPr>
            <w:noProof/>
            <w:webHidden/>
          </w:rPr>
          <w:fldChar w:fldCharType="begin"/>
        </w:r>
        <w:r w:rsidR="00CB4D39">
          <w:rPr>
            <w:noProof/>
            <w:webHidden/>
          </w:rPr>
          <w:instrText xml:space="preserve"> PAGEREF _Toc171357108 \h </w:instrText>
        </w:r>
        <w:r w:rsidR="00CB4D39">
          <w:rPr>
            <w:noProof/>
            <w:webHidden/>
          </w:rPr>
        </w:r>
        <w:r w:rsidR="00CB4D39">
          <w:rPr>
            <w:noProof/>
            <w:webHidden/>
          </w:rPr>
          <w:fldChar w:fldCharType="separate"/>
        </w:r>
        <w:r w:rsidR="00C00872">
          <w:rPr>
            <w:noProof/>
            <w:webHidden/>
          </w:rPr>
          <w:t>51</w:t>
        </w:r>
        <w:r w:rsidR="00CB4D39">
          <w:rPr>
            <w:noProof/>
            <w:webHidden/>
          </w:rPr>
          <w:fldChar w:fldCharType="end"/>
        </w:r>
      </w:hyperlink>
    </w:p>
    <w:p w14:paraId="24C59339" w14:textId="2595F67F"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09" w:history="1">
        <w:r w:rsidR="00CB4D39" w:rsidRPr="0039687D">
          <w:rPr>
            <w:rStyle w:val="Hyperlink"/>
            <w:noProof/>
          </w:rPr>
          <w:t>Hình 5.16: Tỉ lệ truyền gói tin thành công</w:t>
        </w:r>
        <w:r w:rsidR="00CB4D39">
          <w:rPr>
            <w:noProof/>
            <w:webHidden/>
          </w:rPr>
          <w:tab/>
        </w:r>
        <w:r w:rsidR="00CB4D39">
          <w:rPr>
            <w:noProof/>
            <w:webHidden/>
          </w:rPr>
          <w:fldChar w:fldCharType="begin"/>
        </w:r>
        <w:r w:rsidR="00CB4D39">
          <w:rPr>
            <w:noProof/>
            <w:webHidden/>
          </w:rPr>
          <w:instrText xml:space="preserve"> PAGEREF _Toc171357109 \h </w:instrText>
        </w:r>
        <w:r w:rsidR="00CB4D39">
          <w:rPr>
            <w:noProof/>
            <w:webHidden/>
          </w:rPr>
        </w:r>
        <w:r w:rsidR="00CB4D39">
          <w:rPr>
            <w:noProof/>
            <w:webHidden/>
          </w:rPr>
          <w:fldChar w:fldCharType="separate"/>
        </w:r>
        <w:r w:rsidR="00C00872">
          <w:rPr>
            <w:noProof/>
            <w:webHidden/>
          </w:rPr>
          <w:t>51</w:t>
        </w:r>
        <w:r w:rsidR="00CB4D39">
          <w:rPr>
            <w:noProof/>
            <w:webHidden/>
          </w:rPr>
          <w:fldChar w:fldCharType="end"/>
        </w:r>
      </w:hyperlink>
    </w:p>
    <w:p w14:paraId="4AADAB67" w14:textId="72614452"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0" w:history="1">
        <w:r w:rsidR="00CB4D39" w:rsidRPr="0039687D">
          <w:rPr>
            <w:rStyle w:val="Hyperlink"/>
            <w:noProof/>
          </w:rPr>
          <w:t>Hình 5.17: Số gói tin mất do tràn queue</w:t>
        </w:r>
        <w:r w:rsidR="00CB4D39">
          <w:rPr>
            <w:noProof/>
            <w:webHidden/>
          </w:rPr>
          <w:tab/>
        </w:r>
        <w:r w:rsidR="00CB4D39">
          <w:rPr>
            <w:noProof/>
            <w:webHidden/>
          </w:rPr>
          <w:fldChar w:fldCharType="begin"/>
        </w:r>
        <w:r w:rsidR="00CB4D39">
          <w:rPr>
            <w:noProof/>
            <w:webHidden/>
          </w:rPr>
          <w:instrText xml:space="preserve"> PAGEREF _Toc171357110 \h </w:instrText>
        </w:r>
        <w:r w:rsidR="00CB4D39">
          <w:rPr>
            <w:noProof/>
            <w:webHidden/>
          </w:rPr>
        </w:r>
        <w:r w:rsidR="00CB4D39">
          <w:rPr>
            <w:noProof/>
            <w:webHidden/>
          </w:rPr>
          <w:fldChar w:fldCharType="separate"/>
        </w:r>
        <w:r w:rsidR="00C00872">
          <w:rPr>
            <w:noProof/>
            <w:webHidden/>
          </w:rPr>
          <w:t>52</w:t>
        </w:r>
        <w:r w:rsidR="00CB4D39">
          <w:rPr>
            <w:noProof/>
            <w:webHidden/>
          </w:rPr>
          <w:fldChar w:fldCharType="end"/>
        </w:r>
      </w:hyperlink>
    </w:p>
    <w:p w14:paraId="03956304" w14:textId="0B91A4A1"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1" w:history="1">
        <w:r w:rsidR="00CB4D39" w:rsidRPr="0039687D">
          <w:rPr>
            <w:rStyle w:val="Hyperlink"/>
            <w:noProof/>
          </w:rPr>
          <w:t>Hình 5.18: Số bước nhảy trung bình</w:t>
        </w:r>
        <w:r w:rsidR="00CB4D39">
          <w:rPr>
            <w:noProof/>
            <w:webHidden/>
          </w:rPr>
          <w:tab/>
        </w:r>
        <w:r w:rsidR="00CB4D39">
          <w:rPr>
            <w:noProof/>
            <w:webHidden/>
          </w:rPr>
          <w:fldChar w:fldCharType="begin"/>
        </w:r>
        <w:r w:rsidR="00CB4D39">
          <w:rPr>
            <w:noProof/>
            <w:webHidden/>
          </w:rPr>
          <w:instrText xml:space="preserve"> PAGEREF _Toc171357111 \h </w:instrText>
        </w:r>
        <w:r w:rsidR="00CB4D39">
          <w:rPr>
            <w:noProof/>
            <w:webHidden/>
          </w:rPr>
        </w:r>
        <w:r w:rsidR="00CB4D39">
          <w:rPr>
            <w:noProof/>
            <w:webHidden/>
          </w:rPr>
          <w:fldChar w:fldCharType="separate"/>
        </w:r>
        <w:r w:rsidR="00C00872">
          <w:rPr>
            <w:noProof/>
            <w:webHidden/>
          </w:rPr>
          <w:t>52</w:t>
        </w:r>
        <w:r w:rsidR="00CB4D39">
          <w:rPr>
            <w:noProof/>
            <w:webHidden/>
          </w:rPr>
          <w:fldChar w:fldCharType="end"/>
        </w:r>
      </w:hyperlink>
    </w:p>
    <w:p w14:paraId="150446B4" w14:textId="68D9034D"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2" w:history="1">
        <w:r w:rsidR="00CB4D39" w:rsidRPr="0039687D">
          <w:rPr>
            <w:rStyle w:val="Hyperlink"/>
            <w:noProof/>
          </w:rPr>
          <w:t>Hình 5.19: Độ trễ trung bình</w:t>
        </w:r>
        <w:r w:rsidR="00CB4D39">
          <w:rPr>
            <w:noProof/>
            <w:webHidden/>
          </w:rPr>
          <w:tab/>
        </w:r>
        <w:r w:rsidR="00CB4D39">
          <w:rPr>
            <w:noProof/>
            <w:webHidden/>
          </w:rPr>
          <w:fldChar w:fldCharType="begin"/>
        </w:r>
        <w:r w:rsidR="00CB4D39">
          <w:rPr>
            <w:noProof/>
            <w:webHidden/>
          </w:rPr>
          <w:instrText xml:space="preserve"> PAGEREF _Toc171357112 \h </w:instrText>
        </w:r>
        <w:r w:rsidR="00CB4D39">
          <w:rPr>
            <w:noProof/>
            <w:webHidden/>
          </w:rPr>
        </w:r>
        <w:r w:rsidR="00CB4D39">
          <w:rPr>
            <w:noProof/>
            <w:webHidden/>
          </w:rPr>
          <w:fldChar w:fldCharType="separate"/>
        </w:r>
        <w:r w:rsidR="00C00872">
          <w:rPr>
            <w:noProof/>
            <w:webHidden/>
          </w:rPr>
          <w:t>53</w:t>
        </w:r>
        <w:r w:rsidR="00CB4D39">
          <w:rPr>
            <w:noProof/>
            <w:webHidden/>
          </w:rPr>
          <w:fldChar w:fldCharType="end"/>
        </w:r>
      </w:hyperlink>
    </w:p>
    <w:p w14:paraId="60192E59" w14:textId="5D0B98EB"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3" w:history="1">
        <w:r w:rsidR="00CB4D39" w:rsidRPr="0039687D">
          <w:rPr>
            <w:rStyle w:val="Hyperlink"/>
            <w:noProof/>
          </w:rPr>
          <w:t>Hình 6.1: Giao diện theo dõi</w:t>
        </w:r>
        <w:r w:rsidR="00CB4D39">
          <w:rPr>
            <w:noProof/>
            <w:webHidden/>
          </w:rPr>
          <w:tab/>
        </w:r>
        <w:r w:rsidR="00CB4D39">
          <w:rPr>
            <w:noProof/>
            <w:webHidden/>
          </w:rPr>
          <w:fldChar w:fldCharType="begin"/>
        </w:r>
        <w:r w:rsidR="00CB4D39">
          <w:rPr>
            <w:noProof/>
            <w:webHidden/>
          </w:rPr>
          <w:instrText xml:space="preserve"> PAGEREF _Toc171357113 \h </w:instrText>
        </w:r>
        <w:r w:rsidR="00CB4D39">
          <w:rPr>
            <w:noProof/>
            <w:webHidden/>
          </w:rPr>
        </w:r>
        <w:r w:rsidR="00CB4D39">
          <w:rPr>
            <w:noProof/>
            <w:webHidden/>
          </w:rPr>
          <w:fldChar w:fldCharType="separate"/>
        </w:r>
        <w:r w:rsidR="00C00872">
          <w:rPr>
            <w:noProof/>
            <w:webHidden/>
          </w:rPr>
          <w:t>54</w:t>
        </w:r>
        <w:r w:rsidR="00CB4D39">
          <w:rPr>
            <w:noProof/>
            <w:webHidden/>
          </w:rPr>
          <w:fldChar w:fldCharType="end"/>
        </w:r>
      </w:hyperlink>
    </w:p>
    <w:p w14:paraId="4113E6B2" w14:textId="22A5B6D4"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4" w:history="1">
        <w:r w:rsidR="00CB4D39" w:rsidRPr="0039687D">
          <w:rPr>
            <w:rStyle w:val="Hyperlink"/>
            <w:noProof/>
          </w:rPr>
          <w:t>Hình 6.2: Theo dõi năng lượng theo thời gian thực</w:t>
        </w:r>
        <w:r w:rsidR="00CB4D39">
          <w:rPr>
            <w:noProof/>
            <w:webHidden/>
          </w:rPr>
          <w:tab/>
        </w:r>
        <w:r w:rsidR="00CB4D39">
          <w:rPr>
            <w:noProof/>
            <w:webHidden/>
          </w:rPr>
          <w:fldChar w:fldCharType="begin"/>
        </w:r>
        <w:r w:rsidR="00CB4D39">
          <w:rPr>
            <w:noProof/>
            <w:webHidden/>
          </w:rPr>
          <w:instrText xml:space="preserve"> PAGEREF _Toc171357114 \h </w:instrText>
        </w:r>
        <w:r w:rsidR="00CB4D39">
          <w:rPr>
            <w:noProof/>
            <w:webHidden/>
          </w:rPr>
        </w:r>
        <w:r w:rsidR="00CB4D39">
          <w:rPr>
            <w:noProof/>
            <w:webHidden/>
          </w:rPr>
          <w:fldChar w:fldCharType="separate"/>
        </w:r>
        <w:r w:rsidR="00C00872">
          <w:rPr>
            <w:noProof/>
            <w:webHidden/>
          </w:rPr>
          <w:t>55</w:t>
        </w:r>
        <w:r w:rsidR="00CB4D39">
          <w:rPr>
            <w:noProof/>
            <w:webHidden/>
          </w:rPr>
          <w:fldChar w:fldCharType="end"/>
        </w:r>
      </w:hyperlink>
    </w:p>
    <w:p w14:paraId="338616C1" w14:textId="6A042C45"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5" w:history="1">
        <w:r w:rsidR="00CB4D39" w:rsidRPr="0039687D">
          <w:rPr>
            <w:rStyle w:val="Hyperlink"/>
            <w:noProof/>
          </w:rPr>
          <w:t>Hình 6.3: Phân bố năng lượng còn lại của RPL-ETX thực nghiệm</w:t>
        </w:r>
        <w:r w:rsidR="00CB4D39">
          <w:rPr>
            <w:noProof/>
            <w:webHidden/>
          </w:rPr>
          <w:tab/>
        </w:r>
        <w:r w:rsidR="00CB4D39">
          <w:rPr>
            <w:noProof/>
            <w:webHidden/>
          </w:rPr>
          <w:fldChar w:fldCharType="begin"/>
        </w:r>
        <w:r w:rsidR="00CB4D39">
          <w:rPr>
            <w:noProof/>
            <w:webHidden/>
          </w:rPr>
          <w:instrText xml:space="preserve"> PAGEREF _Toc171357115 \h </w:instrText>
        </w:r>
        <w:r w:rsidR="00CB4D39">
          <w:rPr>
            <w:noProof/>
            <w:webHidden/>
          </w:rPr>
        </w:r>
        <w:r w:rsidR="00CB4D39">
          <w:rPr>
            <w:noProof/>
            <w:webHidden/>
          </w:rPr>
          <w:fldChar w:fldCharType="separate"/>
        </w:r>
        <w:r w:rsidR="00C00872">
          <w:rPr>
            <w:noProof/>
            <w:webHidden/>
          </w:rPr>
          <w:t>55</w:t>
        </w:r>
        <w:r w:rsidR="00CB4D39">
          <w:rPr>
            <w:noProof/>
            <w:webHidden/>
          </w:rPr>
          <w:fldChar w:fldCharType="end"/>
        </w:r>
      </w:hyperlink>
    </w:p>
    <w:p w14:paraId="3A23A6A8" w14:textId="0D78242D"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6" w:history="1">
        <w:r w:rsidR="00CB4D39" w:rsidRPr="0039687D">
          <w:rPr>
            <w:rStyle w:val="Hyperlink"/>
            <w:noProof/>
          </w:rPr>
          <w:t>Hình 6.4: Phân bố năng lượng còn lại của ETX-EE</w:t>
        </w:r>
        <w:r w:rsidR="00CB4D39">
          <w:rPr>
            <w:noProof/>
            <w:webHidden/>
          </w:rPr>
          <w:tab/>
        </w:r>
        <w:r w:rsidR="00CB4D39">
          <w:rPr>
            <w:noProof/>
            <w:webHidden/>
          </w:rPr>
          <w:fldChar w:fldCharType="begin"/>
        </w:r>
        <w:r w:rsidR="00CB4D39">
          <w:rPr>
            <w:noProof/>
            <w:webHidden/>
          </w:rPr>
          <w:instrText xml:space="preserve"> PAGEREF _Toc171357116 \h </w:instrText>
        </w:r>
        <w:r w:rsidR="00CB4D39">
          <w:rPr>
            <w:noProof/>
            <w:webHidden/>
          </w:rPr>
        </w:r>
        <w:r w:rsidR="00CB4D39">
          <w:rPr>
            <w:noProof/>
            <w:webHidden/>
          </w:rPr>
          <w:fldChar w:fldCharType="separate"/>
        </w:r>
        <w:r w:rsidR="00C00872">
          <w:rPr>
            <w:noProof/>
            <w:webHidden/>
          </w:rPr>
          <w:t>56</w:t>
        </w:r>
        <w:r w:rsidR="00CB4D39">
          <w:rPr>
            <w:noProof/>
            <w:webHidden/>
          </w:rPr>
          <w:fldChar w:fldCharType="end"/>
        </w:r>
      </w:hyperlink>
    </w:p>
    <w:p w14:paraId="04BD4BE2" w14:textId="75B143E8"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7" w:history="1">
        <w:r w:rsidR="00CB4D39" w:rsidRPr="0039687D">
          <w:rPr>
            <w:rStyle w:val="Hyperlink"/>
            <w:noProof/>
          </w:rPr>
          <w:t>Hình 6.5: Phân bố năng lượng còn lại của ETX-RDC</w:t>
        </w:r>
        <w:r w:rsidR="00CB4D39">
          <w:rPr>
            <w:noProof/>
            <w:webHidden/>
          </w:rPr>
          <w:tab/>
        </w:r>
        <w:r w:rsidR="00CB4D39">
          <w:rPr>
            <w:noProof/>
            <w:webHidden/>
          </w:rPr>
          <w:fldChar w:fldCharType="begin"/>
        </w:r>
        <w:r w:rsidR="00CB4D39">
          <w:rPr>
            <w:noProof/>
            <w:webHidden/>
          </w:rPr>
          <w:instrText xml:space="preserve"> PAGEREF _Toc171357117 \h </w:instrText>
        </w:r>
        <w:r w:rsidR="00CB4D39">
          <w:rPr>
            <w:noProof/>
            <w:webHidden/>
          </w:rPr>
        </w:r>
        <w:r w:rsidR="00CB4D39">
          <w:rPr>
            <w:noProof/>
            <w:webHidden/>
          </w:rPr>
          <w:fldChar w:fldCharType="separate"/>
        </w:r>
        <w:r w:rsidR="00C00872">
          <w:rPr>
            <w:noProof/>
            <w:webHidden/>
          </w:rPr>
          <w:t>56</w:t>
        </w:r>
        <w:r w:rsidR="00CB4D39">
          <w:rPr>
            <w:noProof/>
            <w:webHidden/>
          </w:rPr>
          <w:fldChar w:fldCharType="end"/>
        </w:r>
      </w:hyperlink>
    </w:p>
    <w:p w14:paraId="6D14D033" w14:textId="56FF6CBD"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8" w:history="1">
        <w:r w:rsidR="00CB4D39" w:rsidRPr="0039687D">
          <w:rPr>
            <w:rStyle w:val="Hyperlink"/>
            <w:noProof/>
          </w:rPr>
          <w:t>Hình 6.6: Phân bố năng lượng còn lại của ETX-QU</w:t>
        </w:r>
        <w:r w:rsidR="00CB4D39">
          <w:rPr>
            <w:noProof/>
            <w:webHidden/>
          </w:rPr>
          <w:tab/>
        </w:r>
        <w:r w:rsidR="00CB4D39">
          <w:rPr>
            <w:noProof/>
            <w:webHidden/>
          </w:rPr>
          <w:fldChar w:fldCharType="begin"/>
        </w:r>
        <w:r w:rsidR="00CB4D39">
          <w:rPr>
            <w:noProof/>
            <w:webHidden/>
          </w:rPr>
          <w:instrText xml:space="preserve"> PAGEREF _Toc171357118 \h </w:instrText>
        </w:r>
        <w:r w:rsidR="00CB4D39">
          <w:rPr>
            <w:noProof/>
            <w:webHidden/>
          </w:rPr>
        </w:r>
        <w:r w:rsidR="00CB4D39">
          <w:rPr>
            <w:noProof/>
            <w:webHidden/>
          </w:rPr>
          <w:fldChar w:fldCharType="separate"/>
        </w:r>
        <w:r w:rsidR="00C00872">
          <w:rPr>
            <w:noProof/>
            <w:webHidden/>
          </w:rPr>
          <w:t>57</w:t>
        </w:r>
        <w:r w:rsidR="00CB4D39">
          <w:rPr>
            <w:noProof/>
            <w:webHidden/>
          </w:rPr>
          <w:fldChar w:fldCharType="end"/>
        </w:r>
      </w:hyperlink>
    </w:p>
    <w:p w14:paraId="52843015" w14:textId="0EA1FD1C"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19" w:history="1">
        <w:r w:rsidR="00CB4D39" w:rsidRPr="0039687D">
          <w:rPr>
            <w:rStyle w:val="Hyperlink"/>
            <w:noProof/>
          </w:rPr>
          <w:t>Hình 6.7: Tổng năng lượng còn lại thực nghiệm</w:t>
        </w:r>
        <w:r w:rsidR="00CB4D39">
          <w:rPr>
            <w:noProof/>
            <w:webHidden/>
          </w:rPr>
          <w:tab/>
        </w:r>
        <w:r w:rsidR="00CB4D39">
          <w:rPr>
            <w:noProof/>
            <w:webHidden/>
          </w:rPr>
          <w:fldChar w:fldCharType="begin"/>
        </w:r>
        <w:r w:rsidR="00CB4D39">
          <w:rPr>
            <w:noProof/>
            <w:webHidden/>
          </w:rPr>
          <w:instrText xml:space="preserve"> PAGEREF _Toc171357119 \h </w:instrText>
        </w:r>
        <w:r w:rsidR="00CB4D39">
          <w:rPr>
            <w:noProof/>
            <w:webHidden/>
          </w:rPr>
        </w:r>
        <w:r w:rsidR="00CB4D39">
          <w:rPr>
            <w:noProof/>
            <w:webHidden/>
          </w:rPr>
          <w:fldChar w:fldCharType="separate"/>
        </w:r>
        <w:r w:rsidR="00C00872">
          <w:rPr>
            <w:noProof/>
            <w:webHidden/>
          </w:rPr>
          <w:t>57</w:t>
        </w:r>
        <w:r w:rsidR="00CB4D39">
          <w:rPr>
            <w:noProof/>
            <w:webHidden/>
          </w:rPr>
          <w:fldChar w:fldCharType="end"/>
        </w:r>
      </w:hyperlink>
    </w:p>
    <w:p w14:paraId="343583B3" w14:textId="4B7E999F"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120" w:history="1">
        <w:r w:rsidR="00CB4D39" w:rsidRPr="0039687D">
          <w:rPr>
            <w:rStyle w:val="Hyperlink"/>
            <w:noProof/>
          </w:rPr>
          <w:t>Hình 6.8: Tỉ lệ truyền gói tin thành công thực nghiệm</w:t>
        </w:r>
        <w:r w:rsidR="00CB4D39">
          <w:rPr>
            <w:noProof/>
            <w:webHidden/>
          </w:rPr>
          <w:tab/>
        </w:r>
        <w:r w:rsidR="00CB4D39">
          <w:rPr>
            <w:noProof/>
            <w:webHidden/>
          </w:rPr>
          <w:fldChar w:fldCharType="begin"/>
        </w:r>
        <w:r w:rsidR="00CB4D39">
          <w:rPr>
            <w:noProof/>
            <w:webHidden/>
          </w:rPr>
          <w:instrText xml:space="preserve"> PAGEREF _Toc171357120 \h </w:instrText>
        </w:r>
        <w:r w:rsidR="00CB4D39">
          <w:rPr>
            <w:noProof/>
            <w:webHidden/>
          </w:rPr>
        </w:r>
        <w:r w:rsidR="00CB4D39">
          <w:rPr>
            <w:noProof/>
            <w:webHidden/>
          </w:rPr>
          <w:fldChar w:fldCharType="separate"/>
        </w:r>
        <w:r w:rsidR="00C00872">
          <w:rPr>
            <w:noProof/>
            <w:webHidden/>
          </w:rPr>
          <w:t>58</w:t>
        </w:r>
        <w:r w:rsidR="00CB4D39">
          <w:rPr>
            <w:noProof/>
            <w:webHidden/>
          </w:rPr>
          <w:fldChar w:fldCharType="end"/>
        </w:r>
      </w:hyperlink>
    </w:p>
    <w:p w14:paraId="72BE0232" w14:textId="040A3D5A" w:rsidR="00571985" w:rsidRDefault="00853E10" w:rsidP="00ED58A6">
      <w:pPr>
        <w:spacing w:after="160" w:line="259" w:lineRule="auto"/>
        <w:jc w:val="center"/>
        <w:rPr>
          <w:b/>
        </w:rPr>
      </w:pPr>
      <w:r>
        <w:rPr>
          <w:b/>
        </w:rPr>
        <w:fldChar w:fldCharType="end"/>
      </w:r>
    </w:p>
    <w:p w14:paraId="4D44E10C" w14:textId="3D0147D9" w:rsidR="00094A6A" w:rsidRDefault="00094A6A">
      <w:pPr>
        <w:rPr>
          <w:b/>
        </w:rPr>
      </w:pPr>
      <w:r>
        <w:rPr>
          <w:b/>
        </w:rPr>
        <w:br w:type="page"/>
      </w:r>
    </w:p>
    <w:p w14:paraId="752E3060" w14:textId="52B978A9" w:rsidR="00094A6A" w:rsidRDefault="00094A6A">
      <w:pPr>
        <w:rPr>
          <w:b/>
        </w:rPr>
      </w:pPr>
    </w:p>
    <w:p w14:paraId="6A85E72B" w14:textId="7CFED11F" w:rsidR="00094A6A" w:rsidRDefault="00094A6A" w:rsidP="00094A6A">
      <w:pPr>
        <w:spacing w:after="160" w:line="259" w:lineRule="auto"/>
        <w:jc w:val="center"/>
        <w:rPr>
          <w:b/>
        </w:rPr>
      </w:pPr>
      <w:r w:rsidRPr="00D36778">
        <w:rPr>
          <w:b/>
        </w:rPr>
        <w:t xml:space="preserve">DANH MỤC </w:t>
      </w:r>
      <w:r>
        <w:rPr>
          <w:b/>
        </w:rPr>
        <w:t>BẢNG BIỂU</w:t>
      </w:r>
    </w:p>
    <w:p w14:paraId="1E0458D5" w14:textId="4DE19B38" w:rsidR="00CB4D39" w:rsidRDefault="009774B3">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r>
        <w:rPr>
          <w:b/>
        </w:rPr>
        <w:fldChar w:fldCharType="begin"/>
      </w:r>
      <w:r>
        <w:rPr>
          <w:b/>
        </w:rPr>
        <w:instrText xml:space="preserve"> TOC \h \z \c "Bảng" </w:instrText>
      </w:r>
      <w:r>
        <w:rPr>
          <w:b/>
        </w:rPr>
        <w:fldChar w:fldCharType="separate"/>
      </w:r>
      <w:hyperlink w:anchor="_Toc171357061" w:history="1">
        <w:r w:rsidR="00CB4D39" w:rsidRPr="00D5004D">
          <w:rPr>
            <w:rStyle w:val="Hyperlink"/>
            <w:noProof/>
          </w:rPr>
          <w:t>Bảng 4.1: Ngăn xếp mạng được sử dụng</w:t>
        </w:r>
        <w:r w:rsidR="00CB4D39">
          <w:rPr>
            <w:noProof/>
            <w:webHidden/>
          </w:rPr>
          <w:tab/>
        </w:r>
        <w:r w:rsidR="00CB4D39">
          <w:rPr>
            <w:noProof/>
            <w:webHidden/>
          </w:rPr>
          <w:fldChar w:fldCharType="begin"/>
        </w:r>
        <w:r w:rsidR="00CB4D39">
          <w:rPr>
            <w:noProof/>
            <w:webHidden/>
          </w:rPr>
          <w:instrText xml:space="preserve"> PAGEREF _Toc171357061 \h </w:instrText>
        </w:r>
        <w:r w:rsidR="00CB4D39">
          <w:rPr>
            <w:noProof/>
            <w:webHidden/>
          </w:rPr>
        </w:r>
        <w:r w:rsidR="00CB4D39">
          <w:rPr>
            <w:noProof/>
            <w:webHidden/>
          </w:rPr>
          <w:fldChar w:fldCharType="separate"/>
        </w:r>
        <w:r w:rsidR="00C00872">
          <w:rPr>
            <w:noProof/>
            <w:webHidden/>
          </w:rPr>
          <w:t>31</w:t>
        </w:r>
        <w:r w:rsidR="00CB4D39">
          <w:rPr>
            <w:noProof/>
            <w:webHidden/>
          </w:rPr>
          <w:fldChar w:fldCharType="end"/>
        </w:r>
      </w:hyperlink>
    </w:p>
    <w:p w14:paraId="27D09B0D" w14:textId="757F7F80"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2" w:history="1">
        <w:r w:rsidR="00CB4D39" w:rsidRPr="00D5004D">
          <w:rPr>
            <w:rStyle w:val="Hyperlink"/>
            <w:noProof/>
          </w:rPr>
          <w:t>Bảng 4.2: Các giao thức hỗ trợ bởi Contiki OS</w:t>
        </w:r>
        <w:r w:rsidR="00CB4D39">
          <w:rPr>
            <w:noProof/>
            <w:webHidden/>
          </w:rPr>
          <w:tab/>
        </w:r>
        <w:r w:rsidR="00CB4D39">
          <w:rPr>
            <w:noProof/>
            <w:webHidden/>
          </w:rPr>
          <w:fldChar w:fldCharType="begin"/>
        </w:r>
        <w:r w:rsidR="00CB4D39">
          <w:rPr>
            <w:noProof/>
            <w:webHidden/>
          </w:rPr>
          <w:instrText xml:space="preserve"> PAGEREF _Toc171357062 \h </w:instrText>
        </w:r>
        <w:r w:rsidR="00CB4D39">
          <w:rPr>
            <w:noProof/>
            <w:webHidden/>
          </w:rPr>
        </w:r>
        <w:r w:rsidR="00CB4D39">
          <w:rPr>
            <w:noProof/>
            <w:webHidden/>
          </w:rPr>
          <w:fldChar w:fldCharType="separate"/>
        </w:r>
        <w:r w:rsidR="00C00872">
          <w:rPr>
            <w:noProof/>
            <w:webHidden/>
          </w:rPr>
          <w:t>35</w:t>
        </w:r>
        <w:r w:rsidR="00CB4D39">
          <w:rPr>
            <w:noProof/>
            <w:webHidden/>
          </w:rPr>
          <w:fldChar w:fldCharType="end"/>
        </w:r>
      </w:hyperlink>
    </w:p>
    <w:p w14:paraId="08D919FE" w14:textId="5CBB9878"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3" w:history="1">
        <w:r w:rsidR="00CB4D39" w:rsidRPr="00D5004D">
          <w:rPr>
            <w:rStyle w:val="Hyperlink"/>
            <w:noProof/>
          </w:rPr>
          <w:t>Bảng 4.3: Thông số kĩ thuật kit LAUNCHPAD-CC2650</w:t>
        </w:r>
        <w:r w:rsidR="00CB4D39">
          <w:rPr>
            <w:noProof/>
            <w:webHidden/>
          </w:rPr>
          <w:tab/>
        </w:r>
        <w:r w:rsidR="00CB4D39">
          <w:rPr>
            <w:noProof/>
            <w:webHidden/>
          </w:rPr>
          <w:fldChar w:fldCharType="begin"/>
        </w:r>
        <w:r w:rsidR="00CB4D39">
          <w:rPr>
            <w:noProof/>
            <w:webHidden/>
          </w:rPr>
          <w:instrText xml:space="preserve"> PAGEREF _Toc171357063 \h </w:instrText>
        </w:r>
        <w:r w:rsidR="00CB4D39">
          <w:rPr>
            <w:noProof/>
            <w:webHidden/>
          </w:rPr>
        </w:r>
        <w:r w:rsidR="00CB4D39">
          <w:rPr>
            <w:noProof/>
            <w:webHidden/>
          </w:rPr>
          <w:fldChar w:fldCharType="separate"/>
        </w:r>
        <w:r w:rsidR="00C00872">
          <w:rPr>
            <w:noProof/>
            <w:webHidden/>
          </w:rPr>
          <w:t>40</w:t>
        </w:r>
        <w:r w:rsidR="00CB4D39">
          <w:rPr>
            <w:noProof/>
            <w:webHidden/>
          </w:rPr>
          <w:fldChar w:fldCharType="end"/>
        </w:r>
      </w:hyperlink>
    </w:p>
    <w:p w14:paraId="0BC6D7B4" w14:textId="3F968B51"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4" w:history="1">
        <w:r w:rsidR="00CB4D39" w:rsidRPr="00D5004D">
          <w:rPr>
            <w:rStyle w:val="Hyperlink"/>
            <w:noProof/>
          </w:rPr>
          <w:t>Bảng 5.1: Bảng tham số mô phỏng</w:t>
        </w:r>
        <w:r w:rsidR="00CB4D39">
          <w:rPr>
            <w:noProof/>
            <w:webHidden/>
          </w:rPr>
          <w:tab/>
        </w:r>
        <w:r w:rsidR="00CB4D39">
          <w:rPr>
            <w:noProof/>
            <w:webHidden/>
          </w:rPr>
          <w:fldChar w:fldCharType="begin"/>
        </w:r>
        <w:r w:rsidR="00CB4D39">
          <w:rPr>
            <w:noProof/>
            <w:webHidden/>
          </w:rPr>
          <w:instrText xml:space="preserve"> PAGEREF _Toc171357064 \h </w:instrText>
        </w:r>
        <w:r w:rsidR="00CB4D39">
          <w:rPr>
            <w:noProof/>
            <w:webHidden/>
          </w:rPr>
        </w:r>
        <w:r w:rsidR="00CB4D39">
          <w:rPr>
            <w:noProof/>
            <w:webHidden/>
          </w:rPr>
          <w:fldChar w:fldCharType="separate"/>
        </w:r>
        <w:r w:rsidR="00C00872">
          <w:rPr>
            <w:noProof/>
            <w:webHidden/>
          </w:rPr>
          <w:t>43</w:t>
        </w:r>
        <w:r w:rsidR="00CB4D39">
          <w:rPr>
            <w:noProof/>
            <w:webHidden/>
          </w:rPr>
          <w:fldChar w:fldCharType="end"/>
        </w:r>
      </w:hyperlink>
    </w:p>
    <w:p w14:paraId="664DD13B" w14:textId="6D324967"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5" w:history="1">
        <w:r w:rsidR="00CB4D39" w:rsidRPr="00D5004D">
          <w:rPr>
            <w:rStyle w:val="Hyperlink"/>
            <w:noProof/>
          </w:rPr>
          <w:t>Bảng 5.2: Số bản tin được trung chuyển qua từng nút</w:t>
        </w:r>
        <w:r w:rsidR="00CB4D39">
          <w:rPr>
            <w:noProof/>
            <w:webHidden/>
          </w:rPr>
          <w:tab/>
        </w:r>
        <w:r w:rsidR="00CB4D39">
          <w:rPr>
            <w:noProof/>
            <w:webHidden/>
          </w:rPr>
          <w:fldChar w:fldCharType="begin"/>
        </w:r>
        <w:r w:rsidR="00CB4D39">
          <w:rPr>
            <w:noProof/>
            <w:webHidden/>
          </w:rPr>
          <w:instrText xml:space="preserve"> PAGEREF _Toc171357065 \h </w:instrText>
        </w:r>
        <w:r w:rsidR="00CB4D39">
          <w:rPr>
            <w:noProof/>
            <w:webHidden/>
          </w:rPr>
        </w:r>
        <w:r w:rsidR="00CB4D39">
          <w:rPr>
            <w:noProof/>
            <w:webHidden/>
          </w:rPr>
          <w:fldChar w:fldCharType="separate"/>
        </w:r>
        <w:r w:rsidR="00C00872">
          <w:rPr>
            <w:noProof/>
            <w:webHidden/>
          </w:rPr>
          <w:t>46</w:t>
        </w:r>
        <w:r w:rsidR="00CB4D39">
          <w:rPr>
            <w:noProof/>
            <w:webHidden/>
          </w:rPr>
          <w:fldChar w:fldCharType="end"/>
        </w:r>
      </w:hyperlink>
    </w:p>
    <w:p w14:paraId="5260B127" w14:textId="7D1A4E8C" w:rsidR="00CB4D39" w:rsidRDefault="0014487F">
      <w:pPr>
        <w:pStyle w:val="TableofFigures"/>
        <w:tabs>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71357066" w:history="1">
        <w:r w:rsidR="00CB4D39" w:rsidRPr="00D5004D">
          <w:rPr>
            <w:rStyle w:val="Hyperlink"/>
            <w:noProof/>
          </w:rPr>
          <w:t>Bảng 6.1: Dòng tiêu thụ trong từng chế độ của cc2650</w:t>
        </w:r>
        <w:r w:rsidR="00CB4D39">
          <w:rPr>
            <w:noProof/>
            <w:webHidden/>
          </w:rPr>
          <w:tab/>
        </w:r>
        <w:r w:rsidR="00CB4D39">
          <w:rPr>
            <w:noProof/>
            <w:webHidden/>
          </w:rPr>
          <w:fldChar w:fldCharType="begin"/>
        </w:r>
        <w:r w:rsidR="00CB4D39">
          <w:rPr>
            <w:noProof/>
            <w:webHidden/>
          </w:rPr>
          <w:instrText xml:space="preserve"> PAGEREF _Toc171357066 \h </w:instrText>
        </w:r>
        <w:r w:rsidR="00CB4D39">
          <w:rPr>
            <w:noProof/>
            <w:webHidden/>
          </w:rPr>
        </w:r>
        <w:r w:rsidR="00CB4D39">
          <w:rPr>
            <w:noProof/>
            <w:webHidden/>
          </w:rPr>
          <w:fldChar w:fldCharType="separate"/>
        </w:r>
        <w:r w:rsidR="00C00872">
          <w:rPr>
            <w:noProof/>
            <w:webHidden/>
          </w:rPr>
          <w:t>54</w:t>
        </w:r>
        <w:r w:rsidR="00CB4D39">
          <w:rPr>
            <w:noProof/>
            <w:webHidden/>
          </w:rPr>
          <w:fldChar w:fldCharType="end"/>
        </w:r>
      </w:hyperlink>
    </w:p>
    <w:p w14:paraId="440749E2" w14:textId="62791482" w:rsidR="009774B3" w:rsidRDefault="009774B3" w:rsidP="00094A6A">
      <w:pPr>
        <w:spacing w:after="160" w:line="259" w:lineRule="auto"/>
        <w:jc w:val="center"/>
        <w:rPr>
          <w:b/>
        </w:rPr>
      </w:pPr>
      <w:r>
        <w:rPr>
          <w:b/>
        </w:rPr>
        <w:fldChar w:fldCharType="end"/>
      </w:r>
    </w:p>
    <w:p w14:paraId="7BD85FD0" w14:textId="77777777" w:rsidR="00653189" w:rsidRDefault="00653189" w:rsidP="00094A6A">
      <w:pPr>
        <w:rPr>
          <w:b/>
        </w:rPr>
      </w:pPr>
    </w:p>
    <w:p w14:paraId="36E09D15" w14:textId="4B64CB67" w:rsidR="00966FAF" w:rsidRDefault="00966FAF" w:rsidP="00966FAF">
      <w:pPr>
        <w:spacing w:after="160" w:line="259" w:lineRule="auto"/>
        <w:jc w:val="center"/>
        <w:rPr>
          <w:b/>
        </w:rPr>
      </w:pPr>
      <w:r w:rsidRPr="00D36778">
        <w:rPr>
          <w:b/>
        </w:rPr>
        <w:t xml:space="preserve">DANH MỤC </w:t>
      </w:r>
      <w:r w:rsidR="00CB17D9">
        <w:rPr>
          <w:b/>
        </w:rPr>
        <w:t>CÁC TỪ VIẾT TẮT</w:t>
      </w:r>
    </w:p>
    <w:p w14:paraId="6989511B" w14:textId="77777777" w:rsidR="00966FAF" w:rsidRDefault="00966FAF" w:rsidP="00094A6A">
      <w:pPr>
        <w:rPr>
          <w:b/>
        </w:rPr>
      </w:pPr>
    </w:p>
    <w:tbl>
      <w:tblPr>
        <w:tblStyle w:val="TableGrid"/>
        <w:tblW w:w="0" w:type="auto"/>
        <w:tblLook w:val="04A0" w:firstRow="1" w:lastRow="0" w:firstColumn="1" w:lastColumn="0" w:noHBand="0" w:noVBand="1"/>
      </w:tblPr>
      <w:tblGrid>
        <w:gridCol w:w="2547"/>
        <w:gridCol w:w="5947"/>
      </w:tblGrid>
      <w:tr w:rsidR="00D261F5" w14:paraId="2451E7D9" w14:textId="77777777" w:rsidTr="008362C5">
        <w:tc>
          <w:tcPr>
            <w:tcW w:w="2547" w:type="dxa"/>
          </w:tcPr>
          <w:p w14:paraId="1204B028" w14:textId="21CF7EB7" w:rsidR="00D261F5" w:rsidRDefault="00D261F5" w:rsidP="00094A6A">
            <w:pPr>
              <w:rPr>
                <w:b/>
              </w:rPr>
            </w:pPr>
            <w:r>
              <w:rPr>
                <w:b/>
              </w:rPr>
              <w:t>Chữ viết tắt</w:t>
            </w:r>
          </w:p>
        </w:tc>
        <w:tc>
          <w:tcPr>
            <w:tcW w:w="5947" w:type="dxa"/>
          </w:tcPr>
          <w:p w14:paraId="58E6AB99" w14:textId="54A31CCF" w:rsidR="00D261F5" w:rsidRDefault="00D261F5" w:rsidP="00094A6A">
            <w:pPr>
              <w:rPr>
                <w:b/>
              </w:rPr>
            </w:pPr>
            <w:r>
              <w:rPr>
                <w:b/>
              </w:rPr>
              <w:t>Nguyên nghĩa</w:t>
            </w:r>
          </w:p>
        </w:tc>
      </w:tr>
      <w:tr w:rsidR="00D261F5" w14:paraId="41790F90" w14:textId="77777777" w:rsidTr="008362C5">
        <w:tc>
          <w:tcPr>
            <w:tcW w:w="2547" w:type="dxa"/>
          </w:tcPr>
          <w:p w14:paraId="75382C72" w14:textId="32B54860" w:rsidR="00D261F5" w:rsidRPr="00C60CDD" w:rsidRDefault="00C60CDD" w:rsidP="00094A6A">
            <w:pPr>
              <w:rPr>
                <w:bCs/>
              </w:rPr>
            </w:pPr>
            <w:r>
              <w:rPr>
                <w:bCs/>
              </w:rPr>
              <w:t>WSNs</w:t>
            </w:r>
          </w:p>
        </w:tc>
        <w:tc>
          <w:tcPr>
            <w:tcW w:w="5947" w:type="dxa"/>
          </w:tcPr>
          <w:p w14:paraId="070E0F99" w14:textId="62059206" w:rsidR="00D261F5" w:rsidRDefault="00250F50" w:rsidP="00094A6A">
            <w:pPr>
              <w:rPr>
                <w:b/>
              </w:rPr>
            </w:pPr>
            <w:r>
              <w:t xml:space="preserve">Wireless </w:t>
            </w:r>
            <w:r w:rsidR="00444012">
              <w:t>s</w:t>
            </w:r>
            <w:r>
              <w:t xml:space="preserve">ensor </w:t>
            </w:r>
            <w:r w:rsidR="00444012">
              <w:t>n</w:t>
            </w:r>
            <w:r>
              <w:t>etworks</w:t>
            </w:r>
          </w:p>
        </w:tc>
      </w:tr>
      <w:tr w:rsidR="00D261F5" w14:paraId="2BB08BBB" w14:textId="77777777" w:rsidTr="008362C5">
        <w:tc>
          <w:tcPr>
            <w:tcW w:w="2547" w:type="dxa"/>
          </w:tcPr>
          <w:p w14:paraId="5C56DCE1" w14:textId="6FA770C6" w:rsidR="00D261F5" w:rsidRPr="00873F6E" w:rsidRDefault="00873F6E" w:rsidP="00094A6A">
            <w:pPr>
              <w:rPr>
                <w:bCs/>
              </w:rPr>
            </w:pPr>
            <w:r>
              <w:rPr>
                <w:bCs/>
              </w:rPr>
              <w:t>LL</w:t>
            </w:r>
            <w:r w:rsidR="00FD134A">
              <w:rPr>
                <w:bCs/>
              </w:rPr>
              <w:t>Ns</w:t>
            </w:r>
          </w:p>
        </w:tc>
        <w:tc>
          <w:tcPr>
            <w:tcW w:w="5947" w:type="dxa"/>
          </w:tcPr>
          <w:p w14:paraId="0B648E37" w14:textId="68E2F967" w:rsidR="00D261F5" w:rsidRPr="008C692D" w:rsidRDefault="008C692D" w:rsidP="00094A6A">
            <w:pPr>
              <w:rPr>
                <w:bCs/>
              </w:rPr>
            </w:pPr>
            <w:r>
              <w:rPr>
                <w:bCs/>
              </w:rPr>
              <w:t xml:space="preserve">Lowpower and </w:t>
            </w:r>
            <w:r w:rsidR="00444012">
              <w:rPr>
                <w:bCs/>
              </w:rPr>
              <w:t>l</w:t>
            </w:r>
            <w:r>
              <w:rPr>
                <w:bCs/>
              </w:rPr>
              <w:t xml:space="preserve">ossy </w:t>
            </w:r>
            <w:r w:rsidR="00444012">
              <w:rPr>
                <w:bCs/>
              </w:rPr>
              <w:t>networks</w:t>
            </w:r>
          </w:p>
        </w:tc>
      </w:tr>
      <w:tr w:rsidR="00D261F5" w14:paraId="77E02471" w14:textId="77777777" w:rsidTr="008362C5">
        <w:tc>
          <w:tcPr>
            <w:tcW w:w="2547" w:type="dxa"/>
          </w:tcPr>
          <w:p w14:paraId="2EED3DCE" w14:textId="22BCFCC1" w:rsidR="00D261F5" w:rsidRPr="0034228D" w:rsidRDefault="0034228D" w:rsidP="00094A6A">
            <w:pPr>
              <w:rPr>
                <w:bCs/>
              </w:rPr>
            </w:pPr>
            <w:r>
              <w:rPr>
                <w:bCs/>
              </w:rPr>
              <w:t>RPL</w:t>
            </w:r>
          </w:p>
        </w:tc>
        <w:tc>
          <w:tcPr>
            <w:tcW w:w="5947" w:type="dxa"/>
          </w:tcPr>
          <w:p w14:paraId="5E68DC81" w14:textId="04ED7C6E" w:rsidR="00D261F5" w:rsidRPr="009240BE" w:rsidRDefault="009240BE" w:rsidP="00094A6A">
            <w:pPr>
              <w:rPr>
                <w:bCs/>
              </w:rPr>
            </w:pPr>
            <w:r>
              <w:rPr>
                <w:bCs/>
              </w:rPr>
              <w:t>Routing</w:t>
            </w:r>
            <w:r w:rsidR="003922F2">
              <w:rPr>
                <w:bCs/>
              </w:rPr>
              <w:t xml:space="preserve"> protocol for </w:t>
            </w:r>
            <w:r w:rsidR="00EE5B74">
              <w:rPr>
                <w:bCs/>
              </w:rPr>
              <w:t>Low</w:t>
            </w:r>
            <w:r w:rsidR="00BB6023">
              <w:rPr>
                <w:bCs/>
              </w:rPr>
              <w:t>-power and Lossy</w:t>
            </w:r>
            <w:r w:rsidR="003376CB">
              <w:rPr>
                <w:bCs/>
              </w:rPr>
              <w:t xml:space="preserve"> Networks</w:t>
            </w:r>
          </w:p>
        </w:tc>
      </w:tr>
      <w:tr w:rsidR="00D261F5" w14:paraId="61871B8C" w14:textId="77777777" w:rsidTr="008362C5">
        <w:tc>
          <w:tcPr>
            <w:tcW w:w="2547" w:type="dxa"/>
          </w:tcPr>
          <w:p w14:paraId="6CE2EC3F" w14:textId="687B1713" w:rsidR="00D261F5" w:rsidRPr="003629D6" w:rsidRDefault="003629D6" w:rsidP="00094A6A">
            <w:pPr>
              <w:rPr>
                <w:bCs/>
              </w:rPr>
            </w:pPr>
            <w:r>
              <w:rPr>
                <w:bCs/>
              </w:rPr>
              <w:t>DODAG</w:t>
            </w:r>
          </w:p>
        </w:tc>
        <w:tc>
          <w:tcPr>
            <w:tcW w:w="5947" w:type="dxa"/>
          </w:tcPr>
          <w:p w14:paraId="588E2DFD" w14:textId="6D818048" w:rsidR="00D261F5" w:rsidRDefault="00E64C21" w:rsidP="00094A6A">
            <w:pPr>
              <w:rPr>
                <w:b/>
              </w:rPr>
            </w:pPr>
            <w:r>
              <w:t>Destination Oriented Directed Acyclic Graph</w:t>
            </w:r>
          </w:p>
        </w:tc>
      </w:tr>
      <w:tr w:rsidR="00D261F5" w14:paraId="49C1C81B" w14:textId="77777777" w:rsidTr="008362C5">
        <w:tc>
          <w:tcPr>
            <w:tcW w:w="2547" w:type="dxa"/>
          </w:tcPr>
          <w:p w14:paraId="1738C57E" w14:textId="6BB28CAF" w:rsidR="00D261F5" w:rsidRPr="006302D2" w:rsidRDefault="006302D2" w:rsidP="00094A6A">
            <w:pPr>
              <w:rPr>
                <w:bCs/>
              </w:rPr>
            </w:pPr>
            <w:r>
              <w:rPr>
                <w:bCs/>
              </w:rPr>
              <w:t>DIS</w:t>
            </w:r>
          </w:p>
        </w:tc>
        <w:tc>
          <w:tcPr>
            <w:tcW w:w="5947" w:type="dxa"/>
          </w:tcPr>
          <w:p w14:paraId="77FD415F" w14:textId="62918B69" w:rsidR="00D261F5" w:rsidRDefault="00E81706" w:rsidP="00094A6A">
            <w:pPr>
              <w:rPr>
                <w:b/>
              </w:rPr>
            </w:pPr>
            <w:r>
              <w:t>DODAG Information Solicitation</w:t>
            </w:r>
          </w:p>
        </w:tc>
      </w:tr>
      <w:tr w:rsidR="00E81706" w14:paraId="083D0F66" w14:textId="77777777" w:rsidTr="008362C5">
        <w:tc>
          <w:tcPr>
            <w:tcW w:w="2547" w:type="dxa"/>
          </w:tcPr>
          <w:p w14:paraId="79647F98" w14:textId="495F9222" w:rsidR="00E81706" w:rsidRDefault="008529B6" w:rsidP="00094A6A">
            <w:pPr>
              <w:rPr>
                <w:bCs/>
              </w:rPr>
            </w:pPr>
            <w:r>
              <w:rPr>
                <w:bCs/>
              </w:rPr>
              <w:t>DAO</w:t>
            </w:r>
          </w:p>
        </w:tc>
        <w:tc>
          <w:tcPr>
            <w:tcW w:w="5947" w:type="dxa"/>
          </w:tcPr>
          <w:p w14:paraId="1F7FE33B" w14:textId="47B58782" w:rsidR="00E81706" w:rsidRDefault="001121B8" w:rsidP="00094A6A">
            <w:r>
              <w:t>Destination Advertisement Object</w:t>
            </w:r>
          </w:p>
        </w:tc>
      </w:tr>
      <w:tr w:rsidR="00C27C4D" w14:paraId="07D1398E" w14:textId="77777777" w:rsidTr="008362C5">
        <w:tc>
          <w:tcPr>
            <w:tcW w:w="2547" w:type="dxa"/>
          </w:tcPr>
          <w:p w14:paraId="1C3C96DA" w14:textId="321DC651" w:rsidR="00C27C4D" w:rsidRDefault="007B541E" w:rsidP="00094A6A">
            <w:pPr>
              <w:rPr>
                <w:bCs/>
              </w:rPr>
            </w:pPr>
            <w:r>
              <w:rPr>
                <w:bCs/>
              </w:rPr>
              <w:t>DIO</w:t>
            </w:r>
          </w:p>
        </w:tc>
        <w:tc>
          <w:tcPr>
            <w:tcW w:w="5947" w:type="dxa"/>
          </w:tcPr>
          <w:p w14:paraId="5B73E2D0" w14:textId="269D88A8" w:rsidR="00C27C4D" w:rsidRDefault="00237326" w:rsidP="00094A6A">
            <w:r>
              <w:t>DODAG Information Object</w:t>
            </w:r>
          </w:p>
        </w:tc>
      </w:tr>
      <w:tr w:rsidR="00C10E53" w14:paraId="273A032F" w14:textId="77777777" w:rsidTr="008362C5">
        <w:tc>
          <w:tcPr>
            <w:tcW w:w="2547" w:type="dxa"/>
          </w:tcPr>
          <w:p w14:paraId="12618B4B" w14:textId="2F0DB795" w:rsidR="00C10E53" w:rsidRDefault="007032AB" w:rsidP="00094A6A">
            <w:pPr>
              <w:rPr>
                <w:bCs/>
              </w:rPr>
            </w:pPr>
            <w:r>
              <w:t>DAO-ACK</w:t>
            </w:r>
          </w:p>
        </w:tc>
        <w:tc>
          <w:tcPr>
            <w:tcW w:w="5947" w:type="dxa"/>
          </w:tcPr>
          <w:p w14:paraId="43296CA6" w14:textId="33A16498" w:rsidR="00C10E53" w:rsidRDefault="00B425AE" w:rsidP="00094A6A">
            <w:r>
              <w:t>Destination Advertisement Object Acknowledgment</w:t>
            </w:r>
          </w:p>
        </w:tc>
      </w:tr>
      <w:tr w:rsidR="006A74CE" w14:paraId="27447E27" w14:textId="77777777" w:rsidTr="008362C5">
        <w:tc>
          <w:tcPr>
            <w:tcW w:w="2547" w:type="dxa"/>
          </w:tcPr>
          <w:p w14:paraId="10D48900" w14:textId="3EDE36A4" w:rsidR="006A74CE" w:rsidRDefault="006A74CE" w:rsidP="00094A6A">
            <w:r>
              <w:t>OF</w:t>
            </w:r>
          </w:p>
        </w:tc>
        <w:tc>
          <w:tcPr>
            <w:tcW w:w="5947" w:type="dxa"/>
          </w:tcPr>
          <w:p w14:paraId="4498716F" w14:textId="66991864" w:rsidR="006A74CE" w:rsidRDefault="006A74CE" w:rsidP="00094A6A">
            <w:r>
              <w:t>Objective Function</w:t>
            </w:r>
          </w:p>
        </w:tc>
      </w:tr>
      <w:tr w:rsidR="002616A8" w14:paraId="232B0CCE" w14:textId="77777777" w:rsidTr="008362C5">
        <w:tc>
          <w:tcPr>
            <w:tcW w:w="2547" w:type="dxa"/>
          </w:tcPr>
          <w:p w14:paraId="3D37BAED" w14:textId="1F7D8C4D" w:rsidR="002616A8" w:rsidRDefault="002616A8" w:rsidP="00094A6A">
            <w:r>
              <w:t>ETX</w:t>
            </w:r>
          </w:p>
        </w:tc>
        <w:tc>
          <w:tcPr>
            <w:tcW w:w="5947" w:type="dxa"/>
          </w:tcPr>
          <w:p w14:paraId="1E0AE620" w14:textId="59B9D60E" w:rsidR="002616A8" w:rsidRDefault="0065580B" w:rsidP="00094A6A">
            <w:r>
              <w:t>Expected Transmission Count</w:t>
            </w:r>
          </w:p>
        </w:tc>
      </w:tr>
      <w:tr w:rsidR="00C561E2" w14:paraId="73339386" w14:textId="77777777" w:rsidTr="008362C5">
        <w:tc>
          <w:tcPr>
            <w:tcW w:w="2547" w:type="dxa"/>
          </w:tcPr>
          <w:p w14:paraId="43D72C1D" w14:textId="77142BE6" w:rsidR="00C561E2" w:rsidRDefault="0003097B" w:rsidP="00094A6A">
            <w:r>
              <w:t>UDP</w:t>
            </w:r>
          </w:p>
        </w:tc>
        <w:tc>
          <w:tcPr>
            <w:tcW w:w="5947" w:type="dxa"/>
          </w:tcPr>
          <w:p w14:paraId="30C43BB6" w14:textId="514AC7F8" w:rsidR="00C561E2" w:rsidRDefault="007A0BA8" w:rsidP="00094A6A">
            <w:r>
              <w:t>User Datagram Protocol</w:t>
            </w:r>
          </w:p>
        </w:tc>
      </w:tr>
      <w:tr w:rsidR="00821469" w14:paraId="26BAFB4C" w14:textId="77777777" w:rsidTr="008362C5">
        <w:tc>
          <w:tcPr>
            <w:tcW w:w="2547" w:type="dxa"/>
          </w:tcPr>
          <w:p w14:paraId="655966A1" w14:textId="1A1E0EBE" w:rsidR="00821469" w:rsidRDefault="00B40C1D" w:rsidP="00094A6A">
            <w:r>
              <w:t>6LoWPAN</w:t>
            </w:r>
          </w:p>
        </w:tc>
        <w:tc>
          <w:tcPr>
            <w:tcW w:w="5947" w:type="dxa"/>
          </w:tcPr>
          <w:p w14:paraId="31C326F9" w14:textId="6C55051F" w:rsidR="00821469" w:rsidRDefault="00936373" w:rsidP="00D92510">
            <w:pPr>
              <w:jc w:val="left"/>
            </w:pPr>
            <w:r>
              <w:t>IPv6 over Low-Power Wireless Personal Area Networks</w:t>
            </w:r>
          </w:p>
        </w:tc>
      </w:tr>
    </w:tbl>
    <w:p w14:paraId="6CCAB638" w14:textId="43C17D40" w:rsidR="00D261F5" w:rsidRPr="00094A6A" w:rsidRDefault="00D261F5" w:rsidP="00094A6A">
      <w:pPr>
        <w:rPr>
          <w:b/>
        </w:rPr>
        <w:sectPr w:rsidR="00D261F5" w:rsidRPr="00094A6A" w:rsidSect="007F7F61">
          <w:footerReference w:type="default" r:id="rId12"/>
          <w:footerReference w:type="first" r:id="rId13"/>
          <w:pgSz w:w="11907" w:h="16840" w:code="9"/>
          <w:pgMar w:top="1134" w:right="1418" w:bottom="1134" w:left="1985" w:header="720" w:footer="386" w:gutter="0"/>
          <w:pgNumType w:fmt="lowerRoman"/>
          <w:cols w:space="720"/>
          <w:titlePg/>
          <w:docGrid w:linePitch="360"/>
        </w:sectPr>
      </w:pPr>
    </w:p>
    <w:p w14:paraId="0BE899B5" w14:textId="32E3DA47" w:rsidR="00FB171E" w:rsidRDefault="002F3FB6" w:rsidP="00E5692A">
      <w:pPr>
        <w:pStyle w:val="Heading1"/>
      </w:pPr>
      <w:bookmarkStart w:id="1" w:name="_Toc171357121"/>
      <w:r>
        <w:lastRenderedPageBreak/>
        <w:t>TỔNG QUAN VỀ ĐỊNH TUYẾN TRONG MẠNG CẢM BIẾN KHÔNG DÂY</w:t>
      </w:r>
      <w:r w:rsidR="004E4453">
        <w:t xml:space="preserve"> TỔN HAO VÀ NĂNG LƯỢNG THẤP</w:t>
      </w:r>
      <w:bookmarkEnd w:id="1"/>
    </w:p>
    <w:p w14:paraId="5220BE07" w14:textId="1F84349C" w:rsidR="00470A62" w:rsidRPr="00470A62" w:rsidRDefault="00470A62" w:rsidP="00470A62">
      <w:r>
        <w:t>Chương 1</w:t>
      </w:r>
      <w:r w:rsidR="003160CE">
        <w:t xml:space="preserve"> sẽ</w:t>
      </w:r>
      <w:r>
        <w:t xml:space="preserve"> cung cấp những kiến thức tổng quan về mạng cảm biến, bao gồm khái niệm, cấu trúc, đặc điểm, ứng dụng</w:t>
      </w:r>
      <w:r w:rsidR="00B94EB0">
        <w:t xml:space="preserve"> của mạng cảm biến không dây trong hệ thống IoT hiện đại</w:t>
      </w:r>
      <w:r>
        <w:t xml:space="preserve">. Đồng thời chương </w:t>
      </w:r>
      <w:r w:rsidR="00E833EA">
        <w:t xml:space="preserve">này </w:t>
      </w:r>
      <w:r>
        <w:t>cũng đặt ra bài toán về vấn đề định tuyến trong mạng cảm biến không dây, đặc biệt là mạng tổn hao và năng lượng thấp</w:t>
      </w:r>
      <w:r w:rsidR="00C84EDA">
        <w:t>.</w:t>
      </w:r>
    </w:p>
    <w:p w14:paraId="755D7916" w14:textId="7B7CE4F5" w:rsidR="00FC5FE8" w:rsidRDefault="002F3FB6" w:rsidP="00DD4CCD">
      <w:pPr>
        <w:pStyle w:val="Heading2"/>
      </w:pPr>
      <w:bookmarkStart w:id="2" w:name="_Toc171357122"/>
      <w:r>
        <w:t>Tổng quan về mạng cảm biến không dây</w:t>
      </w:r>
      <w:bookmarkEnd w:id="2"/>
      <w:r w:rsidR="004E4453">
        <w:t xml:space="preserve"> </w:t>
      </w:r>
    </w:p>
    <w:p w14:paraId="320FA75E" w14:textId="3CD93FC8" w:rsidR="002F3FB6" w:rsidRDefault="002F3FB6" w:rsidP="002F3FB6">
      <w:pPr>
        <w:pStyle w:val="Heading3"/>
      </w:pPr>
      <w:bookmarkStart w:id="3" w:name="_Toc171357123"/>
      <w:r>
        <w:t>Mạng cảm biến không dây là gì?</w:t>
      </w:r>
      <w:bookmarkEnd w:id="3"/>
    </w:p>
    <w:p w14:paraId="27E066CB" w14:textId="3AB70F00" w:rsidR="000857F8" w:rsidRDefault="00870A13" w:rsidP="000857F8">
      <w:r>
        <w:t>Mạng cảm biến không dây (Wireless Sensor Network</w:t>
      </w:r>
      <w:r w:rsidR="0006529B">
        <w:t>s</w:t>
      </w:r>
      <w:r>
        <w:t xml:space="preserve"> ) là một hệ thống mạng gồm các thiết bị cảm biến được phân tán trong không gian để thu thập và truyền dữ liệu từ môi trường xung quanh một cách tự động. Các thiết bị cảm biến này giao tiếp không dây với nhau và thường có khả năng tự tổ chức thành một mạng lưới để chuyển tiếp dữ liệu đến các điểm thu thập và xử lý thông tin.</w:t>
      </w:r>
    </w:p>
    <w:p w14:paraId="3C627CD4" w14:textId="7585FB13" w:rsidR="002A1C3F" w:rsidRDefault="00573846" w:rsidP="002A1C3F">
      <w:pPr>
        <w:keepNext/>
        <w:jc w:val="center"/>
      </w:pPr>
      <w:r>
        <w:rPr>
          <w:noProof/>
        </w:rPr>
        <w:drawing>
          <wp:inline distT="0" distB="0" distL="0" distR="0" wp14:anchorId="7FC438F1" wp14:editId="0E59D58A">
            <wp:extent cx="4568313" cy="2400300"/>
            <wp:effectExtent l="0" t="0" r="3810" b="0"/>
            <wp:docPr id="5687689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3494" cy="2403022"/>
                    </a:xfrm>
                    <a:prstGeom prst="rect">
                      <a:avLst/>
                    </a:prstGeom>
                    <a:noFill/>
                    <a:ln>
                      <a:noFill/>
                    </a:ln>
                  </pic:spPr>
                </pic:pic>
              </a:graphicData>
            </a:graphic>
          </wp:inline>
        </w:drawing>
      </w:r>
    </w:p>
    <w:p w14:paraId="51057C7F" w14:textId="056A7176" w:rsidR="00DF232C" w:rsidRPr="000857F8" w:rsidRDefault="002A1C3F" w:rsidP="002A1C3F">
      <w:pPr>
        <w:pStyle w:val="Caption"/>
      </w:pPr>
      <w:bookmarkStart w:id="4" w:name="_Toc171357067"/>
      <w:r>
        <w:t xml:space="preserve">Hình </w:t>
      </w:r>
      <w:r w:rsidR="0014487F">
        <w:fldChar w:fldCharType="begin"/>
      </w:r>
      <w:r w:rsidR="0014487F">
        <w:instrText xml:space="preserve"> STYLEREF 1 \s </w:instrText>
      </w:r>
      <w:r w:rsidR="0014487F">
        <w:fldChar w:fldCharType="separate"/>
      </w:r>
      <w:r w:rsidR="00C00872">
        <w:rPr>
          <w:noProof/>
        </w:rPr>
        <w:t>1</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r>
        <w:t>: Cấu trúc mạng cảm biến không dây điển hình</w:t>
      </w:r>
      <w:bookmarkEnd w:id="4"/>
    </w:p>
    <w:p w14:paraId="15B8A94E" w14:textId="3E2F959E" w:rsidR="002F3FB6" w:rsidRDefault="002F3FB6" w:rsidP="002F3FB6">
      <w:pPr>
        <w:pStyle w:val="Heading3"/>
      </w:pPr>
      <w:bookmarkStart w:id="5" w:name="_Toc171357124"/>
      <w:r>
        <w:t>Cấu trúc mạng cảm biến không dây</w:t>
      </w:r>
      <w:bookmarkEnd w:id="5"/>
    </w:p>
    <w:p w14:paraId="4A9B8AEE" w14:textId="2365569F" w:rsidR="00E87A28" w:rsidRDefault="00E87A28" w:rsidP="00E87A28">
      <w:r>
        <w:t>Cấu trúc của một mạng cảm biến không dây thường bao gồm các thành phần cơ bản sau:</w:t>
      </w:r>
    </w:p>
    <w:p w14:paraId="4C2DB30A" w14:textId="77777777" w:rsidR="00E87A28" w:rsidRDefault="00E87A28" w:rsidP="00E87A28">
      <w:pPr>
        <w:pStyle w:val="ListParagraph"/>
        <w:numPr>
          <w:ilvl w:val="0"/>
          <w:numId w:val="17"/>
        </w:numPr>
      </w:pPr>
      <w:r w:rsidRPr="00BD1785">
        <w:rPr>
          <w:i/>
          <w:iCs/>
        </w:rPr>
        <w:t>Nút Cảm Biến (Sensor Node):</w:t>
      </w:r>
      <w:r>
        <w:t xml:space="preserve"> Là thành phần cơ bản của mạng, thường được triển khai hàng loạt trên một khu vực để thu thập dữ liệu từ môi trường xung quanh. Mỗi nút cảm biến được trang bị các cảm biến để đo lường các thông số như nhiệt độ, độ ẩm, ánh sáng, độ rung, v.v. Nút cảm biến thường có khả năng xử lý cơ bản và gửi dữ liệu về nút xử lý hoặc trung tâm.</w:t>
      </w:r>
    </w:p>
    <w:p w14:paraId="103A53AA" w14:textId="77777777" w:rsidR="00E87A28" w:rsidRDefault="00E87A28" w:rsidP="00E87A28">
      <w:pPr>
        <w:pStyle w:val="ListParagraph"/>
        <w:numPr>
          <w:ilvl w:val="0"/>
          <w:numId w:val="17"/>
        </w:numPr>
      </w:pPr>
      <w:r w:rsidRPr="00BD1785">
        <w:rPr>
          <w:i/>
          <w:iCs/>
        </w:rPr>
        <w:t>Nút Xử Lý (Processing Node)</w:t>
      </w:r>
      <w:r>
        <w:t>: Nút này thường nằm ở các vị trí chiến lược trong mạng để tiếp nhận dữ liệu từ các nút cảm biến. Có khả năng xử lý dữ liệu phức tạp hơn so với các nút cảm biến, thường được trang bị các tài nguyên tính toán và bộ nhớ lớn hơn. Có thể thực hiện các tính toán, lọc dữ liệu, và tổng hợp thông tin trước khi gửi dữ liệu đến trung tâm.</w:t>
      </w:r>
    </w:p>
    <w:p w14:paraId="28A849BF" w14:textId="77777777" w:rsidR="00E87A28" w:rsidRDefault="00E87A28" w:rsidP="00E87A28">
      <w:pPr>
        <w:pStyle w:val="ListParagraph"/>
        <w:numPr>
          <w:ilvl w:val="0"/>
          <w:numId w:val="17"/>
        </w:numPr>
      </w:pPr>
      <w:r w:rsidRPr="00BD1785">
        <w:rPr>
          <w:i/>
          <w:iCs/>
        </w:rPr>
        <w:lastRenderedPageBreak/>
        <w:t>Nút trung Tâm (Base Station hoặc Sink Node):</w:t>
      </w:r>
      <w:r>
        <w:t xml:space="preserve"> Là nút cuối cùng trong mạng, thường là một trạm cơ sở cố định hoặc di động. Trung tâm thu thập dữ liệu từ các nút cảm biến và nút xử lý, và có thể gửi dữ liệu đến các hệ thống ngoại vi như máy chủ hoặc hệ thống giám sát. Thường có nguồn năng lượng ổn định và có kết nối mạng liên tục.</w:t>
      </w:r>
    </w:p>
    <w:p w14:paraId="5B21E593" w14:textId="77777777" w:rsidR="00E87A28" w:rsidRDefault="00E87A28" w:rsidP="00E87A28">
      <w:pPr>
        <w:pStyle w:val="ListParagraph"/>
        <w:numPr>
          <w:ilvl w:val="0"/>
          <w:numId w:val="17"/>
        </w:numPr>
      </w:pPr>
      <w:r w:rsidRPr="00BD1785">
        <w:rPr>
          <w:i/>
          <w:iCs/>
        </w:rPr>
        <w:t>Kết Nối Không Dây</w:t>
      </w:r>
      <w:r>
        <w:t>: Các nút trong mạng kết nối với nhau và với trung tâm thông qua kết nối không dây như Wi-Fi, Bluetooth, Zigbee, hoặc các tiêu chuẩn kết nối không dây khác. Tùy thuộc vào ứng dụng cụ thể, kết nối có thể được thiết kế để tiết kiệm năng lượng hoặc tối ưu hóa hiệu suất truyền thông.</w:t>
      </w:r>
    </w:p>
    <w:p w14:paraId="3E71134A" w14:textId="77777777" w:rsidR="00E87A28" w:rsidRDefault="00E87A28" w:rsidP="00E87A28">
      <w:pPr>
        <w:pStyle w:val="ListParagraph"/>
        <w:numPr>
          <w:ilvl w:val="0"/>
          <w:numId w:val="17"/>
        </w:numPr>
      </w:pPr>
      <w:r w:rsidRPr="00BD1785">
        <w:rPr>
          <w:i/>
          <w:iCs/>
        </w:rPr>
        <w:t>Giao Thức Mạng</w:t>
      </w:r>
      <w:r>
        <w:t>: Cung cấp các quy tắc và quy trình cho việc truyền thông và quản lý mạng, bao gồm định tuyến dữ liệu, quản lý năng lượng, phát hiện lỗi, và điều chỉnh mạng. Các giao thức phổ biến bao gồm LEACH (Low-Energy Adaptive Clustering Hierarchy), Zigbee, và IEEE 802.15.4.</w:t>
      </w:r>
    </w:p>
    <w:p w14:paraId="12FDE463" w14:textId="77777777" w:rsidR="00E87A28" w:rsidRDefault="00E87A28" w:rsidP="00E87A28">
      <w:pPr>
        <w:pStyle w:val="ListParagraph"/>
        <w:numPr>
          <w:ilvl w:val="0"/>
          <w:numId w:val="17"/>
        </w:numPr>
      </w:pPr>
      <w:r w:rsidRPr="00BD1785">
        <w:rPr>
          <w:i/>
          <w:iCs/>
        </w:rPr>
        <w:t>Nguồn Năng Lượng</w:t>
      </w:r>
      <w:r>
        <w:t>: Đặc điểm quan trọng của mạng cảm biến không dây là các nút thường hoạt động trên pin hoặc nguồn năng lượng hạn chế. Việc quản lý năng lượng là một yếu tố quan trọng để đảm bảo tuổi thọ và hiệu suất của mạng.</w:t>
      </w:r>
    </w:p>
    <w:p w14:paraId="1F5CEA77" w14:textId="312F7006" w:rsidR="00E87A28" w:rsidRPr="00E87A28" w:rsidRDefault="00E87A28" w:rsidP="00E87A28">
      <w:r>
        <w:t>Cấu trúc của mạng cảm biến không dây thường phản ánh mục tiêu ứng dụng cụ thể và yêu cầu về hiệu suất, tiết kiệm năng lượng, và khả năng mở rộng của hệ thống.</w:t>
      </w:r>
    </w:p>
    <w:p w14:paraId="77584DE4" w14:textId="39CB04D6" w:rsidR="009F421D" w:rsidRDefault="009F421D" w:rsidP="009F421D">
      <w:pPr>
        <w:pStyle w:val="Heading3"/>
      </w:pPr>
      <w:bookmarkStart w:id="6" w:name="_Toc171357125"/>
      <w:r>
        <w:t>Đặc điểm mạng cảm biến không dây</w:t>
      </w:r>
      <w:bookmarkEnd w:id="6"/>
    </w:p>
    <w:p w14:paraId="093A5862" w14:textId="53940461" w:rsidR="00A957C3" w:rsidRDefault="0013649B" w:rsidP="0013649B">
      <w:r>
        <w:t>Mạng cảm biến không dây có những đặc điểm riêng biệt so với các loại mạng khác, điều này phản ánh vào mục tiêu sử dụng và yêu cầu kỹ thuật của chúng. Dưới đây là một số đặc điểm chính của mạng cảm biến không dây:</w:t>
      </w:r>
    </w:p>
    <w:p w14:paraId="5FCA321A" w14:textId="15EF1129" w:rsidR="0013649B" w:rsidRDefault="0013649B" w:rsidP="0013649B">
      <w:pPr>
        <w:pStyle w:val="ListParagraph"/>
        <w:numPr>
          <w:ilvl w:val="0"/>
          <w:numId w:val="18"/>
        </w:numPr>
        <w:jc w:val="left"/>
      </w:pPr>
      <w:r w:rsidRPr="002A4ACC">
        <w:rPr>
          <w:i/>
          <w:iCs/>
        </w:rPr>
        <w:t xml:space="preserve">Phân tán và </w:t>
      </w:r>
      <w:r w:rsidR="00536105">
        <w:rPr>
          <w:i/>
          <w:iCs/>
        </w:rPr>
        <w:t>đ</w:t>
      </w:r>
      <w:r w:rsidRPr="002A4ACC">
        <w:rPr>
          <w:i/>
          <w:iCs/>
        </w:rPr>
        <w:t>a nút</w:t>
      </w:r>
      <w:r>
        <w:t xml:space="preserve">: WSN thường bao gồm một lượng lớn các nút cảm biến phân tán trên một khu vực rộng. Mỗi nút cảm biến thường nhỏ gọn, đơn giản, và </w:t>
      </w:r>
      <w:r w:rsidR="006B655D">
        <w:t xml:space="preserve">các nút </w:t>
      </w:r>
      <w:r>
        <w:t>có khả năng tự tổ chức thành một mạng.</w:t>
      </w:r>
    </w:p>
    <w:p w14:paraId="2108975A" w14:textId="5A2917A1" w:rsidR="00C17515" w:rsidRDefault="00C17515" w:rsidP="00C17515">
      <w:pPr>
        <w:pStyle w:val="ListParagraph"/>
        <w:numPr>
          <w:ilvl w:val="0"/>
          <w:numId w:val="18"/>
        </w:numPr>
      </w:pPr>
      <w:r w:rsidRPr="00247EEE">
        <w:rPr>
          <w:i/>
          <w:iCs/>
        </w:rPr>
        <w:t xml:space="preserve">Môi trường </w:t>
      </w:r>
      <w:r>
        <w:rPr>
          <w:i/>
          <w:iCs/>
        </w:rPr>
        <w:t>đ</w:t>
      </w:r>
      <w:r w:rsidRPr="00247EEE">
        <w:rPr>
          <w:i/>
          <w:iCs/>
        </w:rPr>
        <w:t xml:space="preserve">ộng và </w:t>
      </w:r>
      <w:r>
        <w:rPr>
          <w:i/>
          <w:iCs/>
        </w:rPr>
        <w:t>k</w:t>
      </w:r>
      <w:r w:rsidRPr="00247EEE">
        <w:rPr>
          <w:i/>
          <w:iCs/>
        </w:rPr>
        <w:t xml:space="preserve">hông </w:t>
      </w:r>
      <w:r>
        <w:rPr>
          <w:i/>
          <w:iCs/>
        </w:rPr>
        <w:t>đ</w:t>
      </w:r>
      <w:r w:rsidRPr="00247EEE">
        <w:rPr>
          <w:i/>
          <w:iCs/>
        </w:rPr>
        <w:t xml:space="preserve">ồng nhất: </w:t>
      </w:r>
      <w:r>
        <w:t>Các nút cảm biến thường được triển khai trong môi trường đa dạng, từ môi trường ngoại trời đến môi trường trong nhà. Môi trường có thể thay đổi đột ngột và không đồng nhất, đòi hỏi sự linh hoạt và khả năng thích ứng của mạng.</w:t>
      </w:r>
    </w:p>
    <w:p w14:paraId="6AF10AA0" w14:textId="394E962B" w:rsidR="0013649B" w:rsidRDefault="00D1403A" w:rsidP="0013649B">
      <w:pPr>
        <w:pStyle w:val="ListParagraph"/>
        <w:numPr>
          <w:ilvl w:val="0"/>
          <w:numId w:val="18"/>
        </w:numPr>
      </w:pPr>
      <w:r>
        <w:rPr>
          <w:i/>
          <w:iCs/>
        </w:rPr>
        <w:t>Năng lượng thấp</w:t>
      </w:r>
      <w:r w:rsidR="0013649B" w:rsidRPr="002A4ACC">
        <w:rPr>
          <w:i/>
          <w:iCs/>
        </w:rPr>
        <w:t>:</w:t>
      </w:r>
      <w:r w:rsidR="0013649B">
        <w:t xml:space="preserve"> Một trong những đặc điểm quan trọng nhất của WSN là năng lượng hạn chế. Các nút thường hoạt động trên pin hoặc nguồn năng lượng</w:t>
      </w:r>
      <w:r w:rsidR="003D7A24">
        <w:t xml:space="preserve"> tái tạo công suất thấp (ví dụ pin mặt trời)</w:t>
      </w:r>
      <w:r w:rsidR="0013649B">
        <w:t>. Do đó, việc tiết kiệm năng lượng là một ưu tiên cao, thông qua việc sử dụng kỹ thuật sleep mode, điều chỉnh công suất truyền, và quản lý năng lượng thông minh.</w:t>
      </w:r>
    </w:p>
    <w:p w14:paraId="6F722E81" w14:textId="237D91BD" w:rsidR="00E8652B" w:rsidRDefault="00E8652B" w:rsidP="00C17515">
      <w:pPr>
        <w:pStyle w:val="ListParagraph"/>
        <w:numPr>
          <w:ilvl w:val="0"/>
          <w:numId w:val="18"/>
        </w:numPr>
        <w:jc w:val="left"/>
      </w:pPr>
      <w:r>
        <w:rPr>
          <w:i/>
          <w:iCs/>
        </w:rPr>
        <w:t>Tính tổn hao</w:t>
      </w:r>
      <w:r w:rsidRPr="00EB17B6">
        <w:t>:</w:t>
      </w:r>
      <w:r>
        <w:t xml:space="preserve"> Do đặc điểm phân tán trên một không gian rộng lớn, khoảng cách giữa các nút lớn, các nút có công suất phát tương đối nhỏ, cộng với các tác động của môi trường, khiến mạng cảm biến không dây có tỉ lệ mất gói tin cao. </w:t>
      </w:r>
    </w:p>
    <w:p w14:paraId="5413AD9C" w14:textId="77777777" w:rsidR="0013649B" w:rsidRDefault="0013649B" w:rsidP="0013649B">
      <w:pPr>
        <w:pStyle w:val="ListParagraph"/>
        <w:numPr>
          <w:ilvl w:val="0"/>
          <w:numId w:val="18"/>
        </w:numPr>
      </w:pPr>
      <w:r w:rsidRPr="00F64451">
        <w:rPr>
          <w:i/>
          <w:iCs/>
        </w:rPr>
        <w:lastRenderedPageBreak/>
        <w:t>Tính linh hoạt và mở rộng</w:t>
      </w:r>
      <w:r>
        <w:t>: Mạng cảm biến không dây thường có khả năng mở rộng linh hoạt, cho phép thêm hoặc loại bỏ các nút dễ dàng. Nó cũng cần có khả năng tự hồi phục khi có sự cố xảy ra trong mạng.</w:t>
      </w:r>
    </w:p>
    <w:p w14:paraId="11F81C21" w14:textId="77777777" w:rsidR="0013649B" w:rsidRDefault="0013649B" w:rsidP="0013649B">
      <w:pPr>
        <w:pStyle w:val="ListParagraph"/>
        <w:numPr>
          <w:ilvl w:val="0"/>
          <w:numId w:val="18"/>
        </w:numPr>
      </w:pPr>
      <w:r w:rsidRPr="00DF0720">
        <w:rPr>
          <w:i/>
          <w:iCs/>
        </w:rPr>
        <w:t>Bảo mật và quyền riêng tư</w:t>
      </w:r>
      <w:r>
        <w:t>: Vì dữ liệu thu thập từ mạng cảm biến thường là nhạy cảm, bảo mật và quyền riêng tư là một vấn đề quan trọng. Cần triển khai các biện pháp bảo mật như mã hóa dữ liệu, xác thực, và cơ chế phát hiện xâm nhập.</w:t>
      </w:r>
    </w:p>
    <w:p w14:paraId="30A41D88" w14:textId="765BEB63" w:rsidR="0013649B" w:rsidRPr="0013649B" w:rsidRDefault="0013649B" w:rsidP="0013649B">
      <w:r>
        <w:t>Những đặc điểm này định hình cách thức thiết kế, triển khai và quản lý mạng cảm biến không dây để đáp ứng được yêu cầu cụ thể của từng ứng dụng và môi trường sử dụng.</w:t>
      </w:r>
    </w:p>
    <w:p w14:paraId="129337A8" w14:textId="3A86D574" w:rsidR="002F3FB6" w:rsidRDefault="002F3FB6" w:rsidP="002F3FB6">
      <w:pPr>
        <w:pStyle w:val="Heading3"/>
      </w:pPr>
      <w:bookmarkStart w:id="7" w:name="_Toc171357126"/>
      <w:r>
        <w:t>Ứng dụng của mạng cảm biến không dây</w:t>
      </w:r>
      <w:bookmarkEnd w:id="7"/>
    </w:p>
    <w:p w14:paraId="5DE23344" w14:textId="0BC12CA8" w:rsidR="00E6558D" w:rsidRDefault="00E6558D" w:rsidP="00E6558D">
      <w:r>
        <w:t>Mạng cảm biến không dây có rất nhiều ứng dụng trong nhiều lĩnh vực khác nhau nhờ vào khả năng thu thập dữ liệu từ môi trường xung quanh một cách liên tục và phân tán. Dưới đây là một số ứng dụng phổ biến của WSN:</w:t>
      </w:r>
    </w:p>
    <w:p w14:paraId="49D59A75" w14:textId="77777777" w:rsidR="00E6558D" w:rsidRDefault="00E6558D" w:rsidP="00E6558D">
      <w:pPr>
        <w:pStyle w:val="ListParagraph"/>
        <w:numPr>
          <w:ilvl w:val="0"/>
          <w:numId w:val="19"/>
        </w:numPr>
      </w:pPr>
      <w:r w:rsidRPr="00D44390">
        <w:rPr>
          <w:i/>
          <w:iCs/>
        </w:rPr>
        <w:t>Y tế và chăm sóc sức khỏe</w:t>
      </w:r>
      <w:r>
        <w:t>: WSN có thể theo dõi các dấu hiệu y tế như nhịp tim, huyết áp, nồng độ glucose trong máu, và đưa ra cảnh báo khi có sự biến đổi. WSN giúp theo dõi vị trí và trạng thái của bệnh nhân, thiết bị y tế, và nhân viên y tế trong các cơ sở y tế.</w:t>
      </w:r>
    </w:p>
    <w:p w14:paraId="229363C8" w14:textId="77777777" w:rsidR="00E6558D" w:rsidRDefault="00E6558D" w:rsidP="00E6558D">
      <w:pPr>
        <w:pStyle w:val="ListParagraph"/>
        <w:numPr>
          <w:ilvl w:val="0"/>
          <w:numId w:val="19"/>
        </w:numPr>
      </w:pPr>
      <w:r>
        <w:rPr>
          <w:i/>
          <w:iCs/>
        </w:rPr>
        <w:t>Nông nghiệp</w:t>
      </w:r>
      <w:r w:rsidRPr="003A37F0">
        <w:t>:</w:t>
      </w:r>
      <w:r>
        <w:t xml:space="preserve"> Mạng lưới cảm biến như cảm biến đo độ ẩm đất, đo ánh sáng được sử dụng để hỗ trợ người nông dân giám sát, quản lý môi trường nông trại của mình. </w:t>
      </w:r>
    </w:p>
    <w:p w14:paraId="0B67AB01" w14:textId="77777777" w:rsidR="00E6558D" w:rsidRDefault="00E6558D" w:rsidP="00E6558D">
      <w:pPr>
        <w:pStyle w:val="ListParagraph"/>
        <w:numPr>
          <w:ilvl w:val="0"/>
          <w:numId w:val="19"/>
        </w:numPr>
      </w:pPr>
      <w:r w:rsidRPr="006A5215">
        <w:rPr>
          <w:i/>
          <w:iCs/>
        </w:rPr>
        <w:t xml:space="preserve">Môi trường và giám sát </w:t>
      </w:r>
      <w:r>
        <w:rPr>
          <w:i/>
          <w:iCs/>
        </w:rPr>
        <w:t>t</w:t>
      </w:r>
      <w:r w:rsidRPr="006A5215">
        <w:rPr>
          <w:i/>
          <w:iCs/>
        </w:rPr>
        <w:t>ự nhiên</w:t>
      </w:r>
      <w:r>
        <w:t>: Ứng dụng giám sát chất lượng không khí: WSN có thể đo lường các chất lượng không khí như ô nhiễm không khí, nồng độ khí CO2, khí ozone, v.v. Đồng thời, mạng cảm biến không dây có thế ứng dụng để theo dõi nước và môi trường nước: WSN có thể theo dõi chất lượng nước, mực nước, và sự di chuyển của các hồ, sông, và đại dương. WSN có thể giúp phát hiện cháy rừng, theo dõi sự di chuyển của động vật hoặc đo lường độ ẩm đất đai.</w:t>
      </w:r>
    </w:p>
    <w:p w14:paraId="2317F372" w14:textId="77777777" w:rsidR="00E6558D" w:rsidRDefault="00E6558D" w:rsidP="00E6558D">
      <w:pPr>
        <w:pStyle w:val="ListParagraph"/>
        <w:numPr>
          <w:ilvl w:val="0"/>
          <w:numId w:val="19"/>
        </w:numPr>
      </w:pPr>
      <w:r w:rsidRPr="006A5215">
        <w:rPr>
          <w:i/>
          <w:iCs/>
        </w:rPr>
        <w:t>Quản lý năng lượng và tài nguyên</w:t>
      </w:r>
      <w:r>
        <w:t xml:space="preserve">: WSN giúp theo dõi và tối ưu hóa sử dụng năng lượng trong các nhà máy, tòa nhà, và hệ thống điện. </w:t>
      </w:r>
    </w:p>
    <w:p w14:paraId="68E32B16" w14:textId="77777777" w:rsidR="00E6558D" w:rsidRDefault="00E6558D" w:rsidP="00E6558D">
      <w:pPr>
        <w:pStyle w:val="ListParagraph"/>
        <w:numPr>
          <w:ilvl w:val="0"/>
          <w:numId w:val="19"/>
        </w:numPr>
      </w:pPr>
      <w:r w:rsidRPr="006A5215">
        <w:rPr>
          <w:i/>
          <w:iCs/>
        </w:rPr>
        <w:t>Công nghiệp và tự động hóa</w:t>
      </w:r>
      <w:r>
        <w:t>: Mạng cảm biến được sử dụng để giám sát các máy móc, dây chuyền sản xuất, và điều khiển quy trình sản xuất trong các nhà máy. WSN có thể theo dõi điều kiện làm việc như nhiệt độ, độ ẩm, và khí độc trong môi trường công nghiệp, đảm bảo điều kiện an toàn lao động.</w:t>
      </w:r>
    </w:p>
    <w:p w14:paraId="6DF8E08D" w14:textId="77777777" w:rsidR="00E6558D" w:rsidRDefault="00E6558D" w:rsidP="00E6558D">
      <w:pPr>
        <w:pStyle w:val="ListParagraph"/>
        <w:numPr>
          <w:ilvl w:val="0"/>
          <w:numId w:val="19"/>
        </w:numPr>
      </w:pPr>
      <w:r w:rsidRPr="00D97818">
        <w:rPr>
          <w:i/>
          <w:iCs/>
        </w:rPr>
        <w:t>Đô thị thông minh và giao thông</w:t>
      </w:r>
      <w:r>
        <w:t>: WSN có thể giúp giám sát tình trạng giao thông, đo lường mật độ xe cộ, và cung cấp thông tin giao thông thời gian thực cho người dùng thông qua hệ thống camera thông minh. WSN cũng có thể được sử dụng để giám sát và quản lý các dịch vụ công cộng như đèn đường, hệ thống thoát nước, và quản lý rác thải.</w:t>
      </w:r>
    </w:p>
    <w:p w14:paraId="1E77D5F9" w14:textId="77777777" w:rsidR="00901C93" w:rsidRDefault="00E6558D" w:rsidP="00901C93">
      <w:pPr>
        <w:pStyle w:val="ListParagraph"/>
        <w:keepNext/>
        <w:jc w:val="center"/>
      </w:pPr>
      <w:r>
        <w:rPr>
          <w:noProof/>
        </w:rPr>
        <w:lastRenderedPageBreak/>
        <w:drawing>
          <wp:inline distT="0" distB="0" distL="0" distR="0" wp14:anchorId="1138D9FF" wp14:editId="4D0FB778">
            <wp:extent cx="4290001" cy="2627777"/>
            <wp:effectExtent l="0" t="0" r="0" b="1270"/>
            <wp:docPr id="1703540294" name="Picture 2" descr="A diagram of a company's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40294" name="Picture 2" descr="A diagram of a company's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1894" cy="2635062"/>
                    </a:xfrm>
                    <a:prstGeom prst="rect">
                      <a:avLst/>
                    </a:prstGeom>
                    <a:noFill/>
                    <a:ln>
                      <a:noFill/>
                    </a:ln>
                  </pic:spPr>
                </pic:pic>
              </a:graphicData>
            </a:graphic>
          </wp:inline>
        </w:drawing>
      </w:r>
    </w:p>
    <w:p w14:paraId="7FCB8132" w14:textId="6EC4BAC3" w:rsidR="00E6558D" w:rsidRDefault="00901C93" w:rsidP="00901C93">
      <w:pPr>
        <w:pStyle w:val="Caption"/>
      </w:pPr>
      <w:bookmarkStart w:id="8" w:name="_Toc171357068"/>
      <w:r>
        <w:t xml:space="preserve">Hình </w:t>
      </w:r>
      <w:r w:rsidR="0014487F">
        <w:fldChar w:fldCharType="begin"/>
      </w:r>
      <w:r w:rsidR="0014487F">
        <w:instrText xml:space="preserve"> STYLEREF 1 \s </w:instrText>
      </w:r>
      <w:r w:rsidR="0014487F">
        <w:fldChar w:fldCharType="separate"/>
      </w:r>
      <w:r w:rsidR="00C00872">
        <w:rPr>
          <w:noProof/>
        </w:rPr>
        <w:t>1</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2</w:t>
      </w:r>
      <w:r w:rsidR="0014487F">
        <w:rPr>
          <w:noProof/>
        </w:rPr>
        <w:fldChar w:fldCharType="end"/>
      </w:r>
      <w:r>
        <w:t>: Ứng dụng mạng cảm biến không dây</w:t>
      </w:r>
      <w:r w:rsidR="00F65494">
        <w:t xml:space="preserve"> </w:t>
      </w:r>
      <w:r w:rsidR="00C221EC">
        <w:fldChar w:fldCharType="begin"/>
      </w:r>
      <w:r w:rsidR="00001C72">
        <w:instrText xml:space="preserve"> ADDIN ZOTERO_ITEM CSL_CITATION {"citationID":"zOik8Plo","properties":{"formattedCitation":"[1]","plainCitation":"[1]","noteIndex":0},"citationItems":[{"id":22,"uris":["http://zotero.org/users/13272464/items/XXKTZ8BK"],"itemData":{"id":22,"type":"article-journal","abstract":"Emerging technologies, such as the Internet of things, smart applications, smart grids and machine-to-machine networks stimulate the deployment of autonomous, selfconﬁguring, large-scale wireless sensor networks (WSNs). Efﬁcient energy utilization is crucially important in order to maintain a fully operational network for the longest period of time possible. Therefore, network lifetime (NL) maximization techniques have attracted a lot of research attention owing to their importance in terms of extending the ﬂawless operation of battery-constrained WSNs. In this paper, we review the recent developments in WSNs, including their applications, design constraints and lifetime estimation models. Commencing with the portrayal of rich variety deﬁnitions of NL design objective used for WSNs, the family of NL maximization techniques is introduced and some design guidelines with examples are provided to show the potential improvements of the different design criteria.","container-title":"IEEE Communications Surveys &amp; Tutorials","DOI":"10.1109/COMST.2017.2650979","ISSN":"1553-877X","issue":"2","journalAbbreviation":"IEEE Commun. Surv. Tutorials","language":"en","license":"https://ieeexplore.ieee.org/Xplorehelp/downloads/license-information/IEEE.html","page":"828-854","source":"DOI.org (Crossref)","title":"A Survey of Network Lifetime Maximization Techniques in Wireless Sensor Networks","volume":"19","author":[{"family":"Yetgin","given":"Halil"},{"family":"Cheung","given":"Kent Tsz Kan"},{"family":"El-Hajjar","given":"Mohammed"},{"family":"Hanzo","given":"Lajos"}],"issued":{"date-parts":[["2017"]]}}}],"schema":"https://github.com/citation-style-language/schema/raw/master/csl-citation.json"} </w:instrText>
      </w:r>
      <w:r w:rsidR="00C221EC">
        <w:fldChar w:fldCharType="separate"/>
      </w:r>
      <w:r w:rsidR="00C221EC" w:rsidRPr="00C221EC">
        <w:t>[1]</w:t>
      </w:r>
      <w:bookmarkEnd w:id="8"/>
      <w:r w:rsidR="00C221EC">
        <w:fldChar w:fldCharType="end"/>
      </w:r>
    </w:p>
    <w:p w14:paraId="65894328" w14:textId="0FFE5AFE" w:rsidR="00E6558D" w:rsidRPr="00E6558D" w:rsidRDefault="00E6558D" w:rsidP="00E6558D">
      <w:r>
        <w:t>Tùy thuộc vào mục đích sử dụng cụ thể, mạng cảm biến không dây có thể được tùy chỉnh và triển khai để đáp ứng nhu cầu đặc biệt của từng ứng dụng.</w:t>
      </w:r>
    </w:p>
    <w:p w14:paraId="45F19136" w14:textId="60BC4517" w:rsidR="009F421D" w:rsidRDefault="009F421D" w:rsidP="009F421D">
      <w:pPr>
        <w:pStyle w:val="Heading2"/>
      </w:pPr>
      <w:bookmarkStart w:id="9" w:name="_Toc171357127"/>
      <w:r>
        <w:t>Định tuyến trong mạng cảm biến không dây</w:t>
      </w:r>
      <w:r w:rsidR="0065596E">
        <w:t xml:space="preserve"> tổn hao và năng lượng thấp</w:t>
      </w:r>
      <w:bookmarkEnd w:id="9"/>
    </w:p>
    <w:p w14:paraId="4D99B98C" w14:textId="5135EE0A" w:rsidR="009F421D" w:rsidRDefault="009F421D" w:rsidP="009F421D">
      <w:pPr>
        <w:pStyle w:val="Heading3"/>
      </w:pPr>
      <w:bookmarkStart w:id="10" w:name="_Toc171357128"/>
      <w:r>
        <w:t>Định tuyến là gì?</w:t>
      </w:r>
      <w:bookmarkEnd w:id="10"/>
    </w:p>
    <w:p w14:paraId="30BD1A21" w14:textId="77777777" w:rsidR="00C0752A" w:rsidRDefault="00C0752A" w:rsidP="00C0752A">
      <w:r>
        <w:t xml:space="preserve">Trong mạng cảm biến không dây, các nút thường được phân bố trên diện tích rộng, truyền thông qua giao tiếp không dây. Do các nút thường hoạt động trên nguồn điện là pin nên có công suất phát sóng điện tử nhỏ, tầm hoạt động ngắn. Vì vậy dữ liệu không thể truyền trực tiếp từ các nút tới nút trung tâm mà phải thông qua các nút trung gian. </w:t>
      </w:r>
    </w:p>
    <w:p w14:paraId="61A026BF" w14:textId="280CDC31" w:rsidR="00C0752A" w:rsidRDefault="004776E0" w:rsidP="00C0752A">
      <w:pPr>
        <w:keepNext/>
        <w:jc w:val="center"/>
      </w:pPr>
      <w:r>
        <w:rPr>
          <w:noProof/>
        </w:rPr>
        <w:drawing>
          <wp:inline distT="0" distB="0" distL="0" distR="0" wp14:anchorId="2DF9E620" wp14:editId="22FA0710">
            <wp:extent cx="4521676" cy="1775460"/>
            <wp:effectExtent l="0" t="0" r="0" b="0"/>
            <wp:docPr id="1896589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41605" cy="1783285"/>
                    </a:xfrm>
                    <a:prstGeom prst="rect">
                      <a:avLst/>
                    </a:prstGeom>
                    <a:noFill/>
                    <a:ln>
                      <a:noFill/>
                    </a:ln>
                  </pic:spPr>
                </pic:pic>
              </a:graphicData>
            </a:graphic>
          </wp:inline>
        </w:drawing>
      </w:r>
    </w:p>
    <w:p w14:paraId="57FB6785" w14:textId="2EAEE2BF" w:rsidR="00C0752A" w:rsidRDefault="00C0752A" w:rsidP="00C0752A">
      <w:pPr>
        <w:pStyle w:val="Caption"/>
      </w:pPr>
      <w:bookmarkStart w:id="11" w:name="_Toc171357069"/>
      <w:r>
        <w:t xml:space="preserve">Hình </w:t>
      </w:r>
      <w:r w:rsidR="0014487F">
        <w:fldChar w:fldCharType="begin"/>
      </w:r>
      <w:r w:rsidR="0014487F">
        <w:instrText xml:space="preserve"> STYLEREF 1 \s </w:instrText>
      </w:r>
      <w:r w:rsidR="0014487F">
        <w:fldChar w:fldCharType="separate"/>
      </w:r>
      <w:r w:rsidR="00C00872">
        <w:rPr>
          <w:noProof/>
        </w:rPr>
        <w:t>1</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3</w:t>
      </w:r>
      <w:r w:rsidR="0014487F">
        <w:rPr>
          <w:noProof/>
        </w:rPr>
        <w:fldChar w:fldCharType="end"/>
      </w:r>
      <w:r>
        <w:t>: Quá trình truyền tin qua nhiều nút trung gian</w:t>
      </w:r>
      <w:bookmarkEnd w:id="11"/>
    </w:p>
    <w:p w14:paraId="129D1F0E" w14:textId="727EAC8A" w:rsidR="00C0752A" w:rsidRDefault="00C0752A" w:rsidP="00C0752A">
      <w:r w:rsidRPr="00586FAE">
        <w:t>Trong mạng cảm biến không dây , định tuyến (Routing) là quá trình xác định và chọn lựa đường dẫn cho dữ liệu từ các nút cảm biến đến đích, thường là trạm cơ sở (base station) hoặc nút xử lý. Mục tiêu của định tuyến là đảm bảo dữ liệu được truyền đến đúng đích mà không gây lãng phí năng lượng và tối ưu hóa hiệu suất mạng.</w:t>
      </w:r>
    </w:p>
    <w:p w14:paraId="504B509F" w14:textId="2B8BF22E" w:rsidR="000F1726" w:rsidRDefault="000F1726" w:rsidP="000F1726">
      <w:pPr>
        <w:pStyle w:val="Heading3"/>
      </w:pPr>
      <w:bookmarkStart w:id="12" w:name="_Toc171357129"/>
      <w:r>
        <w:t>Mạng cảm biến không dây tổn hao và năng lượng thấp</w:t>
      </w:r>
      <w:bookmarkEnd w:id="12"/>
    </w:p>
    <w:p w14:paraId="5E5095CA" w14:textId="01FA634C" w:rsidR="0093372D" w:rsidRDefault="0093372D" w:rsidP="0093372D">
      <w:r>
        <w:t xml:space="preserve">Mạng cảm biến không dây tổn hao và năng lượng thấp (Low-Power and Lossy Networks ) là một loại mạng cảm biến không dây được thiết kế để hoạt động trong các điều kiện với tài nguyên hạn chế và môi trường </w:t>
      </w:r>
      <w:r w:rsidR="00D75304">
        <w:t xml:space="preserve">truyển dẫn dễ bị ảnh hưởng </w:t>
      </w:r>
      <w:r w:rsidR="00D75304">
        <w:lastRenderedPageBreak/>
        <w:t>bởi nhiễu</w:t>
      </w:r>
      <w:r>
        <w:t xml:space="preserve">. LLNs thường bao gồm các thiết bị cảm biến có khả năng giao tiếp không dây, nhưng có hạn chế về năng lượng (thường chạy bằng pin) và khả năng xử lý. </w:t>
      </w:r>
    </w:p>
    <w:p w14:paraId="66B6439C" w14:textId="28A72D55" w:rsidR="0093372D" w:rsidRDefault="0093372D" w:rsidP="0093372D">
      <w:r>
        <w:t>Các đặc điểm chính của mạng cảm biến không dây tổn hao và năng lượng thấp bao gồm:</w:t>
      </w:r>
    </w:p>
    <w:p w14:paraId="29C8DC4D" w14:textId="0EEEC713" w:rsidR="0093372D" w:rsidRDefault="0093372D" w:rsidP="0093372D">
      <w:pPr>
        <w:pStyle w:val="ListParagraph"/>
        <w:numPr>
          <w:ilvl w:val="0"/>
          <w:numId w:val="19"/>
        </w:numPr>
      </w:pPr>
      <w:r>
        <w:t xml:space="preserve">Tiêu thụ năng lượng thấp: </w:t>
      </w:r>
      <w:r w:rsidR="00071993">
        <w:t>Các thiết bị trong mạng LLN</w:t>
      </w:r>
      <w:r w:rsidR="004824DB">
        <w:t>s</w:t>
      </w:r>
      <w:r w:rsidR="00071993">
        <w:t xml:space="preserve"> được thiết kế để tiêu thụ năng lượng thấp nhằm kéo dài tuổi thọ pin, thường sử dụng các cơ chế tiết kiệm năng lượng như chế độ ngủ.</w:t>
      </w:r>
    </w:p>
    <w:p w14:paraId="661C285F" w14:textId="312878A3" w:rsidR="006F0B79" w:rsidRDefault="006F0B79" w:rsidP="0093372D">
      <w:pPr>
        <w:pStyle w:val="ListParagraph"/>
        <w:numPr>
          <w:ilvl w:val="0"/>
          <w:numId w:val="19"/>
        </w:numPr>
      </w:pPr>
      <w:r>
        <w:t>Môi trường tổn hao: LLNs hoạt động trong môi trường có thể gây ra mất mát dữ liệu do nhiễu sóng, sự thay đổi điều kiện môi trường, hoặc các vật cản vật lý. Do đó, các giao thức truyền thông phải linh hoạt và có khả năng xử lý lỗi cao.</w:t>
      </w:r>
    </w:p>
    <w:p w14:paraId="3B34F5C0" w14:textId="7957E59C" w:rsidR="005F321B" w:rsidRDefault="005F321B" w:rsidP="0093372D">
      <w:pPr>
        <w:pStyle w:val="ListParagraph"/>
        <w:numPr>
          <w:ilvl w:val="0"/>
          <w:numId w:val="19"/>
        </w:numPr>
      </w:pPr>
      <w:r>
        <w:t>Băng thông thấp: Để tiết kiệm năng lượng và tài nguyên, các thiết bị LLN</w:t>
      </w:r>
      <w:r w:rsidR="004824DB">
        <w:t>s</w:t>
      </w:r>
      <w:r>
        <w:t xml:space="preserve"> thường truyền dữ liệu ở tốc độ thấp. Điều này yêu cầu các giao thức phải hiệu quả về mặt băng thông.</w:t>
      </w:r>
    </w:p>
    <w:p w14:paraId="109E5756" w14:textId="3C109D57" w:rsidR="0070359E" w:rsidRDefault="0070359E" w:rsidP="0093372D">
      <w:pPr>
        <w:pStyle w:val="ListParagraph"/>
        <w:numPr>
          <w:ilvl w:val="0"/>
          <w:numId w:val="19"/>
        </w:numPr>
      </w:pPr>
      <w:r>
        <w:t>Tài nguyên hạn chế: Các thiết bị trong LLN</w:t>
      </w:r>
      <w:r w:rsidR="004824DB">
        <w:t>s</w:t>
      </w:r>
      <w:r>
        <w:t xml:space="preserve"> thường có khả năng xử lý, bộ nhớ và dung lượng lưu trữ hạn chế. Giao thức và thuật toán phải được thiết kế để hoạt động hiệu quả trong các điều kiện này.</w:t>
      </w:r>
    </w:p>
    <w:p w14:paraId="624DEC02" w14:textId="77777777" w:rsidR="00EA7C3D" w:rsidRDefault="00BF09B5" w:rsidP="00817C13">
      <w:pPr>
        <w:pStyle w:val="ListParagraph"/>
        <w:numPr>
          <w:ilvl w:val="0"/>
          <w:numId w:val="19"/>
        </w:numPr>
      </w:pPr>
      <w:r>
        <w:t>Ứng dụng đa dạng: LLNs được sử dụng trong nhiều lĩnh vực khác nhau như giám sát môi trường, hệ thống nhà thông minh, theo dõi sức khỏe, nông nghiệp thông minh, và các ứng dụng công nghiệp.</w:t>
      </w:r>
    </w:p>
    <w:p w14:paraId="3A8179A0" w14:textId="2C184D72" w:rsidR="009F421D" w:rsidRDefault="009F421D" w:rsidP="00EA7C3D">
      <w:pPr>
        <w:pStyle w:val="Heading3"/>
      </w:pPr>
      <w:bookmarkStart w:id="13" w:name="_Toc171357130"/>
      <w:r>
        <w:t>Các thách thức với quá trình định tuyến</w:t>
      </w:r>
      <w:r w:rsidR="00667494">
        <w:t xml:space="preserve"> cho mạng cảm biến không dây</w:t>
      </w:r>
      <w:r w:rsidR="00AA77B3">
        <w:t xml:space="preserve"> tổn hao và năng lượng thấp</w:t>
      </w:r>
      <w:bookmarkEnd w:id="13"/>
    </w:p>
    <w:p w14:paraId="59F1D9E7" w14:textId="77777777" w:rsidR="001E528E" w:rsidRDefault="001E528E" w:rsidP="001E528E">
      <w:r>
        <w:t>Do tính chất phân bố rộng và tài nguyên cũng như năng lượng hạn chế của các nút cảm biến mà quá trình định tuyến gói tin truyền trong mạng là một phần không thể thiếu và phải đối mặt với các thách thức sau:</w:t>
      </w:r>
    </w:p>
    <w:p w14:paraId="2E4154B3" w14:textId="35C42FF7" w:rsidR="001E528E" w:rsidRDefault="001E528E" w:rsidP="001E528E">
      <w:r>
        <w:t>Định tuyến trong mạng cảm biến không dây đối mặt với nhiều thách thức đặc biệt do tính đặc thù của mạng. Dưới đây là một số thách thức chính mà các thuật toán định tuyến cần phải đối mặt trong WSN:</w:t>
      </w:r>
    </w:p>
    <w:p w14:paraId="1B5B3271" w14:textId="743C7D77" w:rsidR="001E528E" w:rsidRDefault="001E528E" w:rsidP="001E528E">
      <w:pPr>
        <w:pStyle w:val="ListParagraph"/>
        <w:numPr>
          <w:ilvl w:val="0"/>
          <w:numId w:val="20"/>
        </w:numPr>
      </w:pPr>
      <w:r w:rsidRPr="00203966">
        <w:rPr>
          <w:i/>
          <w:iCs/>
        </w:rPr>
        <w:t>Hạn chế về năng lượng</w:t>
      </w:r>
      <w:r>
        <w:t>:</w:t>
      </w:r>
      <w:r w:rsidR="00234FE3">
        <w:t xml:space="preserve"> </w:t>
      </w:r>
      <w:r>
        <w:t>Các nút cảm biến thường hoạt động trên nguồn năng lượng có hạn như pin hoặc năng lượng mặt trời. Việc truyền dẫn dữ liệu tiêu tốn rất nhiều năng lượng, và việc chọn đường dẫn tối ưu để giảm tiêu thụ năng lượng là rất quan trọng. Để khắc phục điều này, các nhà phát triển đã đề xuất thuật toán tiết kiệm năng lượng, tối ưu hóa định tuyến để giảm số lần truyền dữ liệu, sử dụng kỹ thuật sleep mode để tiết kiệm năng lượng khi không hoạt động.</w:t>
      </w:r>
    </w:p>
    <w:p w14:paraId="14AAE39B" w14:textId="77777777" w:rsidR="001E528E" w:rsidRDefault="001E528E" w:rsidP="001E528E">
      <w:pPr>
        <w:pStyle w:val="ListParagraph"/>
        <w:numPr>
          <w:ilvl w:val="0"/>
          <w:numId w:val="20"/>
        </w:numPr>
      </w:pPr>
      <w:r w:rsidRPr="00203966">
        <w:rPr>
          <w:i/>
          <w:iCs/>
        </w:rPr>
        <w:t>Cấu trúc mạng thay đổi</w:t>
      </w:r>
      <w:r>
        <w:t>: Môi trường triển khai của WSN thường thay đổi do vị trí của các nút, sự di chuyển của nút, và điều kiện môi trường. Điều này tạo ra thách thức trong việc duy trì đường dẫn ổn định và hiệu quả.</w:t>
      </w:r>
    </w:p>
    <w:p w14:paraId="7AEA80E1" w14:textId="77777777" w:rsidR="001E528E" w:rsidRDefault="001E528E" w:rsidP="001E528E">
      <w:pPr>
        <w:pStyle w:val="ListParagraph"/>
        <w:numPr>
          <w:ilvl w:val="0"/>
          <w:numId w:val="20"/>
        </w:numPr>
      </w:pPr>
      <w:r w:rsidRPr="00203966">
        <w:rPr>
          <w:i/>
          <w:iCs/>
        </w:rPr>
        <w:t>Băng thông hạn chế</w:t>
      </w:r>
      <w:r>
        <w:t>: WSN thường có băng thông hạn chế do sự giới hạn về tần số truyền thông và nhu cầu chia sẻ băng thông giữa các nút. Hạn chế này yêu cầu thuật toán định tuyến phải có ít bản tin điều khiển, bản tin có kích thước nhỏ, tần suất gửi thấp để không làm tắc nghẽn mạng.</w:t>
      </w:r>
    </w:p>
    <w:p w14:paraId="115F3433" w14:textId="77777777" w:rsidR="001E528E" w:rsidRDefault="001E528E" w:rsidP="001E528E">
      <w:pPr>
        <w:pStyle w:val="ListParagraph"/>
        <w:numPr>
          <w:ilvl w:val="0"/>
          <w:numId w:val="20"/>
        </w:numPr>
      </w:pPr>
      <w:r w:rsidRPr="00203966">
        <w:rPr>
          <w:i/>
          <w:iCs/>
        </w:rPr>
        <w:lastRenderedPageBreak/>
        <w:t xml:space="preserve">Độ </w:t>
      </w:r>
      <w:r>
        <w:rPr>
          <w:i/>
          <w:iCs/>
        </w:rPr>
        <w:t>t</w:t>
      </w:r>
      <w:r w:rsidRPr="00203966">
        <w:rPr>
          <w:i/>
          <w:iCs/>
        </w:rPr>
        <w:t>rễ và độ ổn định</w:t>
      </w:r>
      <w:r>
        <w:t>: Độ trễ trong việc truyền dẫn dữ liệu và sự không ổn định trong kết nối không dây có thể ảnh hưởng đến hiệu suất mạng.</w:t>
      </w:r>
    </w:p>
    <w:p w14:paraId="0C6230C4" w14:textId="77777777" w:rsidR="001E528E" w:rsidRDefault="001E528E" w:rsidP="001E528E">
      <w:pPr>
        <w:pStyle w:val="ListParagraph"/>
        <w:numPr>
          <w:ilvl w:val="0"/>
          <w:numId w:val="20"/>
        </w:numPr>
      </w:pPr>
      <w:r w:rsidRPr="00203966">
        <w:rPr>
          <w:i/>
          <w:iCs/>
        </w:rPr>
        <w:t>Quản lý tài nguyên</w:t>
      </w:r>
      <w:r>
        <w:t>: Sử dụng hiệu quả tài nguyên như bộ nhớ, xử lý, và băng thông để tối ưu hóa hoạt động của mạng.</w:t>
      </w:r>
    </w:p>
    <w:p w14:paraId="41BF5B0F" w14:textId="77777777" w:rsidR="001E528E" w:rsidRDefault="001E528E" w:rsidP="001E528E">
      <w:pPr>
        <w:pStyle w:val="ListParagraph"/>
        <w:numPr>
          <w:ilvl w:val="0"/>
          <w:numId w:val="20"/>
        </w:numPr>
      </w:pPr>
      <w:r w:rsidRPr="00144E4A">
        <w:rPr>
          <w:i/>
          <w:iCs/>
        </w:rPr>
        <w:t>Tính linh hoạt và khả năng mở rộng</w:t>
      </w:r>
      <w:r>
        <w:t>: Đây là yêu cầu quan trọng trong việc xây dựng WSN. Mạng cảm biến cần có khả năng linh hoạt và mở rộng để thích ứng với sự thay đổi trong môi trường và nhu cầu mở rộng. Các nút có thể tham gia vào mạng mà không cần thay đổi toàn bộ mạng hay cần sự can thiệp của con người.</w:t>
      </w:r>
    </w:p>
    <w:p w14:paraId="6C11AB43" w14:textId="41961304" w:rsidR="001D4306" w:rsidRDefault="001D4306" w:rsidP="00B06B97">
      <w:pPr>
        <w:pStyle w:val="ListParagraph"/>
        <w:numPr>
          <w:ilvl w:val="0"/>
          <w:numId w:val="20"/>
        </w:numPr>
      </w:pPr>
      <w:r w:rsidRPr="00CD566A">
        <w:rPr>
          <w:i/>
          <w:iCs/>
        </w:rPr>
        <w:t>Bảo mật và quyền riêng tư</w:t>
      </w:r>
      <w:r>
        <w:t>: Dữ liệu trong mạng cảm biến có thể là nhạy cảm và cần được bảo vệ khỏi việc đánh cắp hoặc tấn công.</w:t>
      </w:r>
      <w:r w:rsidR="00B06B97">
        <w:t xml:space="preserve"> Mạng cần cân bằng giữa tính linh hoạt (các nút mới có thể tham gia dễ dàng) và tính bảo mật (</w:t>
      </w:r>
      <w:r w:rsidR="005E1037">
        <w:t xml:space="preserve">ngăn chặn </w:t>
      </w:r>
      <w:r w:rsidR="00B06B97">
        <w:t>các nút</w:t>
      </w:r>
      <w:r w:rsidR="005E1037">
        <w:t xml:space="preserve"> giả dạng tham gia mạng để đánh cắp thông tin, phá hoại). </w:t>
      </w:r>
    </w:p>
    <w:p w14:paraId="28803805" w14:textId="05497683" w:rsidR="001E528E" w:rsidRPr="001E528E" w:rsidRDefault="001E528E" w:rsidP="001E528E">
      <w:r>
        <w:t>Đối mặt với những thách thức này, các nhà nghiên cứu và kỹ sư đã phát triển và tối ưu hóa các thuật toán định tuyến trong mạng cảm biến không dây để đáp ứng được yêu cầu đa dạng và đòi hỏi cao về hiệu suất của các ứng dụng WSN.</w:t>
      </w:r>
    </w:p>
    <w:p w14:paraId="19ECB28F" w14:textId="135AC8A9" w:rsidR="00B81195" w:rsidRDefault="00B81195" w:rsidP="00B81195">
      <w:pPr>
        <w:pStyle w:val="Heading2"/>
      </w:pPr>
      <w:bookmarkStart w:id="14" w:name="_Toc171357131"/>
      <w:r>
        <w:t>Kết luận chương</w:t>
      </w:r>
      <w:bookmarkEnd w:id="14"/>
    </w:p>
    <w:p w14:paraId="0CA9B96F" w14:textId="1592F0EF" w:rsidR="008B0C3D" w:rsidRDefault="001136E9" w:rsidP="001136E9">
      <w:r>
        <w:t>Qua chương 1, em đã giới thiệu tổng quan về mạng cảm biến không dây, cấu trúc, đặc điểm và ứng dụng của mạng</w:t>
      </w:r>
      <w:r w:rsidR="00EE0680">
        <w:t xml:space="preserve">. </w:t>
      </w:r>
      <w:r w:rsidR="009625EF">
        <w:t xml:space="preserve">Các thách thức về </w:t>
      </w:r>
      <w:r w:rsidR="00EE0680">
        <w:t>định tuyến trong mạng cũng được trình bày</w:t>
      </w:r>
      <w:r w:rsidR="009625EF">
        <w:t>. Để đáp ứng các yêu cầu</w:t>
      </w:r>
      <w:r w:rsidR="00110618">
        <w:t xml:space="preserve"> về một thuật toán định tuyến hiệu quả cho mạng cảm biển không dây, các nhà nghiên cứu và kỹ sư đã phát triển thuật toán định tuyến RPL, sẽ được em trình bày chi tiết trong</w:t>
      </w:r>
      <w:r w:rsidR="004A66DC">
        <w:t xml:space="preserve"> chương</w:t>
      </w:r>
      <w:r w:rsidR="00110618">
        <w:t xml:space="preserve"> sau.</w:t>
      </w:r>
    </w:p>
    <w:p w14:paraId="15EBE3E8" w14:textId="04D1AEC9" w:rsidR="001136E9" w:rsidRPr="001136E9" w:rsidRDefault="008B0C3D" w:rsidP="001136E9">
      <w:r>
        <w:br w:type="page"/>
      </w:r>
    </w:p>
    <w:p w14:paraId="741D9BFC" w14:textId="41553F68" w:rsidR="00D208E5" w:rsidRDefault="00D208E5" w:rsidP="00E5692A">
      <w:pPr>
        <w:pStyle w:val="Heading1"/>
      </w:pPr>
      <w:bookmarkStart w:id="15" w:name="_Toc171357132"/>
      <w:r>
        <w:lastRenderedPageBreak/>
        <w:t>THUẬT TOÁN ĐỊNH TUYẾN RPL</w:t>
      </w:r>
      <w:bookmarkEnd w:id="15"/>
    </w:p>
    <w:p w14:paraId="3C7D0B0D" w14:textId="09AAF209" w:rsidR="00CC18C0" w:rsidRPr="00CC18C0" w:rsidRDefault="001931A6" w:rsidP="00CC18C0">
      <w:r>
        <w:t>Xuất phát từ những yêu cầu của bài toán định tuyến trong chương 1, chương 2 giới thiệu đến người đọc một thuật toán định tuyến hiệu quả được sử dụng phổ biến trong các mạng cảm biến không dây hiện đại. Qua chương này, người đọc sẽ có được hiểu biết về cách thuật toán RPL hoạt động, ưu điểm cũng như nhược điểm còn tồn tại của nó. Một số nghiên cứu cải tiến thuật toán RPL cũng được trình bày</w:t>
      </w:r>
      <w:r w:rsidR="00984761">
        <w:t>.</w:t>
      </w:r>
    </w:p>
    <w:p w14:paraId="7B6E5114" w14:textId="1EC642C6" w:rsidR="009F421D" w:rsidRDefault="00D208E5" w:rsidP="00D208E5">
      <w:pPr>
        <w:pStyle w:val="Heading2"/>
      </w:pPr>
      <w:bookmarkStart w:id="16" w:name="_Toc171357133"/>
      <w:r>
        <w:t>Giới thiệu thuật toán định tuyến RPL</w:t>
      </w:r>
      <w:bookmarkEnd w:id="16"/>
    </w:p>
    <w:p w14:paraId="4F27D580" w14:textId="0920B2E2" w:rsidR="00EA0BC9" w:rsidRDefault="00EA0BC9" w:rsidP="00EA0BC9">
      <w:r>
        <w:t xml:space="preserve">Để đáp ứng nhu cầu về một thuật toán định tuyến hiệu quả cho mạng cảm biến không dây tổn hao và </w:t>
      </w:r>
      <w:r w:rsidR="00140C09">
        <w:t>năng lượng thấp</w:t>
      </w:r>
      <w:r w:rsidR="00FF2E68">
        <w:t xml:space="preserve">, </w:t>
      </w:r>
      <w:r w:rsidR="001E2835">
        <w:t>n</w:t>
      </w:r>
      <w:r w:rsidR="003C7491">
        <w:t>hóm công tác ROLL của IETF</w:t>
      </w:r>
      <w:r w:rsidR="00B0014C">
        <w:t xml:space="preserve"> </w:t>
      </w:r>
      <w:r w:rsidR="00FF2E68">
        <w:t xml:space="preserve">đã phát triển </w:t>
      </w:r>
      <w:r w:rsidR="00564994">
        <w:t>thuật toán định tuyến RPL</w:t>
      </w:r>
      <w:r w:rsidR="00AE7D12">
        <w:t xml:space="preserve">. </w:t>
      </w:r>
      <w:r w:rsidR="00495430">
        <w:t>RPL được thiết kế đặc biệt cho các mạng cảm biến không dây có năng lượng thấp và tổn hao (LLNs). Được chuẩn hóa bởi IETF trong RFC 6550</w:t>
      </w:r>
      <w:r w:rsidR="008D4916">
        <w:fldChar w:fldCharType="begin"/>
      </w:r>
      <w:r w:rsidR="00001C72">
        <w:instrText xml:space="preserve"> ADDIN ZOTERO_ITEM CSL_CITATION {"citationID":"Pzs8Clvy","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rsidR="008D4916">
        <w:fldChar w:fldCharType="separate"/>
      </w:r>
      <w:r w:rsidR="008D4916" w:rsidRPr="008D4916">
        <w:t>[2]</w:t>
      </w:r>
      <w:r w:rsidR="008D4916">
        <w:fldChar w:fldCharType="end"/>
      </w:r>
      <w:r w:rsidR="00495430">
        <w:t>, RPL giải quyết các thách thức của việc định tuyến trong môi trường hạn chế về năng lượng, băng thông và có nhiều sự cố mất mát dữ liệu.</w:t>
      </w:r>
    </w:p>
    <w:p w14:paraId="1D293D5E" w14:textId="4D19DB3C" w:rsidR="0087214E" w:rsidRDefault="0087214E" w:rsidP="00EA0BC9">
      <w:r>
        <w:t>RPL là một giao thức đầy triển vọng với nhiều ưu điểm cho các thiết bị nhỏ bé. Một trong những điểm mạnh chính của nó là sự linh hoạt trong việc xử lý và quản lý các thay đổi trong cấu trúc mạng và các điều chỉnh triển khai. Hơn nữa, nó được sử dụng để đáp ứng các yêu cầu của LLNs như cân bằng tải, tiêu thụ năng lượng không đồng đều và lưu lượng mạng.</w:t>
      </w:r>
    </w:p>
    <w:p w14:paraId="6B11C1F0" w14:textId="77777777" w:rsidR="00E31296" w:rsidRPr="001772D5" w:rsidRDefault="00E31296" w:rsidP="00E31296">
      <w:pPr>
        <w:rPr>
          <w:i/>
          <w:iCs/>
        </w:rPr>
      </w:pPr>
      <w:r w:rsidRPr="001772D5">
        <w:rPr>
          <w:i/>
          <w:iCs/>
        </w:rPr>
        <w:t>Ưu điểm:</w:t>
      </w:r>
    </w:p>
    <w:p w14:paraId="234A1391" w14:textId="77777777" w:rsidR="00E31296" w:rsidRDefault="00E31296" w:rsidP="00E31296">
      <w:pPr>
        <w:pStyle w:val="ListParagraph"/>
        <w:numPr>
          <w:ilvl w:val="0"/>
          <w:numId w:val="23"/>
        </w:numPr>
      </w:pPr>
      <w:r>
        <w:t>Tiết Kiệm Năng Lượng: RPL được thiết kế để hoạt động trong môi trường mạng cảm biến không dây, nơi mà việc tiết kiệm năng lượng là rất quan trọng. Thuật toán này cung cấp cơ chế định tuyến tối ưu để giảm thiểu việc sử dụng năng lượng của các nút mạng.</w:t>
      </w:r>
    </w:p>
    <w:p w14:paraId="6BDD736C" w14:textId="77777777" w:rsidR="00E31296" w:rsidRDefault="00E31296" w:rsidP="00E31296">
      <w:pPr>
        <w:pStyle w:val="ListParagraph"/>
        <w:numPr>
          <w:ilvl w:val="0"/>
          <w:numId w:val="23"/>
        </w:numPr>
      </w:pPr>
      <w:r>
        <w:t>Độ Tin Cậy Cao: RPL cung cấp khả năng chịu lỗi và tự phục hồi trong mạng. Khi có lỗi xảy ra hoặc đường dẫn gặp vấn đề, RPL có thể tìm ra đường dẫn thay thế một cách nhanh chóng và tự động.</w:t>
      </w:r>
    </w:p>
    <w:p w14:paraId="29A1D698" w14:textId="77777777" w:rsidR="00E31296" w:rsidRDefault="00E31296" w:rsidP="00E31296">
      <w:pPr>
        <w:pStyle w:val="ListParagraph"/>
        <w:numPr>
          <w:ilvl w:val="0"/>
          <w:numId w:val="23"/>
        </w:numPr>
      </w:pPr>
      <w:r>
        <w:t>Hỗ Trợ Mô Hình DAG: RPL sử dụng cấu trúc Directed Acyclic Graph (DAG) để tổ chức cấu trúc mạng. Điều này giúp cho việc định tuyến trở nên linh hoạt hơn, đồng thời cũng giảm thiểu độ phức tạp trong việc xử lý thông tin định tuyến.</w:t>
      </w:r>
    </w:p>
    <w:p w14:paraId="73A1DC86" w14:textId="27BAE33B" w:rsidR="00E31296" w:rsidRPr="00EA0BC9" w:rsidRDefault="00E31296" w:rsidP="00EA0BC9">
      <w:pPr>
        <w:pStyle w:val="ListParagraph"/>
        <w:numPr>
          <w:ilvl w:val="0"/>
          <w:numId w:val="23"/>
        </w:numPr>
      </w:pPr>
      <w:r>
        <w:t>Hỗ Trợ IPv6: RPL hoạt động trên nền tảng giao thức IPv6, giúp tận dụng các tính năng và lợi ích mà IPv6 mang lại cho mạng cảm biến không dây.</w:t>
      </w:r>
    </w:p>
    <w:p w14:paraId="1E57A2B7" w14:textId="35E70896" w:rsidR="00D208E5" w:rsidRDefault="00D208E5" w:rsidP="00D208E5">
      <w:pPr>
        <w:pStyle w:val="Heading2"/>
      </w:pPr>
      <w:bookmarkStart w:id="17" w:name="_Toc171357134"/>
      <w:r>
        <w:t>Các khái niệm quan trọng</w:t>
      </w:r>
      <w:bookmarkEnd w:id="17"/>
    </w:p>
    <w:p w14:paraId="3E53BDB6" w14:textId="018E8340" w:rsidR="00D60734" w:rsidRPr="00D60734" w:rsidRDefault="00D60734" w:rsidP="00D60734">
      <w:r>
        <w:t xml:space="preserve">Để hiểu được nguyên lý hoạt động của thuật toán RPL, chúng ta cần nắm được một số khái niệm quan trọng trong cách RPL tổ chức và định tuyến gói tin. </w:t>
      </w:r>
      <w:r w:rsidR="008327E8">
        <w:t>Các khái niệm quan trọng trong RPL bao gồm</w:t>
      </w:r>
      <w:r w:rsidR="00AB0C46">
        <w:t>:</w:t>
      </w:r>
    </w:p>
    <w:p w14:paraId="1409F737" w14:textId="5C81EAE7" w:rsidR="009C7455" w:rsidRDefault="00FE000A" w:rsidP="00FE000A">
      <w:pPr>
        <w:pStyle w:val="ListParagraph"/>
        <w:numPr>
          <w:ilvl w:val="0"/>
          <w:numId w:val="24"/>
        </w:numPr>
      </w:pPr>
      <w:r>
        <w:t>Mô hình DODAG</w:t>
      </w:r>
      <w:r w:rsidR="000905F5">
        <w:t xml:space="preserve"> (Destination Oriented Directed Acyclic Graph): </w:t>
      </w:r>
      <w:r w:rsidR="00366B03">
        <w:t xml:space="preserve">là </w:t>
      </w:r>
      <w:r w:rsidR="003A5E5E">
        <w:t>cấu trúc mạng cơ bản</w:t>
      </w:r>
      <w:r w:rsidR="00366B03">
        <w:t xml:space="preserve"> được sử dụng trong giao thức định tuyến RPL. Đây là một cấu trúc đồ thị có hướng không chu kỳ, được tổ chức để định tuyến dữ liệu từ các nút cảm biến đến một hoặc nhiều điểm đích trong mạng. </w:t>
      </w:r>
    </w:p>
    <w:p w14:paraId="2EA4EEDC" w14:textId="77777777" w:rsidR="007925A2" w:rsidRDefault="007925A2" w:rsidP="007925A2">
      <w:pPr>
        <w:pStyle w:val="ListParagraph"/>
        <w:keepNext/>
        <w:jc w:val="center"/>
      </w:pPr>
      <w:r>
        <w:rPr>
          <w:noProof/>
        </w:rPr>
        <w:lastRenderedPageBreak/>
        <w:drawing>
          <wp:inline distT="0" distB="0" distL="0" distR="0" wp14:anchorId="44024A62" wp14:editId="16610BCC">
            <wp:extent cx="3078480" cy="2659380"/>
            <wp:effectExtent l="0" t="0" r="7620" b="7620"/>
            <wp:docPr id="2373140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78480" cy="2659380"/>
                    </a:xfrm>
                    <a:prstGeom prst="rect">
                      <a:avLst/>
                    </a:prstGeom>
                    <a:noFill/>
                    <a:ln>
                      <a:noFill/>
                    </a:ln>
                  </pic:spPr>
                </pic:pic>
              </a:graphicData>
            </a:graphic>
          </wp:inline>
        </w:drawing>
      </w:r>
    </w:p>
    <w:p w14:paraId="01A3832E" w14:textId="5C613181" w:rsidR="00CE6007" w:rsidRDefault="007925A2" w:rsidP="007925A2">
      <w:pPr>
        <w:pStyle w:val="Caption"/>
      </w:pPr>
      <w:bookmarkStart w:id="18" w:name="_Ref171340940"/>
      <w:bookmarkStart w:id="19" w:name="_Ref171340932"/>
      <w:bookmarkStart w:id="20" w:name="_Toc171357070"/>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bookmarkEnd w:id="18"/>
      <w:r>
        <w:t xml:space="preserve">: </w:t>
      </w:r>
      <w:r w:rsidR="00896FDF">
        <w:t xml:space="preserve">Cấu trúc </w:t>
      </w:r>
      <w:r>
        <w:t>DODAG</w:t>
      </w:r>
      <w:bookmarkEnd w:id="19"/>
      <w:bookmarkEnd w:id="20"/>
    </w:p>
    <w:p w14:paraId="11217E11" w14:textId="70513D1C" w:rsidR="00817470" w:rsidRPr="00817470" w:rsidRDefault="00817470" w:rsidP="00817470">
      <w:r>
        <w:fldChar w:fldCharType="begin"/>
      </w:r>
      <w:r>
        <w:instrText xml:space="preserve"> REF _Ref171340940 \h </w:instrText>
      </w:r>
      <w:r>
        <w:fldChar w:fldCharType="separate"/>
      </w:r>
      <w:r w:rsidR="00C00872">
        <w:t xml:space="preserve">Hình </w:t>
      </w:r>
      <w:r w:rsidR="00C00872">
        <w:rPr>
          <w:noProof/>
        </w:rPr>
        <w:t>2</w:t>
      </w:r>
      <w:r w:rsidR="00C00872">
        <w:t>.</w:t>
      </w:r>
      <w:r w:rsidR="00C00872">
        <w:rPr>
          <w:noProof/>
        </w:rPr>
        <w:t>1</w:t>
      </w:r>
      <w:r>
        <w:fldChar w:fldCharType="end"/>
      </w:r>
      <w:r>
        <w:t xml:space="preserve"> minh họa một cấu trúc DODAG </w:t>
      </w:r>
      <w:r w:rsidR="000E5844">
        <w:t>đơn giản</w:t>
      </w:r>
      <w:r w:rsidR="005C4BB2">
        <w:t>, trong đó hướng các vòng tròn nhỏ đại diện các nút cảm biến, chiều mũi tên chỉ chiều từ nút con đến nút cha ưu tiên của nó</w:t>
      </w:r>
      <w:r w:rsidR="00117181">
        <w:t>, cũng chính là hướng mà bản tin sẽ được chuyển tiếp để lên tới nút gốc.</w:t>
      </w:r>
    </w:p>
    <w:p w14:paraId="2C39CFBF" w14:textId="1A31F3ED" w:rsidR="007925A2" w:rsidRDefault="007D306E" w:rsidP="007925A2">
      <w:r>
        <w:t>DODAG được tổ chức sao cho t</w:t>
      </w:r>
      <w:r w:rsidRPr="007F7072">
        <w:t xml:space="preserve">ất cả các cạnh được hướng theo cách sao cho không có </w:t>
      </w:r>
      <w:r>
        <w:t>vòng lặp</w:t>
      </w:r>
      <w:r w:rsidRPr="007F7072">
        <w:t xml:space="preserve"> tồn tại. Tất cả các cạnh đều nằm trong các đường đi hướng về và kết thúc tại một hoặc nhiều nút gốc.</w:t>
      </w:r>
      <w:r w:rsidR="00845A63">
        <w:t xml:space="preserve"> Điều này đảm bảo rằng dữ liệu truyền từ nút này đến nút khác không quay trở lại điểm xuất phát, tránh các vòng lặp định tuyến.</w:t>
      </w:r>
    </w:p>
    <w:p w14:paraId="7CACEFB2" w14:textId="636CBCB0" w:rsidR="00011D24" w:rsidRDefault="00011D24" w:rsidP="007925A2">
      <w:r>
        <w:t xml:space="preserve">DODAG được xây dựng với một đích đến (sink node hay root node). Điểm đích này thường có năng lực xử lý và lưu trữ tốt hơn so với các nút khác. </w:t>
      </w:r>
    </w:p>
    <w:p w14:paraId="7B4B0F62" w14:textId="0737F4B4" w:rsidR="00955D59" w:rsidRDefault="007526E1" w:rsidP="007526E1">
      <w:pPr>
        <w:pStyle w:val="ListParagraph"/>
        <w:numPr>
          <w:ilvl w:val="0"/>
          <w:numId w:val="24"/>
        </w:numPr>
      </w:pPr>
      <w:r>
        <w:t>Root node hay sink node (nút gốc)</w:t>
      </w:r>
      <w:r w:rsidR="00B81DCF">
        <w:t xml:space="preserve">: </w:t>
      </w:r>
      <w:r w:rsidR="00B81DCF" w:rsidRPr="00B81DCF">
        <w:rPr>
          <w:rStyle w:val="Strong"/>
          <w:b w:val="0"/>
          <w:bCs w:val="0"/>
        </w:rPr>
        <w:t>Root node</w:t>
      </w:r>
      <w:r w:rsidR="00B81DCF">
        <w:t xml:space="preserve"> là nút gốc hoặc nút đích trong DODAG, đóng vai trò là điểm tập trung mà tất cả các dữ liệu trong mạng được định tuyến tới. Nó thường có các đặc điểm như năng lực xử lý mạnh, dung lượng lưu trữ lớn và kết nối mạng ổn định hơn so với các nút cảm biến thông thường.</w:t>
      </w:r>
      <w:r w:rsidR="000C4F71">
        <w:t xml:space="preserve"> Vai trò của nút gốc bao gồm:</w:t>
      </w:r>
    </w:p>
    <w:p w14:paraId="5FCDE1DD" w14:textId="2B0EB580" w:rsidR="000C4F71" w:rsidRDefault="000C4F71" w:rsidP="000C4F71">
      <w:pPr>
        <w:pStyle w:val="ListParagraph"/>
        <w:numPr>
          <w:ilvl w:val="0"/>
          <w:numId w:val="23"/>
        </w:numPr>
      </w:pPr>
      <w:r>
        <w:t xml:space="preserve">Khởi tạo DODAG: </w:t>
      </w:r>
      <w:r w:rsidR="00E97E93">
        <w:t>Root node khởi tạo quá trình xây dựng DODAG bằng cách phát thông điệp DIO (DODAG Information Object). Thông điệp này chứa thông tin cần thiết để các nút khác trong mạng có thể tham gia và xác định thứ hạng của mình.</w:t>
      </w:r>
    </w:p>
    <w:p w14:paraId="1E1BD017" w14:textId="68B0C906" w:rsidR="00DE639E" w:rsidRDefault="000A1A90" w:rsidP="000C4F71">
      <w:pPr>
        <w:pStyle w:val="ListParagraph"/>
        <w:numPr>
          <w:ilvl w:val="0"/>
          <w:numId w:val="23"/>
        </w:numPr>
      </w:pPr>
      <w:r>
        <w:t>Duy trì cấu trúc mạng: Root node thường xuyên phát thông điệp DIO để duy trì cấu trúc DODAG và cập nhật thông tin định tuyến cho các nút khác. Điều này giúp DODAG duy trì tính ổn định và thích ứng với các thay đổi trong mạng.</w:t>
      </w:r>
    </w:p>
    <w:p w14:paraId="5EA148B4" w14:textId="6C50B840" w:rsidR="004A361D" w:rsidRDefault="00534859" w:rsidP="004A361D">
      <w:pPr>
        <w:pStyle w:val="ListParagraph"/>
        <w:numPr>
          <w:ilvl w:val="0"/>
          <w:numId w:val="23"/>
        </w:numPr>
      </w:pPr>
      <w:r>
        <w:t>Điểm tập trung dữ liệu: Root node là điểm tập trung mà tất cả các dữ liệu từ các nút cảm biến trong DODAG được định tuyến tới. Sau khi nhận dữ liệu, root node có thể xử lý, lưu trữ hoặc chuyển tiếp dữ liệu tới các hệ thống khác bên ngoài mạng cảm biến.</w:t>
      </w:r>
    </w:p>
    <w:p w14:paraId="655B2E42" w14:textId="03E55F00" w:rsidR="00B73FF8" w:rsidRPr="00B06632" w:rsidRDefault="00B73FF8" w:rsidP="00A229E2">
      <w:pPr>
        <w:pStyle w:val="ListParagraph"/>
        <w:numPr>
          <w:ilvl w:val="0"/>
          <w:numId w:val="24"/>
        </w:numPr>
      </w:pPr>
      <w:r w:rsidRPr="00027006">
        <w:t>Up:</w:t>
      </w:r>
      <w:r w:rsidRPr="00A229E2">
        <w:rPr>
          <w:b/>
          <w:bCs/>
        </w:rPr>
        <w:t xml:space="preserve"> </w:t>
      </w:r>
      <w:r>
        <w:t>Thuật ngữ Up</w:t>
      </w:r>
      <w:r w:rsidRPr="00B06632">
        <w:t xml:space="preserve"> đề cập đến hướng từ các nút lá về phía DODAG</w:t>
      </w:r>
      <w:r>
        <w:t xml:space="preserve"> root</w:t>
      </w:r>
      <w:r w:rsidRPr="00B06632">
        <w:t xml:space="preserve">, theo các cạnh DODAG. Điều này tuân theo thuật ngữ phổ biến được sử </w:t>
      </w:r>
      <w:r w:rsidRPr="00B06632">
        <w:lastRenderedPageBreak/>
        <w:t>dụng trong đồ thị và tìm kiếm theo chiều sâu, trong đó các đỉnh xa gốc hơn là "sâu hơn" hoặc "</w:t>
      </w:r>
      <w:r>
        <w:t>down</w:t>
      </w:r>
      <w:r w:rsidRPr="00B06632">
        <w:t>" và các đỉnh gần gốc hơn là "nông hơn" hoặc "</w:t>
      </w:r>
      <w:r>
        <w:t>up</w:t>
      </w:r>
      <w:r w:rsidRPr="00B06632">
        <w:t>".</w:t>
      </w:r>
    </w:p>
    <w:p w14:paraId="0962AF72" w14:textId="77777777" w:rsidR="00CA2497" w:rsidRDefault="00B73FF8" w:rsidP="00CA2497">
      <w:pPr>
        <w:pStyle w:val="ListParagraph"/>
        <w:numPr>
          <w:ilvl w:val="0"/>
          <w:numId w:val="24"/>
        </w:numPr>
      </w:pPr>
      <w:r w:rsidRPr="00027006">
        <w:t>Down:</w:t>
      </w:r>
      <w:r>
        <w:rPr>
          <w:b/>
          <w:bCs/>
        </w:rPr>
        <w:t xml:space="preserve"> </w:t>
      </w:r>
      <w:r w:rsidRPr="00B06632">
        <w:t>Thuật ngữ</w:t>
      </w:r>
      <w:r>
        <w:rPr>
          <w:b/>
          <w:bCs/>
        </w:rPr>
        <w:t xml:space="preserve"> </w:t>
      </w:r>
      <w:r>
        <w:t>Down</w:t>
      </w:r>
      <w:r w:rsidRPr="00B06632">
        <w:t xml:space="preserve"> đề cập đến hướng từ gốc DODAG tới các nút lá, theo hướng ngược lại của các cạnh DODAG. </w:t>
      </w:r>
    </w:p>
    <w:p w14:paraId="1CA8C5F1" w14:textId="1924AC3D" w:rsidR="009D2A07" w:rsidRPr="00CA2497" w:rsidRDefault="00CA2497" w:rsidP="00CA2497">
      <w:pPr>
        <w:pStyle w:val="ListParagraph"/>
        <w:numPr>
          <w:ilvl w:val="0"/>
          <w:numId w:val="24"/>
        </w:numPr>
      </w:pPr>
      <w:r>
        <w:t xml:space="preserve">Rank của nút: </w:t>
      </w:r>
      <w:r w:rsidR="00777079">
        <w:t xml:space="preserve">Là giá trị được gán cho mỗi nút nhằm </w:t>
      </w:r>
      <w:r w:rsidR="009D2A07" w:rsidRPr="0087571E">
        <w:t xml:space="preserve">xác định vị trí riêng của nút đó so với các nút khác đối với gốc DODAG. Thứ hạng tăng mạnh theo hướng Xuống và giảm mạnh theo hướng Lên. Cách tính chính xác </w:t>
      </w:r>
      <w:r w:rsidR="009D2A07">
        <w:t xml:space="preserve">Rank </w:t>
      </w:r>
      <w:r w:rsidR="009D2A07" w:rsidRPr="0087571E">
        <w:t xml:space="preserve">tùy thuộc vào Hàm mục tiêu (OF) của DAG. </w:t>
      </w:r>
      <w:r w:rsidR="009D2A07">
        <w:t xml:space="preserve">Rank có thể được tính toán dựa trên khoảng cách đến root node, các yếu tố về độ trễ hay chất lượng kết nối, số bước nhảy, … . </w:t>
      </w:r>
      <w:r w:rsidR="009D2A07" w:rsidRPr="00D2153B">
        <w:t>Nhìn chung, rank trong RPL giúp xác định sự ưu tiên và chất lượng của các nút trong việc chọn lựa nút cha để xây dựng cây routing trong mạng low-power và lossy.</w:t>
      </w:r>
    </w:p>
    <w:p w14:paraId="656052E5" w14:textId="1B86DE70" w:rsidR="00A24031" w:rsidRDefault="00A24031" w:rsidP="00A24031">
      <w:pPr>
        <w:pStyle w:val="ListParagraph"/>
        <w:numPr>
          <w:ilvl w:val="0"/>
          <w:numId w:val="24"/>
        </w:numPr>
      </w:pPr>
      <w:r w:rsidRPr="00A24031">
        <w:t>Parent node</w:t>
      </w:r>
      <w:r w:rsidR="008346BF">
        <w:t>(Nút cha)</w:t>
      </w:r>
      <w:r w:rsidRPr="00A24031">
        <w:t>:</w:t>
      </w:r>
      <w:r>
        <w:rPr>
          <w:b/>
          <w:bCs/>
        </w:rPr>
        <w:t xml:space="preserve"> </w:t>
      </w:r>
      <w:r w:rsidRPr="002B2D93">
        <w:t>Mỗi nút trong mạng RPL được phân bố một hoặc nhiều nút cha (parent nodes). Nút cha là nút mà nút hiện tại chọn làm điểm đích để gửi gói tin dữ liệu đến.</w:t>
      </w:r>
      <w:r>
        <w:t xml:space="preserve"> </w:t>
      </w:r>
      <w:r w:rsidRPr="002B2D93">
        <w:t>Khi một nút tham gia vào mạng hoặc khi đang hoạt động trong mạng, nó sẽ cần phải chọn một nút cha trong cây đường dẫn. Quá trình này thường dựa trên các tiêu chí như độ trễ, năng lượng, hoặc chất lượng kết nối.</w:t>
      </w:r>
      <w:r>
        <w:t xml:space="preserve"> </w:t>
      </w:r>
      <w:r w:rsidRPr="002B2D93">
        <w:t>Nút cha có thể được chọn dựa trên rank của nó, một chỉ số được sử dụng để đánh giá ưu tiên của mỗi nút trong việc trở thành nút cha.</w:t>
      </w:r>
    </w:p>
    <w:p w14:paraId="02BC3ED0" w14:textId="6CF3C216" w:rsidR="00EA276D" w:rsidRPr="002B2D93" w:rsidRDefault="00EA276D" w:rsidP="00A24031">
      <w:pPr>
        <w:pStyle w:val="ListParagraph"/>
        <w:numPr>
          <w:ilvl w:val="0"/>
          <w:numId w:val="24"/>
        </w:numPr>
      </w:pPr>
      <w:r>
        <w:t>Prefer parent node</w:t>
      </w:r>
      <w:r w:rsidR="00CE7C34">
        <w:t xml:space="preserve"> </w:t>
      </w:r>
      <w:r w:rsidR="00B60570">
        <w:t>(Nút cha ưu tiên)</w:t>
      </w:r>
      <w:r>
        <w:t>: Là nút cha có chỉ số tốt nhất được chọn để nút con gửi bản tin của mình đến.</w:t>
      </w:r>
    </w:p>
    <w:p w14:paraId="5602FBE5" w14:textId="6D0FC0F8" w:rsidR="00176262" w:rsidRPr="00D2153B" w:rsidRDefault="00176262" w:rsidP="00176262">
      <w:pPr>
        <w:pStyle w:val="ListParagraph"/>
        <w:numPr>
          <w:ilvl w:val="0"/>
          <w:numId w:val="24"/>
        </w:numPr>
        <w:rPr>
          <w:b/>
          <w:bCs/>
        </w:rPr>
      </w:pPr>
      <w:r w:rsidRPr="00176262">
        <w:t>Objective Function</w:t>
      </w:r>
      <w:r w:rsidR="00CE7C34">
        <w:t xml:space="preserve"> (Hàm mục tiêu)</w:t>
      </w:r>
      <w:r w:rsidRPr="00176262">
        <w:t>:</w:t>
      </w:r>
      <w:r>
        <w:rPr>
          <w:b/>
          <w:bCs/>
        </w:rPr>
        <w:t xml:space="preserve"> </w:t>
      </w:r>
      <w:r w:rsidRPr="00154D9C">
        <w:t>OF xác định cách sử dụng số liệu định tuyến, mục tiêu tối ưu hóa và các chức năng liên quan để tính</w:t>
      </w:r>
      <w:r>
        <w:t xml:space="preserve"> Rank</w:t>
      </w:r>
      <w:r w:rsidRPr="00154D9C">
        <w:t>. Hơn nữa, OF quyết định cách chọn</w:t>
      </w:r>
      <w:r>
        <w:t xml:space="preserve"> parent node</w:t>
      </w:r>
      <w:r w:rsidRPr="00154D9C">
        <w:t xml:space="preserve"> trong DODAG và do đó, hình thành DODAG.</w:t>
      </w:r>
    </w:p>
    <w:p w14:paraId="0EF42294" w14:textId="77777777" w:rsidR="007742E5" w:rsidRPr="00D2153B" w:rsidRDefault="007742E5" w:rsidP="007742E5">
      <w:pPr>
        <w:pStyle w:val="ListParagraph"/>
        <w:numPr>
          <w:ilvl w:val="0"/>
          <w:numId w:val="24"/>
        </w:numPr>
      </w:pPr>
      <w:r w:rsidRPr="007742E5">
        <w:t>RPL Instance:</w:t>
      </w:r>
      <w:r w:rsidRPr="00D2153B">
        <w:t xml:space="preserve"> RPL </w:t>
      </w:r>
      <w:r>
        <w:t xml:space="preserve">Instance </w:t>
      </w:r>
      <w:r w:rsidRPr="00D2153B">
        <w:t>là một tập hợp gồm một hoặc nhiều DODAG có chung RPLInstanceID. Nhiều nhất, một nút RPL có thể thuộc về một DODAG trong RPL</w:t>
      </w:r>
      <w:r>
        <w:t xml:space="preserve"> Instance</w:t>
      </w:r>
      <w:r w:rsidRPr="00D2153B">
        <w:t>. Mỗi</w:t>
      </w:r>
      <w:r>
        <w:t xml:space="preserve"> instance</w:t>
      </w:r>
      <w:r w:rsidRPr="00D2153B">
        <w:t xml:space="preserve"> RPL hoạt động độc lập với các</w:t>
      </w:r>
      <w:r>
        <w:t xml:space="preserve"> instance</w:t>
      </w:r>
      <w:r w:rsidRPr="00D2153B">
        <w:t xml:space="preserve"> RPL khác. </w:t>
      </w:r>
    </w:p>
    <w:p w14:paraId="46DF41FC" w14:textId="77777777" w:rsidR="007742E5" w:rsidRPr="00D2153B" w:rsidRDefault="007742E5" w:rsidP="007742E5">
      <w:pPr>
        <w:pStyle w:val="ListParagraph"/>
        <w:numPr>
          <w:ilvl w:val="0"/>
          <w:numId w:val="24"/>
        </w:numPr>
      </w:pPr>
      <w:r w:rsidRPr="0031230E">
        <w:t>DODAG ID:</w:t>
      </w:r>
      <w:r>
        <w:rPr>
          <w:b/>
          <w:bCs/>
        </w:rPr>
        <w:t xml:space="preserve"> </w:t>
      </w:r>
      <w:r w:rsidRPr="00D2153B">
        <w:t>DODAGID là mã định danh của DODAG</w:t>
      </w:r>
      <w:r>
        <w:t xml:space="preserve"> root</w:t>
      </w:r>
      <w:r w:rsidRPr="00D2153B">
        <w:t xml:space="preserve">. DODAGID là duy nhất trong phạm vi của RPL </w:t>
      </w:r>
      <w:r>
        <w:t xml:space="preserve">Instance </w:t>
      </w:r>
      <w:r w:rsidRPr="00D2153B">
        <w:t>trong LLN. Bộ dữ liệu (RPLInstanceID, DODAGID) xác định duy nhất một DODAG.</w:t>
      </w:r>
    </w:p>
    <w:p w14:paraId="7DF33F8D" w14:textId="77777777" w:rsidR="007742E5" w:rsidRDefault="007742E5" w:rsidP="007742E5">
      <w:pPr>
        <w:pStyle w:val="ListParagraph"/>
        <w:numPr>
          <w:ilvl w:val="0"/>
          <w:numId w:val="24"/>
        </w:numPr>
      </w:pPr>
      <w:r w:rsidRPr="00E0399D">
        <w:t>DODAG Version:</w:t>
      </w:r>
      <w:r>
        <w:t xml:space="preserve"> DODAG Version là một “ phiên bản” tại một lần tái cấu trúc cụ thể của một DODAG gắn với một DODAGID.</w:t>
      </w:r>
    </w:p>
    <w:p w14:paraId="715EF45A" w14:textId="77777777" w:rsidR="00EE134C" w:rsidRDefault="007742E5" w:rsidP="00EE134C">
      <w:pPr>
        <w:pStyle w:val="ListParagraph"/>
        <w:numPr>
          <w:ilvl w:val="0"/>
          <w:numId w:val="24"/>
        </w:numPr>
      </w:pPr>
      <w:r w:rsidRPr="00E0399D">
        <w:t>Goal:</w:t>
      </w:r>
      <w:r>
        <w:t xml:space="preserve"> </w:t>
      </w:r>
      <w:r w:rsidRPr="008365BD">
        <w:t>Trong RPL, "goal" thường ám chỉ đến một mục tiêu cụ thể mà một hoặc nhiều nút trong mạng cố gắng đạt được. Mục tiêu này có thể bao gồm việc tối ưu hóa năng lượng, tối ưu hóa độ trễ, tối ưu hóa băng thông, hoặc mục tiêu khác liên quan đến cấu trúc và hoạt động của mạng. RPL có thể được cấu hình với mục tiêu nhất định để đáp ứng yêu cầu cụ thể của mạng.</w:t>
      </w:r>
    </w:p>
    <w:p w14:paraId="04AF69D8" w14:textId="77777777" w:rsidR="00EE134C" w:rsidRDefault="007742E5" w:rsidP="00EE134C">
      <w:pPr>
        <w:pStyle w:val="ListParagraph"/>
        <w:numPr>
          <w:ilvl w:val="0"/>
          <w:numId w:val="24"/>
        </w:numPr>
      </w:pPr>
      <w:r w:rsidRPr="00EE134C">
        <w:t>Grounded:</w:t>
      </w:r>
      <w:r w:rsidRPr="00EE134C">
        <w:rPr>
          <w:b/>
          <w:bCs/>
        </w:rPr>
        <w:t xml:space="preserve">  </w:t>
      </w:r>
      <w:r w:rsidRPr="008365BD">
        <w:t>DODAG là grounded khi DODAG root có thể đạt được Goal.</w:t>
      </w:r>
    </w:p>
    <w:p w14:paraId="6278FA3B" w14:textId="47E499E5" w:rsidR="00624D26" w:rsidRPr="007925A2" w:rsidRDefault="007742E5" w:rsidP="00624D26">
      <w:pPr>
        <w:pStyle w:val="ListParagraph"/>
        <w:numPr>
          <w:ilvl w:val="0"/>
          <w:numId w:val="24"/>
        </w:numPr>
      </w:pPr>
      <w:r w:rsidRPr="00EE134C">
        <w:t>Floating DODAG:</w:t>
      </w:r>
      <w:r w:rsidRPr="00EE134C">
        <w:rPr>
          <w:b/>
          <w:bCs/>
        </w:rPr>
        <w:t xml:space="preserve"> </w:t>
      </w:r>
      <w:r w:rsidRPr="008365BD">
        <w:t>Ngược lại với grounded</w:t>
      </w:r>
    </w:p>
    <w:p w14:paraId="4BF2E6DF" w14:textId="4AD25129" w:rsidR="00D208E5" w:rsidRDefault="00D208E5" w:rsidP="00D208E5">
      <w:pPr>
        <w:pStyle w:val="Heading2"/>
      </w:pPr>
      <w:bookmarkStart w:id="21" w:name="_Toc171357135"/>
      <w:r>
        <w:t>Các loại bản tin điều khiển</w:t>
      </w:r>
      <w:bookmarkEnd w:id="21"/>
    </w:p>
    <w:p w14:paraId="61AB0020" w14:textId="2A209414" w:rsidR="00C01F6E" w:rsidRDefault="00F048E3" w:rsidP="00C01F6E">
      <w:r>
        <w:lastRenderedPageBreak/>
        <w:t xml:space="preserve">Thuật toán RPL sử dụng 4 loại bản tin điều khiển để cấu trúc mạng DODAG và duy trình </w:t>
      </w:r>
      <w:r w:rsidR="000C4A91">
        <w:t xml:space="preserve">hoạt động </w:t>
      </w:r>
      <w:r>
        <w:t>định tuyến</w:t>
      </w:r>
      <w:r w:rsidR="000C4A91">
        <w:t>.</w:t>
      </w:r>
      <w:r w:rsidR="00326AE7">
        <w:t xml:space="preserve"> Cấu trúc bản tin điều khiển của thuật toán RPL bao gồm ICMPv6 header của gói tin 6LoWPAN, theo sau bởi phần thân tin nhắn. Phần thân tin nhắn gồm một số trường cố định và thêm một số options.</w:t>
      </w:r>
    </w:p>
    <w:p w14:paraId="04983136" w14:textId="67A2DCA1" w:rsidR="00724834" w:rsidRDefault="00667F87" w:rsidP="00C01F6E">
      <w:r>
        <w:t>C</w:t>
      </w:r>
      <w:r w:rsidR="0007547B">
        <w:t>ấu trúc phần thân bản tin</w:t>
      </w:r>
      <w:r w:rsidR="00AB743D">
        <w:t xml:space="preserve"> điều khiển</w:t>
      </w:r>
      <w:r w:rsidR="0007547B">
        <w:t xml:space="preserve"> như sau: </w:t>
      </w:r>
    </w:p>
    <w:p w14:paraId="2315559B" w14:textId="77777777" w:rsidR="00CF26C2" w:rsidRDefault="00CF26C2" w:rsidP="00CF26C2">
      <w:pPr>
        <w:keepNext/>
        <w:jc w:val="center"/>
      </w:pPr>
      <w:r w:rsidRPr="000214EE">
        <w:rPr>
          <w:noProof/>
        </w:rPr>
        <w:drawing>
          <wp:inline distT="0" distB="0" distL="0" distR="0" wp14:anchorId="568AC7F0" wp14:editId="6C52DA04">
            <wp:extent cx="4572000" cy="1817725"/>
            <wp:effectExtent l="0" t="0" r="0" b="0"/>
            <wp:docPr id="1620761068" name="Picture 1" descr="A diagram of a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61068" name="Picture 1" descr="A diagram of a code&#10;&#10;Description automatically generated with medium confidence"/>
                    <pic:cNvPicPr/>
                  </pic:nvPicPr>
                  <pic:blipFill>
                    <a:blip r:embed="rId18"/>
                    <a:stretch>
                      <a:fillRect/>
                    </a:stretch>
                  </pic:blipFill>
                  <pic:spPr>
                    <a:xfrm>
                      <a:off x="0" y="0"/>
                      <a:ext cx="4590971" cy="1825267"/>
                    </a:xfrm>
                    <a:prstGeom prst="rect">
                      <a:avLst/>
                    </a:prstGeom>
                  </pic:spPr>
                </pic:pic>
              </a:graphicData>
            </a:graphic>
          </wp:inline>
        </w:drawing>
      </w:r>
    </w:p>
    <w:p w14:paraId="6BA5A8B8" w14:textId="7CB37535" w:rsidR="00B23AB7" w:rsidRDefault="00CF26C2" w:rsidP="00CF26C2">
      <w:pPr>
        <w:pStyle w:val="Caption"/>
      </w:pPr>
      <w:bookmarkStart w:id="22" w:name="_Toc171357071"/>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2</w:t>
      </w:r>
      <w:r w:rsidR="0014487F">
        <w:rPr>
          <w:noProof/>
        </w:rPr>
        <w:fldChar w:fldCharType="end"/>
      </w:r>
      <w:r w:rsidR="00112ECA">
        <w:t xml:space="preserve">: Bản tin điều khiển RPL </w:t>
      </w:r>
      <w:r w:rsidR="00112ECA">
        <w:fldChar w:fldCharType="begin"/>
      </w:r>
      <w:r w:rsidR="00001C72">
        <w:instrText xml:space="preserve"> ADDIN ZOTERO_ITEM CSL_CITATION {"citationID":"NSqPpf6A","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rsidR="00112ECA">
        <w:fldChar w:fldCharType="separate"/>
      </w:r>
      <w:r w:rsidR="00112ECA" w:rsidRPr="00112ECA">
        <w:t>[2]</w:t>
      </w:r>
      <w:bookmarkEnd w:id="22"/>
      <w:r w:rsidR="00112ECA">
        <w:fldChar w:fldCharType="end"/>
      </w:r>
    </w:p>
    <w:p w14:paraId="06F93FC5" w14:textId="77777777" w:rsidR="00C41CAA" w:rsidRDefault="00C41CAA" w:rsidP="00C41CAA">
      <w:r>
        <w:t>Trường code cho biết loại tin nhắn điều khiển RPL được sử dụng. Quy ước như sau:</w:t>
      </w:r>
    </w:p>
    <w:p w14:paraId="54A77875" w14:textId="77777777" w:rsidR="00C41CAA" w:rsidRDefault="00C41CAA" w:rsidP="00C41CAA">
      <w:pPr>
        <w:pStyle w:val="ListParagraph"/>
        <w:numPr>
          <w:ilvl w:val="0"/>
          <w:numId w:val="23"/>
        </w:numPr>
      </w:pPr>
      <w:r>
        <w:t>0x00: DODAG Information Solicitation (DIS)</w:t>
      </w:r>
    </w:p>
    <w:p w14:paraId="121B4F01" w14:textId="168C78EE" w:rsidR="00C41CAA" w:rsidRDefault="00C41CAA" w:rsidP="00C41CAA">
      <w:pPr>
        <w:pStyle w:val="ListParagraph"/>
        <w:numPr>
          <w:ilvl w:val="0"/>
          <w:numId w:val="23"/>
        </w:numPr>
      </w:pPr>
      <w:r>
        <w:t>0x01: DODAG Information Object (DIO)</w:t>
      </w:r>
    </w:p>
    <w:p w14:paraId="4047DA71" w14:textId="2DCCD8E1" w:rsidR="00C41CAA" w:rsidRDefault="00C41CAA" w:rsidP="00C41CAA">
      <w:pPr>
        <w:pStyle w:val="ListParagraph"/>
        <w:numPr>
          <w:ilvl w:val="0"/>
          <w:numId w:val="23"/>
        </w:numPr>
      </w:pPr>
      <w:r>
        <w:t>0x02: Destination Advertisement Object (DAO)</w:t>
      </w:r>
    </w:p>
    <w:p w14:paraId="1F93FE90" w14:textId="0D8C12E1" w:rsidR="00C41CAA" w:rsidRPr="000214EE" w:rsidRDefault="00C41CAA" w:rsidP="00C41CAA">
      <w:pPr>
        <w:pStyle w:val="ListParagraph"/>
        <w:numPr>
          <w:ilvl w:val="0"/>
          <w:numId w:val="23"/>
        </w:numPr>
      </w:pPr>
      <w:r>
        <w:t>0x03: Destination Advertisement Object Acknowledgment(DAO-ACK)</w:t>
      </w:r>
    </w:p>
    <w:p w14:paraId="1C614439" w14:textId="349F72FB" w:rsidR="0065133E" w:rsidRDefault="00225F7F" w:rsidP="00225F7F">
      <w:pPr>
        <w:pStyle w:val="Heading3"/>
      </w:pPr>
      <w:bookmarkStart w:id="23" w:name="_Toc171357136"/>
      <w:r>
        <w:t>Bản tin DIS</w:t>
      </w:r>
      <w:bookmarkEnd w:id="23"/>
    </w:p>
    <w:p w14:paraId="4CEC6234" w14:textId="77777777" w:rsidR="00F66E4C" w:rsidRDefault="00F66E4C" w:rsidP="00F66E4C">
      <w:r>
        <w:t xml:space="preserve">Một bản tin DIS được sử dụng để yêu cầu bản tin DIO từ một node RPL. </w:t>
      </w:r>
    </w:p>
    <w:p w14:paraId="23803AE9" w14:textId="77777777" w:rsidR="00F66E4C" w:rsidRDefault="00F66E4C" w:rsidP="00F66E4C">
      <w:r>
        <w:t>Cấu trúc bản tin DIS như sau:</w:t>
      </w:r>
    </w:p>
    <w:p w14:paraId="7C0D4F2C" w14:textId="77777777" w:rsidR="00913913" w:rsidRDefault="00F66E4C" w:rsidP="00913913">
      <w:pPr>
        <w:keepNext/>
        <w:ind w:left="720"/>
        <w:jc w:val="center"/>
      </w:pPr>
      <w:r w:rsidRPr="00974D4E">
        <w:rPr>
          <w:noProof/>
        </w:rPr>
        <w:drawing>
          <wp:inline distT="0" distB="0" distL="0" distR="0" wp14:anchorId="657E219B" wp14:editId="32DC351D">
            <wp:extent cx="4738254" cy="971164"/>
            <wp:effectExtent l="0" t="0" r="5715" b="635"/>
            <wp:docPr id="2126319873" name="Picture 1" descr="A close-up of a reserved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319873" name="Picture 1" descr="A close-up of a reserved sign&#10;&#10;Description automatically generated"/>
                    <pic:cNvPicPr/>
                  </pic:nvPicPr>
                  <pic:blipFill>
                    <a:blip r:embed="rId19"/>
                    <a:stretch>
                      <a:fillRect/>
                    </a:stretch>
                  </pic:blipFill>
                  <pic:spPr>
                    <a:xfrm>
                      <a:off x="0" y="0"/>
                      <a:ext cx="4768936" cy="977453"/>
                    </a:xfrm>
                    <a:prstGeom prst="rect">
                      <a:avLst/>
                    </a:prstGeom>
                  </pic:spPr>
                </pic:pic>
              </a:graphicData>
            </a:graphic>
          </wp:inline>
        </w:drawing>
      </w:r>
    </w:p>
    <w:p w14:paraId="0960C434" w14:textId="0BEBCC57" w:rsidR="00F66E4C" w:rsidRDefault="00913913" w:rsidP="00913913">
      <w:pPr>
        <w:pStyle w:val="Caption"/>
      </w:pPr>
      <w:bookmarkStart w:id="24" w:name="_Toc171357072"/>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3</w:t>
      </w:r>
      <w:r w:rsidR="0014487F">
        <w:rPr>
          <w:noProof/>
        </w:rPr>
        <w:fldChar w:fldCharType="end"/>
      </w:r>
      <w:r>
        <w:t>: Cấu trúc bản tin DIS</w:t>
      </w:r>
      <w:r>
        <w:fldChar w:fldCharType="begin"/>
      </w:r>
      <w:r w:rsidR="00001C72">
        <w:instrText xml:space="preserve"> ADDIN ZOTERO_ITEM CSL_CITATION {"citationID":"87nDwXdI","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fldChar w:fldCharType="separate"/>
      </w:r>
      <w:r w:rsidRPr="00913913">
        <w:t>[2]</w:t>
      </w:r>
      <w:bookmarkEnd w:id="24"/>
      <w:r>
        <w:fldChar w:fldCharType="end"/>
      </w:r>
    </w:p>
    <w:p w14:paraId="4EF0BCA7" w14:textId="77777777" w:rsidR="000D26E8" w:rsidRDefault="000D26E8" w:rsidP="00E8516B">
      <w:r>
        <w:t>Chức năng các trường:</w:t>
      </w:r>
    </w:p>
    <w:p w14:paraId="089D92EA" w14:textId="5259F334" w:rsidR="00F66E4C" w:rsidRDefault="00F66E4C" w:rsidP="00E8516B">
      <w:pPr>
        <w:pStyle w:val="ListParagraph"/>
        <w:numPr>
          <w:ilvl w:val="0"/>
          <w:numId w:val="23"/>
        </w:numPr>
      </w:pPr>
      <w:r>
        <w:t>Flag</w:t>
      </w:r>
      <w:r w:rsidRPr="005460B3">
        <w:t xml:space="preserve">: Trường 8 bit không sử dụng dành riêng cho </w:t>
      </w:r>
      <w:r>
        <w:t>flag</w:t>
      </w:r>
      <w:r w:rsidRPr="005460B3">
        <w:t xml:space="preserve">. Trường </w:t>
      </w:r>
      <w:r>
        <w:t xml:space="preserve">này </w:t>
      </w:r>
      <w:r w:rsidRPr="005460B3">
        <w:t xml:space="preserve">PHẢI được </w:t>
      </w:r>
      <w:r>
        <w:t xml:space="preserve">node </w:t>
      </w:r>
      <w:r w:rsidRPr="005460B3">
        <w:t xml:space="preserve"> gửi khởi tạo về 0 và PHẢI bị </w:t>
      </w:r>
      <w:r>
        <w:t>node</w:t>
      </w:r>
      <w:r w:rsidRPr="005460B3">
        <w:t xml:space="preserve"> nhận bỏ qua.</w:t>
      </w:r>
      <w:r>
        <w:tab/>
      </w:r>
    </w:p>
    <w:p w14:paraId="2019DA8D" w14:textId="349A9123" w:rsidR="00F66E4C" w:rsidRDefault="00F66E4C" w:rsidP="00E8516B">
      <w:pPr>
        <w:pStyle w:val="ListParagraph"/>
        <w:numPr>
          <w:ilvl w:val="0"/>
          <w:numId w:val="23"/>
        </w:numPr>
      </w:pPr>
      <w:r>
        <w:t>Reserved</w:t>
      </w:r>
      <w:r w:rsidRPr="006D0BB9">
        <w:t xml:space="preserve">: Trường 8 bit không sử dụng. Trường PHẢI được </w:t>
      </w:r>
      <w:r>
        <w:t>node</w:t>
      </w:r>
      <w:r w:rsidRPr="006D0BB9">
        <w:t xml:space="preserve"> gửi khởi tạo về 0 và PHẢI bị người </w:t>
      </w:r>
      <w:r>
        <w:t>node</w:t>
      </w:r>
      <w:r w:rsidRPr="006D0BB9">
        <w:t xml:space="preserve"> bỏ qua.</w:t>
      </w:r>
    </w:p>
    <w:p w14:paraId="1AE207E6" w14:textId="28E19A78" w:rsidR="00F66E4C" w:rsidRDefault="00F66E4C" w:rsidP="00E8516B">
      <w:pPr>
        <w:pStyle w:val="ListParagraph"/>
        <w:numPr>
          <w:ilvl w:val="0"/>
          <w:numId w:val="23"/>
        </w:numPr>
      </w:pPr>
      <w:r>
        <w:t>DIS Options: Các options trong bản tin DIS có thể một trong các loại sau:</w:t>
      </w:r>
    </w:p>
    <w:p w14:paraId="6C55D0A1" w14:textId="77777777" w:rsidR="00F66E4C" w:rsidRDefault="00F66E4C" w:rsidP="00E8516B">
      <w:pPr>
        <w:ind w:left="1440"/>
      </w:pPr>
      <w:r>
        <w:t>0x00 Pad1</w:t>
      </w:r>
    </w:p>
    <w:p w14:paraId="333194AB" w14:textId="77777777" w:rsidR="00F66E4C" w:rsidRDefault="00F66E4C" w:rsidP="00E8516B">
      <w:pPr>
        <w:ind w:left="1440"/>
      </w:pPr>
      <w:r>
        <w:t>0x01 PadN</w:t>
      </w:r>
    </w:p>
    <w:p w14:paraId="1021386B" w14:textId="77777777" w:rsidR="00F66E4C" w:rsidRDefault="00F66E4C" w:rsidP="00E8516B">
      <w:pPr>
        <w:ind w:left="1440"/>
      </w:pPr>
      <w:r>
        <w:t>0x07 Solicited Information</w:t>
      </w:r>
    </w:p>
    <w:p w14:paraId="2BE36026" w14:textId="35B4019A" w:rsidR="00F66E4C" w:rsidRDefault="0062195C" w:rsidP="006C77B0">
      <w:pPr>
        <w:pStyle w:val="Heading3"/>
      </w:pPr>
      <w:bookmarkStart w:id="25" w:name="_Toc171357137"/>
      <w:r>
        <w:lastRenderedPageBreak/>
        <w:t xml:space="preserve">Bản tin </w:t>
      </w:r>
      <w:r w:rsidR="006C77B0">
        <w:t>DIO</w:t>
      </w:r>
      <w:bookmarkEnd w:id="25"/>
    </w:p>
    <w:p w14:paraId="6C142018" w14:textId="3BF9E648" w:rsidR="009105EC" w:rsidRDefault="009105EC" w:rsidP="009105EC">
      <w:r>
        <w:t xml:space="preserve">Bản tin DIO( </w:t>
      </w:r>
      <w:r w:rsidRPr="000130EF">
        <w:t>DODAG Information Object</w:t>
      </w:r>
      <w:r>
        <w:t xml:space="preserve">) được các nút cha gửi đi, </w:t>
      </w:r>
      <w:r w:rsidRPr="000130EF">
        <w:t xml:space="preserve">mang thông tin cho phép nút khám phá </w:t>
      </w:r>
      <w:r>
        <w:t>RPL Instance</w:t>
      </w:r>
      <w:r>
        <w:tab/>
      </w:r>
      <w:r w:rsidRPr="000130EF">
        <w:t>, tìm hiểu các tham số cấu hình của nó</w:t>
      </w:r>
      <w:r>
        <w:t xml:space="preserve">, </w:t>
      </w:r>
      <w:r w:rsidRPr="000130EF">
        <w:t xml:space="preserve">chọn tập DODAG </w:t>
      </w:r>
      <w:r>
        <w:t xml:space="preserve">parent </w:t>
      </w:r>
      <w:r w:rsidRPr="000130EF">
        <w:t xml:space="preserve">và duy trì </w:t>
      </w:r>
      <w:r>
        <w:t xml:space="preserve">hoạt động của </w:t>
      </w:r>
      <w:r w:rsidRPr="000130EF">
        <w:t>DODAG</w:t>
      </w:r>
      <w:r>
        <w:t xml:space="preserve">. </w:t>
      </w:r>
    </w:p>
    <w:p w14:paraId="5B203686" w14:textId="77777777" w:rsidR="009105EC" w:rsidRDefault="009105EC" w:rsidP="000D5337">
      <w:r>
        <w:t>Cấu trúc bản tin DIO như sau:</w:t>
      </w:r>
    </w:p>
    <w:p w14:paraId="5DBD00B0" w14:textId="77777777" w:rsidR="004275B2" w:rsidRDefault="009105EC" w:rsidP="004275B2">
      <w:pPr>
        <w:pStyle w:val="ListParagraph"/>
        <w:keepNext/>
        <w:jc w:val="center"/>
      </w:pPr>
      <w:r w:rsidRPr="00956636">
        <w:rPr>
          <w:noProof/>
        </w:rPr>
        <w:drawing>
          <wp:inline distT="0" distB="0" distL="0" distR="0" wp14:anchorId="3142CAB8" wp14:editId="6A67B4FB">
            <wp:extent cx="5006092" cy="2464782"/>
            <wp:effectExtent l="0" t="0" r="4445" b="0"/>
            <wp:docPr id="1085000253" name="Picture 1" descr="A white paper with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00253" name="Picture 1" descr="A white paper with numbers and letters&#10;&#10;Description automatically generated with medium confidence"/>
                    <pic:cNvPicPr/>
                  </pic:nvPicPr>
                  <pic:blipFill>
                    <a:blip r:embed="rId20"/>
                    <a:stretch>
                      <a:fillRect/>
                    </a:stretch>
                  </pic:blipFill>
                  <pic:spPr>
                    <a:xfrm>
                      <a:off x="0" y="0"/>
                      <a:ext cx="5013143" cy="2468253"/>
                    </a:xfrm>
                    <a:prstGeom prst="rect">
                      <a:avLst/>
                    </a:prstGeom>
                  </pic:spPr>
                </pic:pic>
              </a:graphicData>
            </a:graphic>
          </wp:inline>
        </w:drawing>
      </w:r>
    </w:p>
    <w:p w14:paraId="7DD88B9E" w14:textId="39F59BE2" w:rsidR="009105EC" w:rsidRDefault="004275B2" w:rsidP="004275B2">
      <w:pPr>
        <w:pStyle w:val="Caption"/>
      </w:pPr>
      <w:bookmarkStart w:id="26" w:name="_Toc171357073"/>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4</w:t>
      </w:r>
      <w:r w:rsidR="0014487F">
        <w:rPr>
          <w:noProof/>
        </w:rPr>
        <w:fldChar w:fldCharType="end"/>
      </w:r>
      <w:r>
        <w:t xml:space="preserve">: Cấu trúc bản tin DIO </w:t>
      </w:r>
      <w:r>
        <w:fldChar w:fldCharType="begin"/>
      </w:r>
      <w:r w:rsidR="00001C72">
        <w:instrText xml:space="preserve"> ADDIN ZOTERO_ITEM CSL_CITATION {"citationID":"foSIvj0f","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fldChar w:fldCharType="separate"/>
      </w:r>
      <w:r w:rsidRPr="004275B2">
        <w:t>[2]</w:t>
      </w:r>
      <w:bookmarkEnd w:id="26"/>
      <w:r>
        <w:fldChar w:fldCharType="end"/>
      </w:r>
    </w:p>
    <w:p w14:paraId="49871BC3" w14:textId="77777777" w:rsidR="009105EC" w:rsidRDefault="009105EC" w:rsidP="004275B2">
      <w:pPr>
        <w:pStyle w:val="ListParagraph"/>
        <w:numPr>
          <w:ilvl w:val="0"/>
          <w:numId w:val="23"/>
        </w:numPr>
      </w:pPr>
      <w:r>
        <w:t xml:space="preserve">Grounded (G): </w:t>
      </w:r>
      <w:r w:rsidRPr="00AA37F9">
        <w:t xml:space="preserve">Cờ 'G' cho biết liệu DODAG được </w:t>
      </w:r>
      <w:r>
        <w:t>quảng bá</w:t>
      </w:r>
      <w:r w:rsidRPr="00AA37F9">
        <w:t xml:space="preserve"> có thể đáp ứng mục tiêu do ứng dụng xác định hay không. Nếu cờ được đặt, DODAG</w:t>
      </w:r>
      <w:r>
        <w:t xml:space="preserve"> là grounded</w:t>
      </w:r>
      <w:r w:rsidRPr="00AA37F9">
        <w:t>. Nếu cờ bị xóa, DODAG</w:t>
      </w:r>
      <w:r>
        <w:t xml:space="preserve"> là floating</w:t>
      </w:r>
      <w:r w:rsidRPr="00AA37F9">
        <w:t>.</w:t>
      </w:r>
    </w:p>
    <w:p w14:paraId="5F40DF94" w14:textId="77777777" w:rsidR="009105EC" w:rsidRDefault="009105EC" w:rsidP="004275B2">
      <w:pPr>
        <w:pStyle w:val="ListParagraph"/>
        <w:numPr>
          <w:ilvl w:val="0"/>
          <w:numId w:val="23"/>
        </w:numPr>
      </w:pPr>
      <w:r w:rsidRPr="00EA42F9">
        <w:t>Mode of Operation</w:t>
      </w:r>
      <w:r>
        <w:t xml:space="preserve"> (MOP): </w:t>
      </w:r>
      <w:r w:rsidRPr="00EA42F9">
        <w:t>Trường Chế độ hoạt động (MOP) xác định chế độ hoạt động của Phiên bản RPL</w:t>
      </w:r>
      <w:r>
        <w:t>. Quy ước như sau:</w:t>
      </w:r>
    </w:p>
    <w:tbl>
      <w:tblPr>
        <w:tblStyle w:val="TableGrid"/>
        <w:tblW w:w="6030" w:type="dxa"/>
        <w:tblInd w:w="1975" w:type="dxa"/>
        <w:tblLook w:val="04A0" w:firstRow="1" w:lastRow="0" w:firstColumn="1" w:lastColumn="0" w:noHBand="0" w:noVBand="1"/>
      </w:tblPr>
      <w:tblGrid>
        <w:gridCol w:w="990"/>
        <w:gridCol w:w="5040"/>
      </w:tblGrid>
      <w:tr w:rsidR="009105EC" w14:paraId="30D2CE53" w14:textId="77777777" w:rsidTr="00EE2564">
        <w:tc>
          <w:tcPr>
            <w:tcW w:w="990" w:type="dxa"/>
          </w:tcPr>
          <w:p w14:paraId="56CE2581" w14:textId="77777777" w:rsidR="009105EC" w:rsidRDefault="009105EC" w:rsidP="00EE2564">
            <w:pPr>
              <w:pStyle w:val="ListParagraph"/>
              <w:ind w:left="0"/>
              <w:jc w:val="center"/>
            </w:pPr>
            <w:r>
              <w:t>MOP</w:t>
            </w:r>
          </w:p>
        </w:tc>
        <w:tc>
          <w:tcPr>
            <w:tcW w:w="5040" w:type="dxa"/>
          </w:tcPr>
          <w:p w14:paraId="3D819F8E" w14:textId="77777777" w:rsidR="009105EC" w:rsidRDefault="009105EC" w:rsidP="00EE2564">
            <w:pPr>
              <w:pStyle w:val="ListParagraph"/>
              <w:ind w:left="0"/>
            </w:pPr>
            <w:r>
              <w:t>Mô tả</w:t>
            </w:r>
          </w:p>
        </w:tc>
      </w:tr>
      <w:tr w:rsidR="009105EC" w14:paraId="21A76DEA" w14:textId="77777777" w:rsidTr="00EE2564">
        <w:tc>
          <w:tcPr>
            <w:tcW w:w="990" w:type="dxa"/>
          </w:tcPr>
          <w:p w14:paraId="2242016C" w14:textId="77777777" w:rsidR="009105EC" w:rsidRDefault="009105EC" w:rsidP="00EE2564">
            <w:pPr>
              <w:pStyle w:val="ListParagraph"/>
              <w:ind w:left="0"/>
              <w:jc w:val="center"/>
            </w:pPr>
            <w:r>
              <w:t>0</w:t>
            </w:r>
          </w:p>
        </w:tc>
        <w:tc>
          <w:tcPr>
            <w:tcW w:w="5040" w:type="dxa"/>
          </w:tcPr>
          <w:p w14:paraId="593D59B6" w14:textId="77777777" w:rsidR="009105EC" w:rsidRDefault="009105EC" w:rsidP="00EE2564">
            <w:pPr>
              <w:pStyle w:val="ListParagraph"/>
              <w:ind w:left="0"/>
            </w:pPr>
            <w:r w:rsidRPr="00EA42F9">
              <w:t xml:space="preserve">Không có tuyến đường </w:t>
            </w:r>
            <w:r>
              <w:t>downward</w:t>
            </w:r>
            <w:r w:rsidRPr="00EA42F9">
              <w:t xml:space="preserve"> nào được RPL duy trì</w:t>
            </w:r>
          </w:p>
        </w:tc>
      </w:tr>
      <w:tr w:rsidR="009105EC" w14:paraId="7DBB7952" w14:textId="77777777" w:rsidTr="00EE2564">
        <w:tc>
          <w:tcPr>
            <w:tcW w:w="990" w:type="dxa"/>
          </w:tcPr>
          <w:p w14:paraId="2F3078D5" w14:textId="77777777" w:rsidR="009105EC" w:rsidRDefault="009105EC" w:rsidP="00EE2564">
            <w:pPr>
              <w:pStyle w:val="ListParagraph"/>
              <w:ind w:left="0"/>
              <w:jc w:val="center"/>
            </w:pPr>
            <w:r>
              <w:t>1</w:t>
            </w:r>
          </w:p>
        </w:tc>
        <w:tc>
          <w:tcPr>
            <w:tcW w:w="5040" w:type="dxa"/>
          </w:tcPr>
          <w:p w14:paraId="71986083" w14:textId="77777777" w:rsidR="009105EC" w:rsidRDefault="009105EC" w:rsidP="00EE2564">
            <w:pPr>
              <w:pStyle w:val="ListParagraph"/>
              <w:ind w:left="0"/>
            </w:pPr>
            <w:r w:rsidRPr="00EA42F9">
              <w:t xml:space="preserve">Non-Storing Mode </w:t>
            </w:r>
          </w:p>
        </w:tc>
      </w:tr>
      <w:tr w:rsidR="009105EC" w14:paraId="2E6EA94E" w14:textId="77777777" w:rsidTr="00EE2564">
        <w:tc>
          <w:tcPr>
            <w:tcW w:w="990" w:type="dxa"/>
          </w:tcPr>
          <w:p w14:paraId="1C2A492F" w14:textId="77777777" w:rsidR="009105EC" w:rsidRDefault="009105EC" w:rsidP="00EE2564">
            <w:pPr>
              <w:pStyle w:val="ListParagraph"/>
              <w:ind w:left="0"/>
              <w:jc w:val="center"/>
            </w:pPr>
            <w:r>
              <w:t>2</w:t>
            </w:r>
          </w:p>
        </w:tc>
        <w:tc>
          <w:tcPr>
            <w:tcW w:w="5040" w:type="dxa"/>
          </w:tcPr>
          <w:p w14:paraId="1D46566F" w14:textId="77777777" w:rsidR="009105EC" w:rsidRDefault="009105EC" w:rsidP="00EE2564">
            <w:pPr>
              <w:pStyle w:val="ListParagraph"/>
              <w:ind w:left="0"/>
            </w:pPr>
            <w:r w:rsidRPr="00EA42F9">
              <w:t xml:space="preserve">Storing Mode </w:t>
            </w:r>
            <w:r>
              <w:t>không hỗ trợ</w:t>
            </w:r>
            <w:r w:rsidRPr="00EA42F9">
              <w:t xml:space="preserve"> multicast </w:t>
            </w:r>
          </w:p>
        </w:tc>
      </w:tr>
      <w:tr w:rsidR="009105EC" w14:paraId="425330CC" w14:textId="77777777" w:rsidTr="00EE2564">
        <w:tc>
          <w:tcPr>
            <w:tcW w:w="990" w:type="dxa"/>
          </w:tcPr>
          <w:p w14:paraId="6661EC07" w14:textId="77777777" w:rsidR="009105EC" w:rsidRDefault="009105EC" w:rsidP="00EE2564">
            <w:pPr>
              <w:pStyle w:val="ListParagraph"/>
              <w:ind w:left="0"/>
              <w:jc w:val="center"/>
            </w:pPr>
            <w:r>
              <w:t>3</w:t>
            </w:r>
          </w:p>
        </w:tc>
        <w:tc>
          <w:tcPr>
            <w:tcW w:w="5040" w:type="dxa"/>
          </w:tcPr>
          <w:p w14:paraId="55A8A873" w14:textId="77777777" w:rsidR="009105EC" w:rsidRDefault="009105EC" w:rsidP="00EE2564">
            <w:pPr>
              <w:pStyle w:val="ListParagraph"/>
              <w:ind w:left="0"/>
            </w:pPr>
            <w:r w:rsidRPr="00EA42F9">
              <w:t xml:space="preserve">Storing Mode </w:t>
            </w:r>
            <w:r>
              <w:t>có hỗ trợ</w:t>
            </w:r>
            <w:r w:rsidRPr="00EA42F9">
              <w:t xml:space="preserve"> multicast </w:t>
            </w:r>
          </w:p>
        </w:tc>
      </w:tr>
    </w:tbl>
    <w:p w14:paraId="0C83E6F7" w14:textId="77777777" w:rsidR="009105EC" w:rsidRDefault="009105EC" w:rsidP="00B1534A">
      <w:pPr>
        <w:pStyle w:val="ListParagraph"/>
        <w:numPr>
          <w:ilvl w:val="0"/>
          <w:numId w:val="23"/>
        </w:numPr>
      </w:pPr>
      <w:r w:rsidRPr="00B40171">
        <w:t xml:space="preserve">DODAGPreference (Prf): Số nguyên không dấu 3 bit xác định mức độ ưu tiên của gốc của DODAG này so với các gốc DODAG khác trong </w:t>
      </w:r>
      <w:r>
        <w:t>Instance</w:t>
      </w:r>
      <w:r w:rsidRPr="00B40171">
        <w:t xml:space="preserve">. DAGPreference nằm trong khoảng từ 0x00 (ít ưu tiên nhất) đến 0x07 (ưu tiên nhất). Giá trị mặc định là 0 (ít được ưu tiên nhất). </w:t>
      </w:r>
    </w:p>
    <w:p w14:paraId="3B4057F0" w14:textId="77777777" w:rsidR="009105EC" w:rsidRDefault="009105EC" w:rsidP="00B1534A">
      <w:pPr>
        <w:pStyle w:val="ListParagraph"/>
        <w:numPr>
          <w:ilvl w:val="0"/>
          <w:numId w:val="23"/>
        </w:numPr>
      </w:pPr>
      <w:r>
        <w:t>Version number</w:t>
      </w:r>
      <w:r w:rsidRPr="00B637C6">
        <w:t>: Số nguyên không dấu 8 bit được đặt bởi gốc DODAG</w:t>
      </w:r>
      <w:r>
        <w:t>.</w:t>
      </w:r>
    </w:p>
    <w:p w14:paraId="2E7A7398" w14:textId="77777777" w:rsidR="009105EC" w:rsidRDefault="009105EC" w:rsidP="00B1534A">
      <w:pPr>
        <w:pStyle w:val="ListParagraph"/>
        <w:numPr>
          <w:ilvl w:val="0"/>
          <w:numId w:val="23"/>
        </w:numPr>
      </w:pPr>
      <w:r>
        <w:t xml:space="preserve">Rank: </w:t>
      </w:r>
      <w:r w:rsidRPr="00B637C6">
        <w:t xml:space="preserve">Số nguyên không dấu 16 bit cho biết DODAG </w:t>
      </w:r>
      <w:r>
        <w:t xml:space="preserve">rank </w:t>
      </w:r>
      <w:r w:rsidRPr="00B637C6">
        <w:t>của nút gửi tin nhắn DIO.</w:t>
      </w:r>
    </w:p>
    <w:p w14:paraId="2AB16D28" w14:textId="77777777" w:rsidR="009105EC" w:rsidRDefault="009105EC" w:rsidP="00B1534A">
      <w:pPr>
        <w:pStyle w:val="ListParagraph"/>
        <w:numPr>
          <w:ilvl w:val="0"/>
          <w:numId w:val="23"/>
        </w:numPr>
      </w:pPr>
      <w:r w:rsidRPr="00B637C6">
        <w:t xml:space="preserve">RPLInstanceID: Trường 8 bit được thiết lập bởi gốc DODAG cho biết </w:t>
      </w:r>
      <w:r>
        <w:t>RPL Instance</w:t>
      </w:r>
      <w:r w:rsidRPr="00B637C6">
        <w:t xml:space="preserve"> nào mà DODAG</w:t>
      </w:r>
      <w:r>
        <w:t xml:space="preserve"> này</w:t>
      </w:r>
      <w:r w:rsidRPr="00B637C6">
        <w:t xml:space="preserve"> là</w:t>
      </w:r>
      <w:r>
        <w:t xml:space="preserve"> thành viên</w:t>
      </w:r>
      <w:r w:rsidRPr="00B637C6">
        <w:t>.</w:t>
      </w:r>
    </w:p>
    <w:p w14:paraId="73B55053" w14:textId="77777777" w:rsidR="009105EC" w:rsidRDefault="009105EC" w:rsidP="00B1534A">
      <w:pPr>
        <w:pStyle w:val="ListParagraph"/>
        <w:numPr>
          <w:ilvl w:val="0"/>
          <w:numId w:val="23"/>
        </w:numPr>
      </w:pPr>
      <w:r w:rsidRPr="00CE6298">
        <w:t xml:space="preserve">Destination Advertisement Trigger Sequence Number (DTSN): Số nguyên không dấu 8 bit được thiết lập bởi nút phát ra thông báo DIO. Cờ DTSN được sử dụng như một phần của quy trình </w:t>
      </w:r>
      <w:r>
        <w:t>định tuyến downward</w:t>
      </w:r>
      <w:r w:rsidRPr="00CE6298">
        <w:t>.</w:t>
      </w:r>
    </w:p>
    <w:p w14:paraId="0DD77438" w14:textId="77777777" w:rsidR="009105EC" w:rsidRDefault="009105EC" w:rsidP="00B1534A">
      <w:pPr>
        <w:pStyle w:val="ListParagraph"/>
        <w:numPr>
          <w:ilvl w:val="0"/>
          <w:numId w:val="23"/>
        </w:numPr>
      </w:pPr>
      <w:r>
        <w:lastRenderedPageBreak/>
        <w:t>Flag</w:t>
      </w:r>
      <w:r w:rsidRPr="00E9166B">
        <w:t xml:space="preserve">: Trường 8 bit không sử dụng dành riêng cho </w:t>
      </w:r>
      <w:r>
        <w:t>flag</w:t>
      </w:r>
      <w:r w:rsidRPr="00E9166B">
        <w:t xml:space="preserve">. Trường PHẢI được </w:t>
      </w:r>
      <w:r>
        <w:t>nút</w:t>
      </w:r>
      <w:r w:rsidRPr="00E9166B">
        <w:t xml:space="preserve"> gửi khởi tạo về 0 và PHẢI bị </w:t>
      </w:r>
      <w:r>
        <w:t>nút</w:t>
      </w:r>
      <w:r w:rsidRPr="00E9166B">
        <w:t xml:space="preserve"> nhận bỏ qua.</w:t>
      </w:r>
    </w:p>
    <w:p w14:paraId="1D9249C2" w14:textId="77777777" w:rsidR="009105EC" w:rsidRDefault="009105EC" w:rsidP="00B1534A">
      <w:pPr>
        <w:pStyle w:val="ListParagraph"/>
        <w:numPr>
          <w:ilvl w:val="0"/>
          <w:numId w:val="23"/>
        </w:numPr>
      </w:pPr>
      <w:r>
        <w:t>Reserved</w:t>
      </w:r>
      <w:r w:rsidRPr="005A0EE1">
        <w:t xml:space="preserve">: Trường 8 bit không sử dụng. Trường PHẢI được </w:t>
      </w:r>
      <w:r>
        <w:t>nút</w:t>
      </w:r>
      <w:r w:rsidRPr="005A0EE1">
        <w:t xml:space="preserve"> gửi khởi tạo về 0 và PHẢI bị </w:t>
      </w:r>
      <w:r>
        <w:t>nút</w:t>
      </w:r>
      <w:r w:rsidRPr="005A0EE1">
        <w:t xml:space="preserve"> nhận bỏ qua.</w:t>
      </w:r>
    </w:p>
    <w:p w14:paraId="102460E9" w14:textId="77777777" w:rsidR="009105EC" w:rsidRDefault="009105EC" w:rsidP="00B1534A">
      <w:pPr>
        <w:pStyle w:val="ListParagraph"/>
        <w:numPr>
          <w:ilvl w:val="0"/>
          <w:numId w:val="23"/>
        </w:numPr>
      </w:pPr>
      <w:r>
        <w:t>DO</w:t>
      </w:r>
      <w:r w:rsidRPr="00A57F11">
        <w:t>DAGID: Địa chỉ IPv6 128 bit được đặt bởi gốc DODAG để xác định duy nhất một DODAG. DODAGID PHẢI là địa chỉ IPv6 có thể định tuyến thuộc gốc DODAG.</w:t>
      </w:r>
    </w:p>
    <w:p w14:paraId="5EA67E6B" w14:textId="77777777" w:rsidR="009105EC" w:rsidRDefault="009105EC" w:rsidP="00B1534A">
      <w:pPr>
        <w:pStyle w:val="ListParagraph"/>
        <w:numPr>
          <w:ilvl w:val="0"/>
          <w:numId w:val="23"/>
        </w:numPr>
      </w:pPr>
      <w:r>
        <w:t>DIO options: Bản tin DIO có thể mang các options sau:</w:t>
      </w:r>
    </w:p>
    <w:p w14:paraId="344CBC6B" w14:textId="77777777" w:rsidR="009105EC" w:rsidRDefault="009105EC" w:rsidP="00B1534A">
      <w:pPr>
        <w:pStyle w:val="ListParagraph"/>
        <w:numPr>
          <w:ilvl w:val="1"/>
          <w:numId w:val="23"/>
        </w:numPr>
      </w:pPr>
      <w:r>
        <w:t>0x00 Pad1</w:t>
      </w:r>
    </w:p>
    <w:p w14:paraId="7EE51DC6" w14:textId="77777777" w:rsidR="009105EC" w:rsidRDefault="009105EC" w:rsidP="00B1534A">
      <w:pPr>
        <w:pStyle w:val="ListParagraph"/>
        <w:numPr>
          <w:ilvl w:val="1"/>
          <w:numId w:val="23"/>
        </w:numPr>
      </w:pPr>
      <w:r>
        <w:t>0x01 PadN</w:t>
      </w:r>
    </w:p>
    <w:p w14:paraId="36B42B04" w14:textId="77777777" w:rsidR="009105EC" w:rsidRDefault="009105EC" w:rsidP="00B1534A">
      <w:pPr>
        <w:pStyle w:val="ListParagraph"/>
        <w:numPr>
          <w:ilvl w:val="1"/>
          <w:numId w:val="23"/>
        </w:numPr>
      </w:pPr>
      <w:r>
        <w:t>0x02 DAG Metric Container</w:t>
      </w:r>
    </w:p>
    <w:p w14:paraId="38E31C7C" w14:textId="77777777" w:rsidR="009105EC" w:rsidRDefault="009105EC" w:rsidP="00B1534A">
      <w:pPr>
        <w:pStyle w:val="ListParagraph"/>
        <w:numPr>
          <w:ilvl w:val="1"/>
          <w:numId w:val="23"/>
        </w:numPr>
      </w:pPr>
      <w:r>
        <w:t>0x03 Routing Information</w:t>
      </w:r>
    </w:p>
    <w:p w14:paraId="7BC88754" w14:textId="77777777" w:rsidR="009105EC" w:rsidRDefault="009105EC" w:rsidP="00B1534A">
      <w:pPr>
        <w:pStyle w:val="ListParagraph"/>
        <w:numPr>
          <w:ilvl w:val="1"/>
          <w:numId w:val="23"/>
        </w:numPr>
      </w:pPr>
      <w:r>
        <w:t>0x04 DODAG Configuration</w:t>
      </w:r>
    </w:p>
    <w:p w14:paraId="56FC89E4" w14:textId="77777777" w:rsidR="009105EC" w:rsidRDefault="009105EC" w:rsidP="00B1534A">
      <w:pPr>
        <w:pStyle w:val="ListParagraph"/>
        <w:numPr>
          <w:ilvl w:val="1"/>
          <w:numId w:val="23"/>
        </w:numPr>
      </w:pPr>
      <w:r>
        <w:t>0x08 Prefix Information</w:t>
      </w:r>
    </w:p>
    <w:p w14:paraId="08294377" w14:textId="482DFB4D" w:rsidR="00320917" w:rsidRDefault="003365E2" w:rsidP="003365E2">
      <w:pPr>
        <w:pStyle w:val="Heading3"/>
      </w:pPr>
      <w:bookmarkStart w:id="27" w:name="_Toc171357138"/>
      <w:r>
        <w:t>Bản tin DAO</w:t>
      </w:r>
      <w:bookmarkEnd w:id="27"/>
    </w:p>
    <w:p w14:paraId="4FE6BEA5" w14:textId="3D05F6E3" w:rsidR="00B05A70" w:rsidRDefault="00B05A70" w:rsidP="00B05A70">
      <w:r w:rsidRPr="009E3683">
        <w:t xml:space="preserve">Bản tin DAO được sử dụng bởi các nút </w:t>
      </w:r>
      <w:r>
        <w:t>con</w:t>
      </w:r>
      <w:r w:rsidRPr="009E3683">
        <w:t xml:space="preserve"> để thông báo cho các nút cha (parent nodes) về các đích mà chúng có thể đáp ứng được trong mạng</w:t>
      </w:r>
      <w:r>
        <w:t xml:space="preserve">. </w:t>
      </w:r>
      <w:r w:rsidRPr="009E3683">
        <w:t>Khi các nút cha nhận được bản tin DAO từ các nút lá, chúng sẽ sử dụng thông tin trong bản tin để cập nhật bảng định tuyến của mình. Thông tin về các địa chỉ tiền tố và các thuộc tính liên quan được sử dụng để xác định các đường dẫn tới các nút lá thông qua các nút cha.</w:t>
      </w:r>
    </w:p>
    <w:p w14:paraId="4D720731" w14:textId="77777777" w:rsidR="008D3409" w:rsidRDefault="00B05A70" w:rsidP="008D3409">
      <w:pPr>
        <w:keepNext/>
        <w:ind w:left="720"/>
        <w:jc w:val="center"/>
      </w:pPr>
      <w:r w:rsidRPr="00937A97">
        <w:rPr>
          <w:noProof/>
        </w:rPr>
        <w:drawing>
          <wp:inline distT="0" distB="0" distL="0" distR="0" wp14:anchorId="02D31F25" wp14:editId="785E903A">
            <wp:extent cx="4905448" cy="2078355"/>
            <wp:effectExtent l="0" t="0" r="9525" b="0"/>
            <wp:docPr id="1597470865" name="Picture 1" descr="A white background with black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470865" name="Picture 1" descr="A white background with black text and numbers&#10;&#10;Description automatically generated"/>
                    <pic:cNvPicPr/>
                  </pic:nvPicPr>
                  <pic:blipFill>
                    <a:blip r:embed="rId21"/>
                    <a:stretch>
                      <a:fillRect/>
                    </a:stretch>
                  </pic:blipFill>
                  <pic:spPr>
                    <a:xfrm>
                      <a:off x="0" y="0"/>
                      <a:ext cx="4908927" cy="2079829"/>
                    </a:xfrm>
                    <a:prstGeom prst="rect">
                      <a:avLst/>
                    </a:prstGeom>
                  </pic:spPr>
                </pic:pic>
              </a:graphicData>
            </a:graphic>
          </wp:inline>
        </w:drawing>
      </w:r>
    </w:p>
    <w:p w14:paraId="622C8EEA" w14:textId="3C8D9D9C" w:rsidR="00B05A70" w:rsidRDefault="008D3409" w:rsidP="008D3409">
      <w:pPr>
        <w:pStyle w:val="Caption"/>
      </w:pPr>
      <w:bookmarkStart w:id="28" w:name="_Toc171357074"/>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5</w:t>
      </w:r>
      <w:r w:rsidR="0014487F">
        <w:rPr>
          <w:noProof/>
        </w:rPr>
        <w:fldChar w:fldCharType="end"/>
      </w:r>
      <w:r>
        <w:t>: Cấu trúc bản tin DAO</w:t>
      </w:r>
      <w:r>
        <w:fldChar w:fldCharType="begin"/>
      </w:r>
      <w:r w:rsidR="00001C72">
        <w:instrText xml:space="preserve"> ADDIN ZOTERO_ITEM CSL_CITATION {"citationID":"lcJKqyGh","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fldChar w:fldCharType="separate"/>
      </w:r>
      <w:r w:rsidRPr="008D3409">
        <w:t>[2]</w:t>
      </w:r>
      <w:bookmarkEnd w:id="28"/>
      <w:r>
        <w:fldChar w:fldCharType="end"/>
      </w:r>
    </w:p>
    <w:p w14:paraId="06B7F8C3" w14:textId="77777777" w:rsidR="00B05A70" w:rsidRPr="0033539D" w:rsidRDefault="00B05A70" w:rsidP="008D3409">
      <w:pPr>
        <w:pStyle w:val="ListParagraph"/>
        <w:numPr>
          <w:ilvl w:val="1"/>
          <w:numId w:val="23"/>
        </w:numPr>
        <w:tabs>
          <w:tab w:val="clear" w:pos="1440"/>
          <w:tab w:val="num" w:pos="360"/>
        </w:tabs>
        <w:ind w:left="360"/>
      </w:pPr>
      <w:r w:rsidRPr="0033539D">
        <w:t>RPLInstanceID: Trường 8 bit chỉ định phiên bản cấu trúc mạng liên quan với DODAG, giống như bản tin DIO.</w:t>
      </w:r>
    </w:p>
    <w:p w14:paraId="5ACF0F1B" w14:textId="77777777" w:rsidR="00B05A70" w:rsidRPr="0033539D" w:rsidRDefault="00B05A70" w:rsidP="008D3409">
      <w:pPr>
        <w:pStyle w:val="ListParagraph"/>
        <w:numPr>
          <w:ilvl w:val="1"/>
          <w:numId w:val="23"/>
        </w:numPr>
        <w:tabs>
          <w:tab w:val="clear" w:pos="1440"/>
          <w:tab w:val="num" w:pos="360"/>
        </w:tabs>
        <w:ind w:left="360"/>
      </w:pPr>
      <w:r w:rsidRPr="0033539D">
        <w:t xml:space="preserve">K: Cờ 'K' chỉ định rằng nút nhận được mong đợi gửi một bản tin DAO-ACK trả lại. </w:t>
      </w:r>
    </w:p>
    <w:p w14:paraId="54835679" w14:textId="77777777" w:rsidR="00B05A70" w:rsidRPr="0033539D" w:rsidRDefault="00B05A70" w:rsidP="008D3409">
      <w:pPr>
        <w:pStyle w:val="ListParagraph"/>
        <w:numPr>
          <w:ilvl w:val="1"/>
          <w:numId w:val="23"/>
        </w:numPr>
        <w:tabs>
          <w:tab w:val="clear" w:pos="1440"/>
          <w:tab w:val="num" w:pos="360"/>
        </w:tabs>
        <w:ind w:left="360"/>
      </w:pPr>
      <w:r w:rsidRPr="0033539D">
        <w:t>D: Cờ 'D' chỉ định rằng trường DODAGID được hiện diện. Cờ này PHẢI được thiết lập khi sử dụng một RPLInstanceID cục bộ.</w:t>
      </w:r>
    </w:p>
    <w:p w14:paraId="4D994DBA" w14:textId="77777777" w:rsidR="00B05A70" w:rsidRPr="0033539D" w:rsidRDefault="00B05A70" w:rsidP="008D3409">
      <w:pPr>
        <w:pStyle w:val="ListParagraph"/>
        <w:numPr>
          <w:ilvl w:val="1"/>
          <w:numId w:val="23"/>
        </w:numPr>
        <w:tabs>
          <w:tab w:val="clear" w:pos="1440"/>
          <w:tab w:val="num" w:pos="360"/>
        </w:tabs>
        <w:ind w:left="360"/>
      </w:pPr>
      <w:r w:rsidRPr="0033539D">
        <w:t>Flags: 6 bit còn lại chưa sử dụng trong trường Flags được dành cho các cờ. Trường PHẢI được khởi tạo bằng không bởi bên gửi và PHẢI bị bỏ qua bởi bên nhận.</w:t>
      </w:r>
    </w:p>
    <w:p w14:paraId="0D47B662" w14:textId="77777777" w:rsidR="00B05A70" w:rsidRPr="0033539D" w:rsidRDefault="00B05A70" w:rsidP="008D3409">
      <w:pPr>
        <w:pStyle w:val="ListParagraph"/>
        <w:numPr>
          <w:ilvl w:val="1"/>
          <w:numId w:val="23"/>
        </w:numPr>
        <w:tabs>
          <w:tab w:val="clear" w:pos="1440"/>
          <w:tab w:val="num" w:pos="360"/>
        </w:tabs>
        <w:ind w:left="360"/>
      </w:pPr>
      <w:r w:rsidRPr="0033539D">
        <w:lastRenderedPageBreak/>
        <w:t>Reserved: Trường 8 bit chưa sử dụng. Trường PHẢI được khởi tạo bằng không bởi bên gửi và PHẢI bị bỏ qua bởi bên nhận.</w:t>
      </w:r>
    </w:p>
    <w:p w14:paraId="132C90F7" w14:textId="77777777" w:rsidR="00B05A70" w:rsidRPr="0033539D" w:rsidRDefault="00B05A70" w:rsidP="008D3409">
      <w:pPr>
        <w:pStyle w:val="ListParagraph"/>
        <w:numPr>
          <w:ilvl w:val="1"/>
          <w:numId w:val="23"/>
        </w:numPr>
        <w:tabs>
          <w:tab w:val="clear" w:pos="1440"/>
          <w:tab w:val="num" w:pos="360"/>
        </w:tabs>
        <w:ind w:left="360"/>
      </w:pPr>
      <w:r w:rsidRPr="0033539D">
        <w:t>DAOSequence: Được tăng lên tại mỗi bản tin DAO duy nhất từ một nút và được phản ánh trong bản tin DAO-ACK.</w:t>
      </w:r>
    </w:p>
    <w:p w14:paraId="2FC21286" w14:textId="77777777" w:rsidR="00B05A70" w:rsidRPr="0033539D" w:rsidRDefault="00B05A70" w:rsidP="008D3409">
      <w:pPr>
        <w:pStyle w:val="ListParagraph"/>
        <w:numPr>
          <w:ilvl w:val="1"/>
          <w:numId w:val="23"/>
        </w:numPr>
        <w:tabs>
          <w:tab w:val="clear" w:pos="1440"/>
          <w:tab w:val="num" w:pos="360"/>
        </w:tabs>
        <w:ind w:left="360"/>
      </w:pPr>
      <w:r w:rsidRPr="0033539D">
        <w:t>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RPLInstanceID. Khi sử dụng một RPLInstanceID toàn cục, trường này không cần phải có mặt.</w:t>
      </w:r>
    </w:p>
    <w:p w14:paraId="434D5A66" w14:textId="77777777" w:rsidR="00B05A70" w:rsidRPr="0033539D" w:rsidRDefault="00B05A70" w:rsidP="008D3409">
      <w:pPr>
        <w:pStyle w:val="ListParagraph"/>
        <w:numPr>
          <w:ilvl w:val="1"/>
          <w:numId w:val="23"/>
        </w:numPr>
        <w:tabs>
          <w:tab w:val="clear" w:pos="1440"/>
          <w:tab w:val="num" w:pos="360"/>
        </w:tabs>
        <w:ind w:left="360"/>
      </w:pPr>
      <w:r w:rsidRPr="0033539D">
        <w:t>Options: Bản tin DAO có thể mang các options sau:</w:t>
      </w:r>
    </w:p>
    <w:p w14:paraId="0991CBFB" w14:textId="77777777" w:rsidR="00B05A70" w:rsidRPr="0033539D" w:rsidRDefault="00B05A70" w:rsidP="008D3409">
      <w:pPr>
        <w:pStyle w:val="ListParagraph"/>
        <w:ind w:left="1080"/>
      </w:pPr>
      <w:r w:rsidRPr="0033539D">
        <w:t>0x00 Pad1</w:t>
      </w:r>
    </w:p>
    <w:p w14:paraId="394B1641" w14:textId="77777777" w:rsidR="00B05A70" w:rsidRPr="0033539D" w:rsidRDefault="00B05A70" w:rsidP="008D3409">
      <w:pPr>
        <w:pStyle w:val="ListParagraph"/>
        <w:ind w:left="1080"/>
      </w:pPr>
      <w:r w:rsidRPr="0033539D">
        <w:t>0x01 PadN</w:t>
      </w:r>
    </w:p>
    <w:p w14:paraId="10A18CB0" w14:textId="77777777" w:rsidR="00B05A70" w:rsidRPr="0033539D" w:rsidRDefault="00B05A70" w:rsidP="008D3409">
      <w:pPr>
        <w:pStyle w:val="ListParagraph"/>
        <w:ind w:left="1080"/>
      </w:pPr>
      <w:r w:rsidRPr="0033539D">
        <w:t>0x05 RPL Target</w:t>
      </w:r>
    </w:p>
    <w:p w14:paraId="209F03F2" w14:textId="77777777" w:rsidR="00B05A70" w:rsidRPr="0033539D" w:rsidRDefault="00B05A70" w:rsidP="008D3409">
      <w:pPr>
        <w:pStyle w:val="ListParagraph"/>
        <w:ind w:left="1080"/>
      </w:pPr>
      <w:r w:rsidRPr="0033539D">
        <w:t>0x06 Transit Information</w:t>
      </w:r>
    </w:p>
    <w:p w14:paraId="0F6723BF" w14:textId="77777777" w:rsidR="00B05A70" w:rsidRPr="004E1291" w:rsidRDefault="00B05A70" w:rsidP="008D3409">
      <w:pPr>
        <w:pStyle w:val="ListParagraph"/>
        <w:ind w:left="1080"/>
      </w:pPr>
      <w:r w:rsidRPr="0033539D">
        <w:t>0x09 RPL Target Descriptor</w:t>
      </w:r>
    </w:p>
    <w:p w14:paraId="6555BA32" w14:textId="4FC3171B" w:rsidR="003365E2" w:rsidRDefault="007A3B8D" w:rsidP="004530DD">
      <w:pPr>
        <w:pStyle w:val="Heading3"/>
      </w:pPr>
      <w:bookmarkStart w:id="29" w:name="_Toc171357139"/>
      <w:r>
        <w:t>Bản tin DAO-ACK</w:t>
      </w:r>
      <w:bookmarkEnd w:id="29"/>
    </w:p>
    <w:p w14:paraId="0DA8D32E" w14:textId="77777777" w:rsidR="00E8516B" w:rsidRDefault="00E8516B" w:rsidP="00E8516B">
      <w:pPr>
        <w:ind w:left="720"/>
      </w:pPr>
      <w:r>
        <w:t>Bản tin DAO-ACK được sử dụng để xác nhận và thông báo lại cho nút gửi rằng bản tin DAO đã được nhận và xử lý.</w:t>
      </w:r>
    </w:p>
    <w:p w14:paraId="20BA542B" w14:textId="77777777" w:rsidR="00E8516B" w:rsidRDefault="00E8516B" w:rsidP="00E8516B">
      <w:pPr>
        <w:ind w:left="720"/>
      </w:pPr>
      <w:r>
        <w:t>Nút gửi bản tin DAO sẽ nhận được bản tin DAO-ACK từ các nút cha (parent nodes) để biết rằng thông tin về đường dẫn đã được nhận và xác nhận.</w:t>
      </w:r>
    </w:p>
    <w:p w14:paraId="11E018F0" w14:textId="77777777" w:rsidR="00AF570B" w:rsidRDefault="00E8516B" w:rsidP="00AF570B">
      <w:pPr>
        <w:keepNext/>
        <w:ind w:left="720"/>
        <w:jc w:val="center"/>
      </w:pPr>
      <w:r w:rsidRPr="00646D07">
        <w:rPr>
          <w:noProof/>
        </w:rPr>
        <w:drawing>
          <wp:inline distT="0" distB="0" distL="0" distR="0" wp14:anchorId="45021FE7" wp14:editId="7D8EC026">
            <wp:extent cx="5400040" cy="2290445"/>
            <wp:effectExtent l="0" t="0" r="0" b="0"/>
            <wp:docPr id="2135976202"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76202" name="Picture 1" descr="A close-up of a number&#10;&#10;Description automatically generated"/>
                    <pic:cNvPicPr/>
                  </pic:nvPicPr>
                  <pic:blipFill>
                    <a:blip r:embed="rId22"/>
                    <a:stretch>
                      <a:fillRect/>
                    </a:stretch>
                  </pic:blipFill>
                  <pic:spPr>
                    <a:xfrm>
                      <a:off x="0" y="0"/>
                      <a:ext cx="5400040" cy="2290445"/>
                    </a:xfrm>
                    <a:prstGeom prst="rect">
                      <a:avLst/>
                    </a:prstGeom>
                  </pic:spPr>
                </pic:pic>
              </a:graphicData>
            </a:graphic>
          </wp:inline>
        </w:drawing>
      </w:r>
    </w:p>
    <w:p w14:paraId="273BC1E6" w14:textId="2748808D" w:rsidR="00E8516B" w:rsidRDefault="00AF570B" w:rsidP="00AF570B">
      <w:pPr>
        <w:pStyle w:val="Caption"/>
      </w:pPr>
      <w:bookmarkStart w:id="30" w:name="_Toc171357075"/>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6</w:t>
      </w:r>
      <w:r w:rsidR="0014487F">
        <w:rPr>
          <w:noProof/>
        </w:rPr>
        <w:fldChar w:fldCharType="end"/>
      </w:r>
      <w:r>
        <w:t>: Cấu trúc bản tin DAO-ACK</w:t>
      </w:r>
      <w:bookmarkEnd w:id="30"/>
    </w:p>
    <w:p w14:paraId="6B35B04F" w14:textId="77777777" w:rsidR="00E8516B" w:rsidRDefault="00E8516B" w:rsidP="00E8516B">
      <w:pPr>
        <w:pStyle w:val="ListParagraph"/>
        <w:numPr>
          <w:ilvl w:val="0"/>
          <w:numId w:val="23"/>
        </w:numPr>
      </w:pPr>
      <w:r>
        <w:t>RPLInstanceID:Trường 8 bit chỉ định phiên bản cấu trúc mạng liên quan đến DODAG, như đã học từ bản tin DIO.</w:t>
      </w:r>
    </w:p>
    <w:p w14:paraId="05B9C435" w14:textId="77777777" w:rsidR="00E8516B" w:rsidRDefault="00E8516B" w:rsidP="00E8516B">
      <w:pPr>
        <w:pStyle w:val="ListParagraph"/>
        <w:numPr>
          <w:ilvl w:val="0"/>
          <w:numId w:val="23"/>
        </w:numPr>
      </w:pPr>
      <w:r>
        <w:t>D: Cờ 'D' chỉ định rằng trường DODAGID hiện diện. Thông thường, điều này chỉ được thiết lập khi sử dụng một RPLInstanceID cục bộ.</w:t>
      </w:r>
    </w:p>
    <w:p w14:paraId="42A8E252" w14:textId="77777777" w:rsidR="00E8516B" w:rsidRDefault="00E8516B" w:rsidP="00E8516B">
      <w:pPr>
        <w:pStyle w:val="ListParagraph"/>
        <w:numPr>
          <w:ilvl w:val="0"/>
          <w:numId w:val="23"/>
        </w:numPr>
      </w:pPr>
      <w:r>
        <w:t>Reserved: Trường 7 bit, dành cho các cờ.</w:t>
      </w:r>
    </w:p>
    <w:p w14:paraId="63FF3F0D" w14:textId="77777777" w:rsidR="00E8516B" w:rsidRDefault="00E8516B" w:rsidP="00E8516B">
      <w:pPr>
        <w:pStyle w:val="ListParagraph"/>
        <w:numPr>
          <w:ilvl w:val="0"/>
          <w:numId w:val="23"/>
        </w:numPr>
      </w:pPr>
      <w:r>
        <w:t xml:space="preserve">DAOSequence: Được tăng lên tại mỗi bản tin DAO từ một nút, và được phản ánh trong bản tin DAO-ACK bởi người nhận. DAOSequence được sử dụng để tương quan giữa một bản tin DAO và một bản tin DAO ACK và </w:t>
      </w:r>
      <w:r>
        <w:lastRenderedPageBreak/>
        <w:t>không nên bị nhầm lẫn với tùy chọn Transit Information Path Sequence liên kết với một Mục Tiêu xuống DODAG cụ thể.</w:t>
      </w:r>
    </w:p>
    <w:p w14:paraId="5222B8B4" w14:textId="77777777" w:rsidR="00E8516B" w:rsidRDefault="00E8516B" w:rsidP="00E8516B">
      <w:pPr>
        <w:pStyle w:val="ListParagraph"/>
        <w:numPr>
          <w:ilvl w:val="0"/>
          <w:numId w:val="23"/>
        </w:numPr>
      </w:pPr>
      <w:r>
        <w:t>Status: Chỉ định trạng thái hoàn thành. Status 0 được định nghĩa là chấp nhận không điều kiện trong tài liệu này. Các giá trị trạng thái còn lại được dành cho các mã từ chối. Không có mã trạng thái từ chối được định nghĩa trong tài liệu này, tuy nhiên mã trạng thái NÊN được cấp phát theo các hướng dẫn sau trong các tài liệu tương lai:</w:t>
      </w:r>
    </w:p>
    <w:p w14:paraId="1914A936" w14:textId="77777777" w:rsidR="00E8516B" w:rsidRDefault="00E8516B" w:rsidP="00E8516B">
      <w:pPr>
        <w:pStyle w:val="ListParagraph"/>
        <w:numPr>
          <w:ilvl w:val="0"/>
          <w:numId w:val="25"/>
        </w:numPr>
      </w:pPr>
      <w:r>
        <w:t>0: Chấp nhận không điều kiện (tức là, nút nhận được bản tin DAO-ACK không bị từ chối).</w:t>
      </w:r>
    </w:p>
    <w:p w14:paraId="48AC2B99" w14:textId="77777777" w:rsidR="00E8516B" w:rsidRDefault="00E8516B" w:rsidP="00E8516B">
      <w:pPr>
        <w:pStyle w:val="ListParagraph"/>
        <w:numPr>
          <w:ilvl w:val="0"/>
          <w:numId w:val="25"/>
        </w:numPr>
      </w:pPr>
      <w:r>
        <w:t>1-127: Không phải là từ chối trực tiếp; nút gửi bản tin DAO-ACK sẵn lòng làm cha mẹ, nhưng nút nhận được được đề xuất để tìm và sử dụng một cha mẹ thay thế thay vì vậy.</w:t>
      </w:r>
    </w:p>
    <w:p w14:paraId="10116227" w14:textId="77777777" w:rsidR="00E8516B" w:rsidRDefault="00E8516B" w:rsidP="00E8516B">
      <w:pPr>
        <w:pStyle w:val="ListParagraph"/>
        <w:numPr>
          <w:ilvl w:val="0"/>
          <w:numId w:val="25"/>
        </w:numPr>
      </w:pPr>
      <w:r>
        <w:t>127-255: Từ chối; nút gửi bản tin DAO-ACK không sẵn lòng làm cha mẹ.</w:t>
      </w:r>
    </w:p>
    <w:p w14:paraId="7D523F66" w14:textId="0AFF2758" w:rsidR="003D55B2" w:rsidRPr="003D55B2" w:rsidRDefault="00E8516B" w:rsidP="003D55B2">
      <w:pPr>
        <w:pStyle w:val="ListParagraph"/>
        <w:numPr>
          <w:ilvl w:val="0"/>
          <w:numId w:val="23"/>
        </w:numPr>
      </w:pPr>
      <w:r w:rsidRPr="0033539D">
        <w:t>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RPLInstanceID. Khi sử dụng một RPLInstanceID toàn cục, trường này không cần phải có mặt.</w:t>
      </w:r>
    </w:p>
    <w:p w14:paraId="66285384" w14:textId="38F654C8" w:rsidR="00D208E5" w:rsidRDefault="00D208E5" w:rsidP="00D208E5">
      <w:pPr>
        <w:pStyle w:val="Heading2"/>
      </w:pPr>
      <w:bookmarkStart w:id="31" w:name="_Toc171357140"/>
      <w:r>
        <w:t>Hàm mục tiêu</w:t>
      </w:r>
      <w:bookmarkEnd w:id="31"/>
    </w:p>
    <w:p w14:paraId="299530FE" w14:textId="7AACCF76" w:rsidR="00555E44" w:rsidRPr="00555E44" w:rsidRDefault="00555E44" w:rsidP="00555E44">
      <w:r>
        <w:t xml:space="preserve">Theo </w:t>
      </w:r>
      <w:r w:rsidR="00AD5DEC">
        <w:t xml:space="preserve">mô tả trong </w:t>
      </w:r>
      <w:r w:rsidR="00887EC6">
        <w:t xml:space="preserve">tiêu chuẩn </w:t>
      </w:r>
      <w:r w:rsidR="00062167">
        <w:t xml:space="preserve">RFC6550 </w:t>
      </w:r>
      <w:r w:rsidR="00062167">
        <w:fldChar w:fldCharType="begin"/>
      </w:r>
      <w:r w:rsidR="00062167">
        <w:instrText xml:space="preserve"> ADDIN ZOTERO_ITEM CSL_CITATION {"citationID":"VrTqIeun","properties":{"formattedCitation":"[2]","plainCitation":"[2]","noteIndex":0},"citationItems":[{"id":605,"uris":["http://zotero.org/users/13272464/items/ZXWKQYXA"],"itemData":{"id":605,"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6,25]]},"issued":{"date-parts":[["2012",3]]}}}],"schema":"https://github.com/citation-style-language/schema/raw/master/csl-citation.json"} </w:instrText>
      </w:r>
      <w:r w:rsidR="00062167">
        <w:fldChar w:fldCharType="separate"/>
      </w:r>
      <w:r w:rsidR="00062167" w:rsidRPr="00062167">
        <w:t>[2]</w:t>
      </w:r>
      <w:r w:rsidR="00062167">
        <w:fldChar w:fldCharType="end"/>
      </w:r>
      <w:r w:rsidR="001970C6">
        <w:t xml:space="preserve">, </w:t>
      </w:r>
      <w:r w:rsidR="001970C6" w:rsidRPr="001970C6">
        <w:t>Hàm mục tiêu (O</w:t>
      </w:r>
      <w:r w:rsidR="00FF300A">
        <w:t xml:space="preserve">bjective </w:t>
      </w:r>
      <w:r w:rsidR="001970C6" w:rsidRPr="001970C6">
        <w:t>F</w:t>
      </w:r>
      <w:r w:rsidR="00FF300A">
        <w:t>untion</w:t>
      </w:r>
      <w:r w:rsidR="001970C6" w:rsidRPr="001970C6">
        <w:t xml:space="preserve">) xác định cách các nút RPL chọn và tối ưu hóa các tuyến đường trong </w:t>
      </w:r>
      <w:r w:rsidR="00F54D1D">
        <w:t>p</w:t>
      </w:r>
      <w:r w:rsidR="001970C6" w:rsidRPr="001970C6">
        <w:t>hiên bản RPL. OF xác định cách các nút dịch một hoặc nhiều số liệu và ràng buộc, được xác định trong RFC6551</w:t>
      </w:r>
      <w:r w:rsidR="008975D2">
        <w:t xml:space="preserve"> </w:t>
      </w:r>
      <w:r w:rsidR="008975D2">
        <w:fldChar w:fldCharType="begin"/>
      </w:r>
      <w:r w:rsidR="008975D2">
        <w:instrText xml:space="preserve"> ADDIN ZOTERO_ITEM CSL_CITATION {"citationID":"QYv0KTXB","properties":{"formattedCitation":"[3]","plainCitation":"[3]","noteIndex":0},"citationItems":[{"id":13,"uris":["http://zotero.org/users/13272464/items/7UP7EKUD"],"itemData":{"id":13,"type":"report","abstract":"Low-Power and Lossy Networks (LLNs) have unique characteristics compared with traditional wired and ad hoc networks that require the specification of new routing metrics and constraints. By contrast, with typical Interior Gateway Protocol (IGP) routing metrics using hop counts or link metrics, this document specifies a set of link and node routing metrics and constraints suitable to LLNs to be used by the Routing Protocol for Low-Power and Lossy Networks (RPL).","language":"en","note":"DOI: 10.17487/rfc6551","number":"RFC6551","page":"RFC6551","publisher":"RFC Editor","source":"DOI.org (Crossref)","title":"Routing Metrics Used for Path Calculation in Low-Power and Lossy Networks","URL":"https://www.rfc-editor.org/info/rfc6551","author":[{"literal":"JP. Vasseur"},{"family":"Kim","given":"M."},{"family":"Pister","given":"K."},{"family":"Dejean","given":"N."},{"family":"Barthel","given":"D."}],"accessed":{"date-parts":[["2024",5,4]]},"issued":{"date-parts":[["2012",3]]}}}],"schema":"https://github.com/citation-style-language/schema/raw/master/csl-citation.json"} </w:instrText>
      </w:r>
      <w:r w:rsidR="008975D2">
        <w:fldChar w:fldCharType="separate"/>
      </w:r>
      <w:r w:rsidR="008975D2" w:rsidRPr="008975D2">
        <w:t>[3]</w:t>
      </w:r>
      <w:r w:rsidR="008975D2">
        <w:fldChar w:fldCharType="end"/>
      </w:r>
      <w:r w:rsidR="001970C6" w:rsidRPr="001970C6">
        <w:t xml:space="preserve">, thành một giá trị được gọi là </w:t>
      </w:r>
      <w:r w:rsidR="00A53F0B">
        <w:t>Rank</w:t>
      </w:r>
      <w:r w:rsidR="001970C6" w:rsidRPr="001970C6">
        <w:t xml:space="preserve">, giá trị này gần đúng với khoảng cách của nút từ gốc DODAG. OF cũng xác định cách các nút chọn nút cha. </w:t>
      </w:r>
    </w:p>
    <w:p w14:paraId="5C91C2D7" w14:textId="40FCE79D" w:rsidR="00CE6BE1" w:rsidRDefault="00CE6BE1" w:rsidP="00CE6BE1">
      <w:r>
        <w:t>Trong thuật toán định tuyến RPL, hàm mục tiêu là một thành phần quan trọng quyết định cách nút trong mạng cảm biến không dây chọn đường đi tốt nhất đến nút gốc</w:t>
      </w:r>
      <w:r w:rsidR="000205FB">
        <w:t xml:space="preserve"> (</w:t>
      </w:r>
      <w:r>
        <w:t xml:space="preserve">root node). </w:t>
      </w:r>
      <w:r w:rsidR="008622A7">
        <w:t xml:space="preserve">Các nút con sử dụng hàm mục tiêu để lựa chọn một nút cha làm nút cha ưu tiên. </w:t>
      </w:r>
      <w:r>
        <w:t>Hàm mục tiêu này đo lường các yếu tố khác nhau như độ trễ, độ tin cậy, và tiêu thụ năng lượng để các nút con quyết định nút cha của mình.</w:t>
      </w:r>
      <w:r w:rsidR="00176841">
        <w:t xml:space="preserve"> </w:t>
      </w:r>
      <w:r w:rsidR="00C51CD3">
        <w:t>Theo khuyến cáo</w:t>
      </w:r>
      <w:r w:rsidR="00D676C3">
        <w:t xml:space="preserve"> trong tài liệu RFC6551 </w:t>
      </w:r>
      <w:r w:rsidR="00D676C3">
        <w:fldChar w:fldCharType="begin"/>
      </w:r>
      <w:r w:rsidR="00D676C3">
        <w:instrText xml:space="preserve"> ADDIN ZOTERO_ITEM CSL_CITATION {"citationID":"AhslqyE4","properties":{"formattedCitation":"[3]","plainCitation":"[3]","noteIndex":0},"citationItems":[{"id":13,"uris":["http://zotero.org/users/13272464/items/7UP7EKUD"],"itemData":{"id":13,"type":"report","abstract":"Low-Power and Lossy Networks (LLNs) have unique characteristics compared with traditional wired and ad hoc networks that require the specification of new routing metrics and constraints. By contrast, with typical Interior Gateway Protocol (IGP) routing metrics using hop counts or link metrics, this document specifies a set of link and node routing metrics and constraints suitable to LLNs to be used by the Routing Protocol for Low-Power and Lossy Networks (RPL).","language":"en","note":"DOI: 10.17487/rfc6551","number":"RFC6551","page":"RFC6551","publisher":"RFC Editor","source":"DOI.org (Crossref)","title":"Routing Metrics Used for Path Calculation in Low-Power and Lossy Networks","URL":"https://www.rfc-editor.org/info/rfc6551","author":[{"literal":"JP. Vasseur"},{"family":"Kim","given":"M."},{"family":"Pister","given":"K."},{"family":"Dejean","given":"N."},{"family":"Barthel","given":"D."}],"accessed":{"date-parts":[["2024",5,4]]},"issued":{"date-parts":[["2012",3]]}}}],"schema":"https://github.com/citation-style-language/schema/raw/master/csl-citation.json"} </w:instrText>
      </w:r>
      <w:r w:rsidR="00D676C3">
        <w:fldChar w:fldCharType="separate"/>
      </w:r>
      <w:r w:rsidR="00D676C3" w:rsidRPr="00D676C3">
        <w:t>[3]</w:t>
      </w:r>
      <w:r w:rsidR="00D676C3">
        <w:fldChar w:fldCharType="end"/>
      </w:r>
      <w:r w:rsidR="00C51CD3">
        <w:t>, các chỉ số có thể được sử dụng bao gồm:</w:t>
      </w:r>
    </w:p>
    <w:p w14:paraId="71493E7F" w14:textId="4FD4339A" w:rsidR="00C51CD3" w:rsidRDefault="00744297" w:rsidP="00744297">
      <w:pPr>
        <w:pStyle w:val="ListParagraph"/>
        <w:numPr>
          <w:ilvl w:val="0"/>
          <w:numId w:val="23"/>
        </w:numPr>
      </w:pPr>
      <w:r>
        <w:t>Chỉ số nút:</w:t>
      </w:r>
    </w:p>
    <w:p w14:paraId="2EC62A6B" w14:textId="3D699E35" w:rsidR="00744297" w:rsidRDefault="00744297" w:rsidP="00AB248D">
      <w:pPr>
        <w:pStyle w:val="ListParagraph"/>
        <w:numPr>
          <w:ilvl w:val="0"/>
          <w:numId w:val="39"/>
        </w:numPr>
      </w:pPr>
      <w:r>
        <w:t>Năng lượng của nút</w:t>
      </w:r>
    </w:p>
    <w:p w14:paraId="1C1C6E57" w14:textId="245A8C1D" w:rsidR="00744297" w:rsidRDefault="00744297" w:rsidP="00AB248D">
      <w:pPr>
        <w:pStyle w:val="ListParagraph"/>
        <w:numPr>
          <w:ilvl w:val="0"/>
          <w:numId w:val="39"/>
        </w:numPr>
      </w:pPr>
      <w:r>
        <w:t>Hop count</w:t>
      </w:r>
    </w:p>
    <w:p w14:paraId="51AE1EEC" w14:textId="27D47E42" w:rsidR="00744297" w:rsidRDefault="00744297" w:rsidP="00744297">
      <w:pPr>
        <w:pStyle w:val="ListParagraph"/>
        <w:numPr>
          <w:ilvl w:val="0"/>
          <w:numId w:val="23"/>
        </w:numPr>
      </w:pPr>
      <w:r>
        <w:t>Chỉ số kết nối:</w:t>
      </w:r>
    </w:p>
    <w:p w14:paraId="7668F37F" w14:textId="1005C7DA" w:rsidR="00744297" w:rsidRDefault="00744297" w:rsidP="00AB248D">
      <w:pPr>
        <w:pStyle w:val="ListParagraph"/>
        <w:numPr>
          <w:ilvl w:val="0"/>
          <w:numId w:val="40"/>
        </w:numPr>
      </w:pPr>
      <w:r>
        <w:t>Thông lượng</w:t>
      </w:r>
    </w:p>
    <w:p w14:paraId="0B3498B1" w14:textId="424EFA68" w:rsidR="00744297" w:rsidRDefault="00744297" w:rsidP="00AB248D">
      <w:pPr>
        <w:pStyle w:val="ListParagraph"/>
        <w:numPr>
          <w:ilvl w:val="0"/>
          <w:numId w:val="40"/>
        </w:numPr>
      </w:pPr>
      <w:r>
        <w:t>Độ trễ</w:t>
      </w:r>
    </w:p>
    <w:p w14:paraId="1050D067" w14:textId="2B8A455A" w:rsidR="00744297" w:rsidRPr="00D51288" w:rsidRDefault="007929BD" w:rsidP="00AB248D">
      <w:pPr>
        <w:pStyle w:val="ListParagraph"/>
        <w:numPr>
          <w:ilvl w:val="0"/>
          <w:numId w:val="40"/>
        </w:numPr>
        <w:rPr>
          <w:lang w:val="en-GB"/>
        </w:rPr>
      </w:pPr>
      <w:r>
        <w:t>Độ tin cậy kết nối(</w:t>
      </w:r>
      <w:r w:rsidRPr="007929BD">
        <w:rPr>
          <w:lang w:val="en-GB"/>
        </w:rPr>
        <w:t>Link Quality Level</w:t>
      </w:r>
      <w:r>
        <w:rPr>
          <w:lang w:val="en-GB"/>
        </w:rPr>
        <w:t>- LQL,</w:t>
      </w:r>
      <w:r w:rsidR="002A6A9A">
        <w:rPr>
          <w:lang w:val="en-GB"/>
        </w:rPr>
        <w:t xml:space="preserve"> </w:t>
      </w:r>
      <w:r w:rsidR="002A6A9A">
        <w:t>Expected Transmission Count</w:t>
      </w:r>
      <w:r w:rsidR="00053955">
        <w:t>- ETX)</w:t>
      </w:r>
    </w:p>
    <w:p w14:paraId="5EEC8C2B" w14:textId="3B86A163" w:rsidR="00CE6BE1" w:rsidRDefault="00BC7E1F" w:rsidP="00CE6BE1">
      <w:r>
        <w:t xml:space="preserve">Hai hàm mục tiêu phổ biến nhất được sử dụng </w:t>
      </w:r>
      <w:r w:rsidR="00697CCB">
        <w:t xml:space="preserve">trong các mạng cảm biến không dây </w:t>
      </w:r>
      <w:r>
        <w:t>bao gồm:</w:t>
      </w:r>
    </w:p>
    <w:p w14:paraId="2AFA5D4C" w14:textId="77777777" w:rsidR="005747CC" w:rsidRDefault="00CE6BE1" w:rsidP="005747CC">
      <w:pPr>
        <w:pStyle w:val="ListParagraph"/>
        <w:numPr>
          <w:ilvl w:val="0"/>
          <w:numId w:val="32"/>
        </w:numPr>
      </w:pPr>
      <w:r w:rsidRPr="005747CC">
        <w:rPr>
          <w:i/>
          <w:iCs/>
        </w:rPr>
        <w:lastRenderedPageBreak/>
        <w:t>Objective function zero( OFO):</w:t>
      </w:r>
      <w:r>
        <w:t xml:space="preserve"> </w:t>
      </w:r>
    </w:p>
    <w:p w14:paraId="33CA3433" w14:textId="770C392D" w:rsidR="00CE6BE1" w:rsidRDefault="00CE6BE1" w:rsidP="005747CC">
      <w:r>
        <w:t>OF0 xem xét số lượng bước nhảy (hop count) như một chỉ số định tuyến để chọn ra các nút cha tốt nhất từ các nút hàng xóm ứng cử. Trong quá trình xây dựng DODAG, các nút xem xét con đường ngắn nhất dựa trên số lượng bước nhảy đến gốc grounded root. Rank của nút này nên gần với gốc. Chỉ số rank tăng dần từ nút gốc xuống đến các nút ứng cử. OF0 được thiết kế để phù hợp với môi trường mạng thấp công suất và mất mát, nhưng việc sử dụng chỉ số của nút có thể cung cấp chất lượng kết nối kém. Các nút chọn con đường có số lượng bước nhảy tối thiểu ngay cả khi chúng không đáng tin cậy và dẫn đến nhiều lần gửi lại, gây ra mất gói dữ liệu nhiều hơn. Ngoài ra, việc chọn cùng một con đường cung cấp số lượng bước nhảy ngắn nhất gây ra thêm nhiều lỗi nút, ảnh hưởng đến thời gian sống của mạng.</w:t>
      </w:r>
    </w:p>
    <w:p w14:paraId="01E39034" w14:textId="77777777" w:rsidR="008129BC" w:rsidRPr="008129BC" w:rsidRDefault="00CE6BE1" w:rsidP="008129BC">
      <w:pPr>
        <w:pStyle w:val="ListParagraph"/>
        <w:numPr>
          <w:ilvl w:val="0"/>
          <w:numId w:val="32"/>
        </w:numPr>
        <w:rPr>
          <w:i/>
          <w:iCs/>
        </w:rPr>
      </w:pPr>
      <w:r w:rsidRPr="008129BC">
        <w:rPr>
          <w:i/>
          <w:iCs/>
        </w:rPr>
        <w:t>Minimum rank hysteresis objective function (MRHOF)</w:t>
      </w:r>
      <w:r>
        <w:t xml:space="preserve">: </w:t>
      </w:r>
    </w:p>
    <w:p w14:paraId="519F2A5A" w14:textId="6760A695" w:rsidR="0089521A" w:rsidRPr="008129BC" w:rsidRDefault="00CE6BE1" w:rsidP="008129BC">
      <w:pPr>
        <w:rPr>
          <w:i/>
          <w:iCs/>
        </w:rPr>
      </w:pPr>
      <w:r>
        <w:t>OFO sử dụng một</w:t>
      </w:r>
      <w:r w:rsidR="005747CC">
        <w:t xml:space="preserve"> </w:t>
      </w:r>
      <w:r>
        <w:t xml:space="preserve">chỉ số tĩnh là số bước nhảy từ nút gốc để tính toán nút cha tốt nhất, khiến cho </w:t>
      </w:r>
      <w:r w:rsidRPr="00E36F9D">
        <w:t xml:space="preserve">OF0 </w:t>
      </w:r>
      <w:r>
        <w:t xml:space="preserve">chỉ </w:t>
      </w:r>
      <w:r w:rsidRPr="00E36F9D">
        <w:t>xem xét nút cha cung cấp ít bước nhảy hơn, ngay cả khi có thể có kết nối kém. Vì lý do này, việc sử dụng MRHOF (hàm mục tiêu Minimum Rank with Hysteresis) dựa trên một chỉ số động của liên kết như số lượng gói truyền dự kiến (ETX) để khôi phục tính ổn định của rank. MRHOF được đề xuất bởi IETF để giải quyết các vấn đề về chỉ số tĩnh. Nó được thiết kế để chọn con đường cung cấp chi phí đường truyền thấp nhất trong khi tránh tràn dữ liệu trong mạng. MRHOF áp dụng hai cơ chế để chọn con đường tốt nhất. Thứ nhất, nó chọn con đường có rank thấp. Thứ hai, nó sử dụng cơ chế histerezis</w:t>
      </w:r>
      <w:r>
        <w:t xml:space="preserve"> </w:t>
      </w:r>
      <w:r w:rsidRPr="00737121">
        <w:t>giúp giảm số lần chuyển đổi đường dẫn không cần thiết trong mạng.</w:t>
      </w:r>
      <w:r>
        <w:t xml:space="preserve"> Cụ thể, nút sẽ giữ nguyên đường dẫn và chỉ chuyến đổi đường dẫn nếu có đường dẫn có chi phí thấp hơn sau những khoảng thời gian xác định trước.</w:t>
      </w:r>
    </w:p>
    <w:p w14:paraId="13813E96" w14:textId="3ECFAC56" w:rsidR="0089521A" w:rsidRDefault="0078772F" w:rsidP="005747CC">
      <w:r>
        <w:t>ETX (Expected Transmission Count) là một số liệu được sử dụng trong các giao thức định tuyến mạng không dây để đánh giá chất lượng liên kết giữa các nút. Nó đo lường số lần truyền trung bình cần thiết để một gói tin được truyền thành công từ một nút nguồn đến một nút đích và ngược lại. Giá trị ETX càng thấp thì liên kết càng tốt.</w:t>
      </w:r>
    </w:p>
    <w:p w14:paraId="65DF13E0" w14:textId="6D091876" w:rsidR="00B4716D" w:rsidRDefault="00722CE1" w:rsidP="002D0545">
      <w:r w:rsidRPr="002D0545">
        <w:rPr>
          <w:i/>
          <w:iCs/>
        </w:rPr>
        <w:t>Cách tính ETX</w:t>
      </w:r>
      <w:r>
        <w:t>: Trên lý thuyết, giá trị ETX được tính dựa trên tỉ lệ truyền thành công (delivery ratio) của các gói tin theo cả hai chiều:</w:t>
      </w:r>
    </w:p>
    <w:p w14:paraId="236C977B" w14:textId="07BE81F1" w:rsidR="00BD42B6" w:rsidRDefault="00BD42B6" w:rsidP="002D0545">
      <w:pPr>
        <w:pStyle w:val="ListParagraph"/>
        <w:numPr>
          <w:ilvl w:val="0"/>
          <w:numId w:val="23"/>
        </w:numPr>
      </w:pPr>
      <w:r w:rsidRPr="00BD42B6">
        <w:rPr>
          <w:rStyle w:val="Strong"/>
          <w:b w:val="0"/>
          <w:bCs w:val="0"/>
        </w:rPr>
        <w:t>Tỷ lệ truyền thành công theo chiều đi (forward delivery ratio)</w:t>
      </w:r>
      <w:r w:rsidRPr="00BD42B6">
        <w:rPr>
          <w:b/>
          <w:bCs/>
        </w:rPr>
        <w:t>:</w:t>
      </w:r>
      <w:r>
        <w:t xml:space="preserve"> </w:t>
      </w:r>
      <m:oMath>
        <m:sSub>
          <m:sSubPr>
            <m:ctrlPr>
              <w:rPr>
                <w:rFonts w:ascii="Cambria Math" w:hAnsi="Cambria Math"/>
                <w:i/>
              </w:rPr>
            </m:ctrlPr>
          </m:sSubPr>
          <m:e>
            <m:r>
              <w:rPr>
                <w:rFonts w:ascii="Cambria Math" w:hAnsi="Cambria Math"/>
              </w:rPr>
              <m:t>d</m:t>
            </m:r>
          </m:e>
          <m:sub>
            <m:r>
              <w:rPr>
                <w:rFonts w:ascii="Cambria Math" w:hAnsi="Cambria Math"/>
              </w:rPr>
              <m:t>f</m:t>
            </m:r>
          </m:sub>
        </m:sSub>
      </m:oMath>
      <w:r>
        <w:rPr>
          <w:rStyle w:val="vlist-s"/>
        </w:rPr>
        <w:t>​</w:t>
      </w:r>
      <w:r>
        <w:t xml:space="preserve"> là tỷ lệ gói tin được truyền thành công từ nút nguồn đến nút đích.</w:t>
      </w:r>
    </w:p>
    <w:p w14:paraId="5730E1AD" w14:textId="543D75C6" w:rsidR="00161E5A" w:rsidRDefault="00161E5A" w:rsidP="002D0545">
      <w:pPr>
        <w:pStyle w:val="ListParagraph"/>
        <w:numPr>
          <w:ilvl w:val="0"/>
          <w:numId w:val="23"/>
        </w:numPr>
      </w:pPr>
      <w:r w:rsidRPr="00161E5A">
        <w:rPr>
          <w:rStyle w:val="Strong"/>
          <w:b w:val="0"/>
          <w:bCs w:val="0"/>
        </w:rPr>
        <w:t>Tỷ lệ truyền thành công theo chiều ngược lại (reverse delivery ratio)</w:t>
      </w:r>
      <w:r w:rsidRPr="00161E5A">
        <w:rPr>
          <w:b/>
          <w:bCs/>
        </w:rPr>
        <w:t>:</w:t>
      </w:r>
      <w:r>
        <w:t xml:space="preserve">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t>là tỷ lệ gói tin được truyền thành công từ nút đích trở lại nút nguồn.</w:t>
      </w:r>
    </w:p>
    <w:p w14:paraId="3CE69C37" w14:textId="2BECE6B8" w:rsidR="003363F4" w:rsidRDefault="008B1318" w:rsidP="002D0545">
      <w:pPr>
        <w:pStyle w:val="ListParagraph"/>
        <w:numPr>
          <w:ilvl w:val="0"/>
          <w:numId w:val="23"/>
        </w:numPr>
      </w:pPr>
      <w:r>
        <w:t xml:space="preserve">Công thức tính ETX là : </w:t>
      </w:r>
    </w:p>
    <w:p w14:paraId="05FE7FEB" w14:textId="3924B0E0" w:rsidR="008B1318" w:rsidRPr="002032CC" w:rsidRDefault="001A34FA" w:rsidP="008B1318">
      <w:pPr>
        <w:ind w:left="1080"/>
        <w:rPr>
          <w:rFonts w:eastAsiaTheme="minorEastAsia"/>
        </w:rPr>
      </w:pPr>
      <m:oMathPara>
        <m:oMath>
          <m:r>
            <w:rPr>
              <w:rFonts w:ascii="Cambria Math" w:hAnsi="Cambria Math"/>
            </w:rPr>
            <m:t>ETX=</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f</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oMath>
      </m:oMathPara>
    </w:p>
    <w:p w14:paraId="3CCBB454" w14:textId="35575877" w:rsidR="002032CC" w:rsidRDefault="002032CC" w:rsidP="002032CC">
      <w:r>
        <w:t xml:space="preserve">Trong thực tế, do không đo được tỉ lệ truyền thành công theo chiều ngược, nên người ta lấy đơn giản ETX bằng số lần truyền(cả gửi lại) để truyền thành công một gói tin. </w:t>
      </w:r>
    </w:p>
    <w:p w14:paraId="09EFFD12" w14:textId="2580AD5E" w:rsidR="00890825" w:rsidRDefault="00890825" w:rsidP="002032CC">
      <w:r>
        <w:t xml:space="preserve">Ý nghĩa của ETX: </w:t>
      </w:r>
    </w:p>
    <w:p w14:paraId="6120F2EE" w14:textId="77777777" w:rsidR="00674307" w:rsidRPr="00674307" w:rsidRDefault="00674307" w:rsidP="008D38AE">
      <w:pPr>
        <w:ind w:left="720"/>
      </w:pPr>
      <w:r w:rsidRPr="00674307">
        <w:rPr>
          <w:rFonts w:hAnsi="Symbol"/>
        </w:rPr>
        <w:lastRenderedPageBreak/>
        <w:t></w:t>
      </w:r>
      <w:r w:rsidRPr="00674307">
        <w:t xml:space="preserve">  ETX = 1: Liên kết hoàn hảo, chỉ cần một lần truyền để gói tin đến đích và nhận được xác nhận.</w:t>
      </w:r>
    </w:p>
    <w:p w14:paraId="481480A8" w14:textId="77777777" w:rsidR="00674307" w:rsidRPr="00674307" w:rsidRDefault="00674307" w:rsidP="008D38AE">
      <w:pPr>
        <w:ind w:left="720"/>
      </w:pPr>
      <w:r w:rsidRPr="00674307">
        <w:rPr>
          <w:rFonts w:hAnsi="Symbol"/>
        </w:rPr>
        <w:t></w:t>
      </w:r>
      <w:r w:rsidRPr="00674307">
        <w:t xml:space="preserve">  ETX &gt; 1: Liên kết kém hơn, cần nhiều lần truyền hơn để gói tin đến đích và nhận được xác nhận. Ví dụ, ETX = 2 có nghĩa là trung bình cần hai lần truyền để gói tin đến đích thành công.</w:t>
      </w:r>
    </w:p>
    <w:p w14:paraId="728241B7" w14:textId="762E8403" w:rsidR="008B1318" w:rsidRPr="00A406E5" w:rsidRDefault="00674307" w:rsidP="00B678B0">
      <w:pPr>
        <w:ind w:left="720"/>
      </w:pPr>
      <w:r w:rsidRPr="00674307">
        <w:rPr>
          <w:rFonts w:hAnsi="Symbol"/>
        </w:rPr>
        <w:t></w:t>
      </w:r>
      <w:r w:rsidRPr="00674307">
        <w:t xml:space="preserve">  ETX càng cao: Chất lượng liên kết càng kém, dẫn đến tốn nhiều năng lượng và băng thông hơn.</w:t>
      </w:r>
    </w:p>
    <w:p w14:paraId="064BE7E2" w14:textId="1BF9E342" w:rsidR="00D208E5" w:rsidRDefault="00D208E5" w:rsidP="00D208E5">
      <w:pPr>
        <w:pStyle w:val="Heading2"/>
      </w:pPr>
      <w:bookmarkStart w:id="32" w:name="_Toc171357141"/>
      <w:r>
        <w:t>Hoạt động định tuyến sử dụng thuật toán RPL</w:t>
      </w:r>
      <w:bookmarkEnd w:id="32"/>
    </w:p>
    <w:p w14:paraId="06AD223D" w14:textId="5D3FC5F6" w:rsidR="00BD0626" w:rsidRDefault="00BD0626" w:rsidP="00BD0626">
      <w:pPr>
        <w:pStyle w:val="Heading3"/>
      </w:pPr>
      <w:bookmarkStart w:id="33" w:name="_Toc171357142"/>
      <w:r>
        <w:t>Xây dựng DODAG</w:t>
      </w:r>
      <w:bookmarkEnd w:id="33"/>
    </w:p>
    <w:p w14:paraId="17969EE8" w14:textId="77777777" w:rsidR="00912998" w:rsidRPr="000B5B5C" w:rsidRDefault="00912998" w:rsidP="00912998">
      <w:r w:rsidRPr="000B5B5C">
        <w:rPr>
          <w:lang w:val="vi-VN"/>
        </w:rPr>
        <w:t>Thuật toán RPL sử dụng 3 bản tin chính để xây dựng DODAG và định tuyến:</w:t>
      </w:r>
    </w:p>
    <w:p w14:paraId="085AF0B8" w14:textId="77777777" w:rsidR="00912998" w:rsidRPr="000B5B5C" w:rsidRDefault="00912998" w:rsidP="00912998">
      <w:pPr>
        <w:numPr>
          <w:ilvl w:val="0"/>
          <w:numId w:val="27"/>
        </w:numPr>
      </w:pPr>
      <w:r w:rsidRPr="000B5B5C">
        <w:rPr>
          <w:lang w:val="vi-VN"/>
        </w:rPr>
        <w:t>DIS</w:t>
      </w:r>
    </w:p>
    <w:p w14:paraId="23D16C6E" w14:textId="77777777" w:rsidR="00912998" w:rsidRPr="000B5B5C" w:rsidRDefault="00912998" w:rsidP="00912998">
      <w:pPr>
        <w:numPr>
          <w:ilvl w:val="0"/>
          <w:numId w:val="27"/>
        </w:numPr>
      </w:pPr>
      <w:r w:rsidRPr="000B5B5C">
        <w:rPr>
          <w:lang w:val="vi-VN"/>
        </w:rPr>
        <w:t>DIO</w:t>
      </w:r>
    </w:p>
    <w:p w14:paraId="34398A88" w14:textId="77777777" w:rsidR="00912998" w:rsidRPr="004319DE" w:rsidRDefault="00912998" w:rsidP="00912998">
      <w:pPr>
        <w:numPr>
          <w:ilvl w:val="0"/>
          <w:numId w:val="27"/>
        </w:numPr>
      </w:pPr>
      <w:r w:rsidRPr="000B5B5C">
        <w:rPr>
          <w:lang w:val="vi-VN"/>
        </w:rPr>
        <w:t>DAO</w:t>
      </w:r>
    </w:p>
    <w:p w14:paraId="48E60199" w14:textId="77777777" w:rsidR="007A54F6" w:rsidRDefault="00912998" w:rsidP="007A54F6">
      <w:pPr>
        <w:keepNext/>
        <w:ind w:left="1440"/>
        <w:jc w:val="center"/>
      </w:pPr>
      <w:r w:rsidRPr="004319DE">
        <w:rPr>
          <w:noProof/>
        </w:rPr>
        <w:drawing>
          <wp:inline distT="0" distB="0" distL="0" distR="0" wp14:anchorId="0912C3AA" wp14:editId="2FE8F553">
            <wp:extent cx="2714873" cy="2322471"/>
            <wp:effectExtent l="0" t="0" r="0" b="1905"/>
            <wp:docPr id="5" name="Picture 4" descr="A diagram of a diagram of a root system&#10;&#10;Description automatically generated">
              <a:extLst xmlns:a="http://schemas.openxmlformats.org/drawingml/2006/main">
                <a:ext uri="{FF2B5EF4-FFF2-40B4-BE49-F238E27FC236}">
                  <a16:creationId xmlns:a16="http://schemas.microsoft.com/office/drawing/2014/main" id="{4EAD6C81-AE80-8989-8807-06C5D9AFAF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diagram of a root system&#10;&#10;Description automatically generated">
                      <a:extLst>
                        <a:ext uri="{FF2B5EF4-FFF2-40B4-BE49-F238E27FC236}">
                          <a16:creationId xmlns:a16="http://schemas.microsoft.com/office/drawing/2014/main" id="{4EAD6C81-AE80-8989-8807-06C5D9AFAFD1}"/>
                        </a:ext>
                      </a:extLst>
                    </pic:cNvPr>
                    <pic:cNvPicPr>
                      <a:picLocks noChangeAspect="1"/>
                    </pic:cNvPicPr>
                  </pic:nvPicPr>
                  <pic:blipFill>
                    <a:blip r:embed="rId23"/>
                    <a:stretch>
                      <a:fillRect/>
                    </a:stretch>
                  </pic:blipFill>
                  <pic:spPr>
                    <a:xfrm>
                      <a:off x="0" y="0"/>
                      <a:ext cx="2721745" cy="2328350"/>
                    </a:xfrm>
                    <a:prstGeom prst="rect">
                      <a:avLst/>
                    </a:prstGeom>
                  </pic:spPr>
                </pic:pic>
              </a:graphicData>
            </a:graphic>
          </wp:inline>
        </w:drawing>
      </w:r>
    </w:p>
    <w:p w14:paraId="1E8463B1" w14:textId="2EDC710F" w:rsidR="00912998" w:rsidRDefault="007A54F6" w:rsidP="007A54F6">
      <w:pPr>
        <w:pStyle w:val="Caption"/>
      </w:pPr>
      <w:bookmarkStart w:id="34" w:name="_Ref171341383"/>
      <w:bookmarkStart w:id="35" w:name="_Toc171357076"/>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7</w:t>
      </w:r>
      <w:r w:rsidR="0014487F">
        <w:rPr>
          <w:noProof/>
        </w:rPr>
        <w:fldChar w:fldCharType="end"/>
      </w:r>
      <w:bookmarkEnd w:id="34"/>
      <w:r>
        <w:t>: Xây dựng DODAG</w:t>
      </w:r>
      <w:bookmarkEnd w:id="35"/>
    </w:p>
    <w:p w14:paraId="7E661FB3" w14:textId="6E1CC7B3" w:rsidR="004C73AD" w:rsidRPr="004C73AD" w:rsidRDefault="0084418F" w:rsidP="004C73AD">
      <w:r>
        <w:fldChar w:fldCharType="begin"/>
      </w:r>
      <w:r>
        <w:instrText xml:space="preserve"> REF _Ref171341383 \h </w:instrText>
      </w:r>
      <w:r>
        <w:fldChar w:fldCharType="separate"/>
      </w:r>
      <w:r w:rsidR="00C00872">
        <w:t xml:space="preserve">Hình </w:t>
      </w:r>
      <w:r w:rsidR="00C00872">
        <w:rPr>
          <w:noProof/>
        </w:rPr>
        <w:t>2</w:t>
      </w:r>
      <w:r w:rsidR="00C00872">
        <w:t>.</w:t>
      </w:r>
      <w:r w:rsidR="00C00872">
        <w:rPr>
          <w:noProof/>
        </w:rPr>
        <w:t>7</w:t>
      </w:r>
      <w:r>
        <w:fldChar w:fldCharType="end"/>
      </w:r>
      <w:r>
        <w:t xml:space="preserve"> minh hoạ</w:t>
      </w:r>
      <w:r w:rsidR="005A1B18">
        <w:t xml:space="preserve"> hoạt động của 3 bản tin điều khiển trong thuật toán RPL. </w:t>
      </w:r>
      <w:r w:rsidR="00903BAC">
        <w:t>Bản tin DIO có mục tiêu hướng tới các nút ở xa nút gốc hơn (có rank cao hơn) nhằm cung cấp</w:t>
      </w:r>
      <w:r w:rsidR="008F5687">
        <w:t xml:space="preserve"> thông tin về rank của nút cha và các thông tin cấu hình của DODAG).</w:t>
      </w:r>
      <w:r w:rsidR="00F15C6E">
        <w:t xml:space="preserve"> Các bản tin DIS, DAO có chiều hướng lên trên thể hiện mục tiêu là </w:t>
      </w:r>
      <w:r w:rsidR="00C55107">
        <w:t xml:space="preserve">để các nút con </w:t>
      </w:r>
      <w:r w:rsidR="00F15C6E">
        <w:t xml:space="preserve">gửi đến các nút cha nhằm tìm kiếm DODAG để gia nhập hoặc gửi các thông tin </w:t>
      </w:r>
      <w:r w:rsidR="00C2491B">
        <w:t xml:space="preserve">về khả năng tiếp cận các nút khác của mình. </w:t>
      </w:r>
    </w:p>
    <w:p w14:paraId="621AE28D" w14:textId="77777777" w:rsidR="001C38EA" w:rsidRDefault="005E60E7" w:rsidP="001C38EA">
      <w:pPr>
        <w:rPr>
          <w:lang w:val="en-GB"/>
        </w:rPr>
      </w:pPr>
      <w:r w:rsidRPr="005E60E7">
        <w:rPr>
          <w:lang w:val="en-GB"/>
        </w:rPr>
        <w:t>Quá trình xây dựng một DODAG được diễn ra như sau:</w:t>
      </w:r>
    </w:p>
    <w:p w14:paraId="422C3745" w14:textId="4D18548B" w:rsidR="00912998" w:rsidRPr="00606C08" w:rsidRDefault="00912998" w:rsidP="00606C08">
      <w:pPr>
        <w:pStyle w:val="ListParagraph"/>
        <w:numPr>
          <w:ilvl w:val="0"/>
          <w:numId w:val="38"/>
        </w:numPr>
        <w:rPr>
          <w:lang w:val="en-GB"/>
        </w:rPr>
      </w:pPr>
      <w:r w:rsidRPr="00606C08">
        <w:rPr>
          <w:lang w:val="vi-VN"/>
        </w:rPr>
        <w:t>Khi root node muốn xây dựng 1 DODAG, nó multicast bản tin DIO đến các node lân cận của nó.</w:t>
      </w:r>
    </w:p>
    <w:p w14:paraId="355121DE" w14:textId="19FF20A4" w:rsidR="00912998" w:rsidRPr="004319DE" w:rsidRDefault="00912998" w:rsidP="00606C08">
      <w:pPr>
        <w:pStyle w:val="ListParagraph"/>
        <w:numPr>
          <w:ilvl w:val="0"/>
          <w:numId w:val="38"/>
        </w:numPr>
      </w:pPr>
      <w:r w:rsidRPr="00606C08">
        <w:rPr>
          <w:lang w:val="vi-VN"/>
        </w:rPr>
        <w:t xml:space="preserve">Bản tin DIO chứa các thông tin về tham số cấu hình của mạng, Rank của nút gửi. </w:t>
      </w:r>
    </w:p>
    <w:p w14:paraId="048D0649" w14:textId="27E249EB" w:rsidR="00912998" w:rsidRPr="004319DE" w:rsidRDefault="00912998" w:rsidP="00606C08">
      <w:pPr>
        <w:pStyle w:val="ListParagraph"/>
        <w:numPr>
          <w:ilvl w:val="0"/>
          <w:numId w:val="38"/>
        </w:numPr>
      </w:pPr>
      <w:r w:rsidRPr="00606C08">
        <w:rPr>
          <w:lang w:val="vi-VN"/>
        </w:rPr>
        <w:t>Khi các node nhận được bản tin DIO, nó sẽ tính rank của mình dựa trên hàm mục tiêu OF. Nếu nó muốn gia nhập DODAG, node sẽ gửi lại cho node đã phát bản tin DIO một bản tin DAO và được xác nhận lại bằng bản tin DAO-ACK.</w:t>
      </w:r>
    </w:p>
    <w:p w14:paraId="3136E0AF" w14:textId="4D7E888D" w:rsidR="00912998" w:rsidRDefault="00912998" w:rsidP="00606C08">
      <w:pPr>
        <w:pStyle w:val="ListParagraph"/>
        <w:numPr>
          <w:ilvl w:val="0"/>
          <w:numId w:val="38"/>
        </w:numPr>
      </w:pPr>
      <w:r w:rsidRPr="00606C08">
        <w:rPr>
          <w:lang w:val="vi-VN"/>
        </w:rPr>
        <w:lastRenderedPageBreak/>
        <w:t>Sau khi nhận được bản tin DIO, mỗi node có thể phát bản tin DIO của chính mình cho các node lân cận</w:t>
      </w:r>
      <w:r>
        <w:t xml:space="preserve"> nếu nó là node router. Hoặc node có thể chỉ gửi lại bản tin DAO đến node parent mà nó chọn và im lặng nếu nó là node lá.</w:t>
      </w:r>
    </w:p>
    <w:p w14:paraId="740EAF51" w14:textId="51C7CAC4" w:rsidR="00B65F7B" w:rsidRPr="00CF03BF" w:rsidRDefault="00B65F7B" w:rsidP="00B65F7B">
      <w:pPr>
        <w:pStyle w:val="ListParagraph"/>
        <w:numPr>
          <w:ilvl w:val="0"/>
          <w:numId w:val="38"/>
        </w:numPr>
      </w:pPr>
      <w:r w:rsidRPr="00B65F7B">
        <w:rPr>
          <w:lang w:val="vi-VN"/>
        </w:rPr>
        <w:t>Khi một node nhận được nhiều bản tin DIO, nó sẽ xem xét rank của node gửi để lựa chọn node nào sẽ trở thành parent của nó.</w:t>
      </w:r>
    </w:p>
    <w:p w14:paraId="21565BF6" w14:textId="77777777" w:rsidR="00912998" w:rsidRPr="004319DE" w:rsidRDefault="00912998" w:rsidP="00912998">
      <w:pPr>
        <w:ind w:left="720"/>
      </w:pPr>
    </w:p>
    <w:p w14:paraId="3B571A3E" w14:textId="77777777" w:rsidR="00912998" w:rsidRPr="00912998" w:rsidRDefault="00912998" w:rsidP="00912998"/>
    <w:p w14:paraId="6280AA9A" w14:textId="77777777" w:rsidR="00FD1DCC" w:rsidRDefault="00BD0626" w:rsidP="00FD1DCC">
      <w:pPr>
        <w:keepNext/>
        <w:jc w:val="center"/>
      </w:pPr>
      <w:r w:rsidRPr="0086514B">
        <w:rPr>
          <w:noProof/>
          <w:lang w:val="vi-VN"/>
        </w:rPr>
        <w:drawing>
          <wp:inline distT="0" distB="0" distL="0" distR="0" wp14:anchorId="026694DC" wp14:editId="593E10AF">
            <wp:extent cx="3222100" cy="4148491"/>
            <wp:effectExtent l="0" t="0" r="0" b="4445"/>
            <wp:docPr id="180130239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302394" name="Picture 1" descr="A diagram of a diagram&#10;&#10;Description automatically generated"/>
                    <pic:cNvPicPr/>
                  </pic:nvPicPr>
                  <pic:blipFill>
                    <a:blip r:embed="rId24"/>
                    <a:stretch>
                      <a:fillRect/>
                    </a:stretch>
                  </pic:blipFill>
                  <pic:spPr>
                    <a:xfrm>
                      <a:off x="0" y="0"/>
                      <a:ext cx="3241748" cy="4173788"/>
                    </a:xfrm>
                    <a:prstGeom prst="rect">
                      <a:avLst/>
                    </a:prstGeom>
                  </pic:spPr>
                </pic:pic>
              </a:graphicData>
            </a:graphic>
          </wp:inline>
        </w:drawing>
      </w:r>
    </w:p>
    <w:p w14:paraId="738852FF" w14:textId="4B53FAD1" w:rsidR="00BD0626" w:rsidRDefault="00FD1DCC" w:rsidP="00FD1DCC">
      <w:pPr>
        <w:pStyle w:val="Caption"/>
      </w:pPr>
      <w:bookmarkStart w:id="36" w:name="_Ref171341935"/>
      <w:bookmarkStart w:id="37" w:name="_Toc171357077"/>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8</w:t>
      </w:r>
      <w:r w:rsidR="0014487F">
        <w:rPr>
          <w:noProof/>
        </w:rPr>
        <w:fldChar w:fldCharType="end"/>
      </w:r>
      <w:bookmarkEnd w:id="36"/>
      <w:r>
        <w:t>: Hoạt động bản tin DIO</w:t>
      </w:r>
      <w:bookmarkEnd w:id="37"/>
    </w:p>
    <w:p w14:paraId="7ECA60CF" w14:textId="62B630AD" w:rsidR="00D83D2A" w:rsidRPr="00D83D2A" w:rsidRDefault="00BE08C4" w:rsidP="00D83D2A">
      <w:r>
        <w:fldChar w:fldCharType="begin"/>
      </w:r>
      <w:r>
        <w:instrText xml:space="preserve"> REF _Ref171341935 \h </w:instrText>
      </w:r>
      <w:r>
        <w:fldChar w:fldCharType="separate"/>
      </w:r>
      <w:r w:rsidR="00C00872">
        <w:t xml:space="preserve">Hình </w:t>
      </w:r>
      <w:r w:rsidR="00C00872">
        <w:rPr>
          <w:noProof/>
        </w:rPr>
        <w:t>2</w:t>
      </w:r>
      <w:r w:rsidR="00C00872">
        <w:t>.</w:t>
      </w:r>
      <w:r w:rsidR="00C00872">
        <w:rPr>
          <w:noProof/>
        </w:rPr>
        <w:t>8</w:t>
      </w:r>
      <w:r>
        <w:fldChar w:fldCharType="end"/>
      </w:r>
      <w:r>
        <w:t xml:space="preserve"> minh họa cách hoạt động của bản tin DIO. </w:t>
      </w:r>
      <w:r w:rsidR="00F54D77">
        <w:t>Ban đầu</w:t>
      </w:r>
      <w:r w:rsidR="00F10721">
        <w:t xml:space="preserve"> các nút chưa có rank xác định (minh hoạt bởi 3 nút trống ở phía trên)</w:t>
      </w:r>
      <w:r w:rsidR="008E1FC9">
        <w:t>. Sau đó nút gốc (nút trên cùng gửi bản tin DIO đến các nút xung quanh). Các nút này nhận được và dựa vào hàm OF để tính toán rank của mình</w:t>
      </w:r>
      <w:r w:rsidR="00DF024C">
        <w:t xml:space="preserve">, sau đó gửi bản tin DAO đến nút gốc để xin gia nhập DODAG. </w:t>
      </w:r>
      <w:r w:rsidR="00F0511E">
        <w:t xml:space="preserve">Sau qua trình này, các nút có rank 2, 3, 5 và chúng </w:t>
      </w:r>
      <w:r w:rsidR="009B68F6">
        <w:t xml:space="preserve">sẽ </w:t>
      </w:r>
      <w:r w:rsidR="00F0511E">
        <w:t xml:space="preserve">phát bản tin </w:t>
      </w:r>
      <w:r w:rsidR="009B68F6">
        <w:t xml:space="preserve">DIO của riêng mình để </w:t>
      </w:r>
      <w:r w:rsidR="00EF7858">
        <w:t xml:space="preserve">các xa hơn nhận được. </w:t>
      </w:r>
      <w:r w:rsidR="00784D44">
        <w:t>Quá trình lặp lại cho đến khi tất cả các nút được gán một giá trị rank xác định.</w:t>
      </w:r>
    </w:p>
    <w:p w14:paraId="64BB07C5" w14:textId="57D3435F" w:rsidR="00BD0626" w:rsidRPr="00423222" w:rsidRDefault="00E07D38" w:rsidP="00423222">
      <w:r>
        <w:t>Tìm kiểm DODAG:</w:t>
      </w:r>
      <w:r w:rsidR="00423222">
        <w:t xml:space="preserve"> </w:t>
      </w:r>
      <w:r w:rsidR="00BD0626" w:rsidRPr="00423222">
        <w:rPr>
          <w:lang w:val="vi-VN"/>
        </w:rPr>
        <w:t>Khi một node muốn tìm kiếm 1 DODAG để gia nhập, nó có thể chủ động gửi bản tin DIS đến lân cận để yêu cầu các node khác gửi bản tin DIO.</w:t>
      </w:r>
    </w:p>
    <w:p w14:paraId="76260C7F" w14:textId="77777777" w:rsidR="00BD0626" w:rsidRDefault="00BD0626" w:rsidP="00BD0626">
      <w:pPr>
        <w:keepNext/>
        <w:ind w:left="720"/>
        <w:jc w:val="center"/>
      </w:pPr>
      <w:r w:rsidRPr="00651D87">
        <w:rPr>
          <w:noProof/>
        </w:rPr>
        <w:lastRenderedPageBreak/>
        <w:drawing>
          <wp:inline distT="0" distB="0" distL="0" distR="0" wp14:anchorId="4DBDB864" wp14:editId="0257A8ED">
            <wp:extent cx="2480880" cy="2390775"/>
            <wp:effectExtent l="0" t="0" r="0" b="0"/>
            <wp:docPr id="9" name="Picture 8" descr="A diagram of a diagram&#10;&#10;Description automatically generated">
              <a:extLst xmlns:a="http://schemas.openxmlformats.org/drawingml/2006/main">
                <a:ext uri="{FF2B5EF4-FFF2-40B4-BE49-F238E27FC236}">
                  <a16:creationId xmlns:a16="http://schemas.microsoft.com/office/drawing/2014/main" id="{65C3730E-2494-D665-BC7D-601172678A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diagram of a diagram&#10;&#10;Description automatically generated">
                      <a:extLst>
                        <a:ext uri="{FF2B5EF4-FFF2-40B4-BE49-F238E27FC236}">
                          <a16:creationId xmlns:a16="http://schemas.microsoft.com/office/drawing/2014/main" id="{65C3730E-2494-D665-BC7D-601172678A92}"/>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97423" cy="2406717"/>
                    </a:xfrm>
                    <a:prstGeom prst="rect">
                      <a:avLst/>
                    </a:prstGeom>
                  </pic:spPr>
                </pic:pic>
              </a:graphicData>
            </a:graphic>
          </wp:inline>
        </w:drawing>
      </w:r>
    </w:p>
    <w:p w14:paraId="2CBA4E9D" w14:textId="673816E9" w:rsidR="00BD0626" w:rsidRDefault="00BD0626" w:rsidP="00BD0626">
      <w:pPr>
        <w:pStyle w:val="Caption"/>
        <w:rPr>
          <w:lang w:val="en-GB"/>
        </w:rPr>
      </w:pPr>
      <w:bookmarkStart w:id="38" w:name="_Ref171342256"/>
      <w:bookmarkStart w:id="39" w:name="_Toc171357078"/>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9</w:t>
      </w:r>
      <w:r w:rsidR="0014487F">
        <w:rPr>
          <w:noProof/>
        </w:rPr>
        <w:fldChar w:fldCharType="end"/>
      </w:r>
      <w:bookmarkEnd w:id="38"/>
      <w:r>
        <w:rPr>
          <w:lang w:val="vi-VN"/>
        </w:rPr>
        <w:t>: Bản tin DIS</w:t>
      </w:r>
      <w:bookmarkEnd w:id="39"/>
    </w:p>
    <w:p w14:paraId="25922B00" w14:textId="761F49A0" w:rsidR="00BD0626" w:rsidRPr="00C96BE6" w:rsidRDefault="004704C3" w:rsidP="00BD0626">
      <w:pPr>
        <w:rPr>
          <w:lang w:val="en-GB"/>
        </w:rPr>
      </w:pPr>
      <w:r>
        <w:rPr>
          <w:lang w:val="en-GB"/>
        </w:rPr>
        <w:fldChar w:fldCharType="begin"/>
      </w:r>
      <w:r>
        <w:rPr>
          <w:lang w:val="en-GB"/>
        </w:rPr>
        <w:instrText xml:space="preserve"> REF _Ref171342256 \h </w:instrText>
      </w:r>
      <w:r>
        <w:rPr>
          <w:lang w:val="en-GB"/>
        </w:rPr>
      </w:r>
      <w:r>
        <w:rPr>
          <w:lang w:val="en-GB"/>
        </w:rPr>
        <w:fldChar w:fldCharType="separate"/>
      </w:r>
      <w:r w:rsidR="00C00872">
        <w:t xml:space="preserve">Hình </w:t>
      </w:r>
      <w:r w:rsidR="00C00872">
        <w:rPr>
          <w:noProof/>
        </w:rPr>
        <w:t>2</w:t>
      </w:r>
      <w:r w:rsidR="00C00872">
        <w:t>.</w:t>
      </w:r>
      <w:r w:rsidR="00C00872">
        <w:rPr>
          <w:noProof/>
        </w:rPr>
        <w:t>9</w:t>
      </w:r>
      <w:r>
        <w:rPr>
          <w:lang w:val="en-GB"/>
        </w:rPr>
        <w:fldChar w:fldCharType="end"/>
      </w:r>
      <w:r>
        <w:rPr>
          <w:lang w:val="en-GB"/>
        </w:rPr>
        <w:t xml:space="preserve"> minh họa hoạt động của bản tin DIS. </w:t>
      </w:r>
      <w:r w:rsidR="003E69EC">
        <w:rPr>
          <w:lang w:val="en-GB"/>
        </w:rPr>
        <w:t xml:space="preserve">Các nút có đánh số là các nút đã tham gia DODAG, chiều mũi tên chỉ chiều từ nút con đến nút cha ưu tiên của nó. </w:t>
      </w:r>
      <w:r>
        <w:rPr>
          <w:lang w:val="en-GB"/>
        </w:rPr>
        <w:t>Khi một nút chưa tham gia DODAG nào</w:t>
      </w:r>
      <w:r w:rsidR="00036DB7">
        <w:rPr>
          <w:lang w:val="en-GB"/>
        </w:rPr>
        <w:t xml:space="preserve"> (nút chưa được đánh số)</w:t>
      </w:r>
      <w:r>
        <w:rPr>
          <w:lang w:val="en-GB"/>
        </w:rPr>
        <w:t>, chúng sẽ gửi bản tin DIS tới các nút xung quanh</w:t>
      </w:r>
      <w:r w:rsidR="009660E3">
        <w:rPr>
          <w:lang w:val="en-GB"/>
        </w:rPr>
        <w:t xml:space="preserve">. </w:t>
      </w:r>
      <w:r w:rsidR="00040029">
        <w:rPr>
          <w:lang w:val="en-GB"/>
        </w:rPr>
        <w:t>Khi các nút đã tham gia vào DODAG nhận được bản tin DIS, chúng sẽ phát bản tin DIO chứa thông tin về rank của mình</w:t>
      </w:r>
      <w:r w:rsidR="00314C34">
        <w:rPr>
          <w:lang w:val="en-GB"/>
        </w:rPr>
        <w:t xml:space="preserve"> và cấu hình DODAG đến các nút xung quanh.</w:t>
      </w:r>
    </w:p>
    <w:p w14:paraId="1965B2DE" w14:textId="348633E6" w:rsidR="0030725F" w:rsidRDefault="0030725F" w:rsidP="0030725F">
      <w:pPr>
        <w:pStyle w:val="Heading3"/>
      </w:pPr>
      <w:bookmarkStart w:id="40" w:name="_Toc171357143"/>
      <w:r>
        <w:t>Định tuyến hướng lên</w:t>
      </w:r>
      <w:bookmarkEnd w:id="40"/>
    </w:p>
    <w:p w14:paraId="28794895" w14:textId="6D869DD3" w:rsidR="00C6400D" w:rsidRPr="00580846" w:rsidRDefault="00AC2C7C" w:rsidP="009E4B2A">
      <w:r>
        <w:rPr>
          <w:lang w:val="en-GB"/>
        </w:rPr>
        <w:t>Định tuyến hướng lên là hoạt động cơ bản của một DODAF.</w:t>
      </w:r>
      <w:r w:rsidR="00745908">
        <w:rPr>
          <w:lang w:val="en-GB"/>
        </w:rPr>
        <w:t xml:space="preserve"> </w:t>
      </w:r>
      <w:r w:rsidR="00C6400D" w:rsidRPr="009E4B2A">
        <w:rPr>
          <w:lang w:val="vi-VN"/>
        </w:rPr>
        <w:t xml:space="preserve">Chiều </w:t>
      </w:r>
      <w:r w:rsidR="00745908">
        <w:rPr>
          <w:lang w:val="en-GB"/>
        </w:rPr>
        <w:t xml:space="preserve">hướng lên </w:t>
      </w:r>
      <w:r w:rsidR="00C6400D" w:rsidRPr="009E4B2A">
        <w:rPr>
          <w:lang w:val="vi-VN"/>
        </w:rPr>
        <w:t>là chiều từ các node lá dọc theo cạnh của DODAG để đến được Root node.</w:t>
      </w:r>
    </w:p>
    <w:p w14:paraId="4FE2415D" w14:textId="0F188795" w:rsidR="00C6400D" w:rsidRPr="00A21B13" w:rsidRDefault="00C6400D" w:rsidP="00AB3198">
      <w:pPr>
        <w:rPr>
          <w:lang w:val="en-GB"/>
        </w:rPr>
      </w:pPr>
      <w:r w:rsidRPr="00AB3198">
        <w:rPr>
          <w:lang w:val="vi-VN"/>
        </w:rPr>
        <w:t>Khi một node nhận được 1 bản tin Upward</w:t>
      </w:r>
      <w:r w:rsidR="00455E44">
        <w:rPr>
          <w:lang w:val="en-GB"/>
        </w:rPr>
        <w:t xml:space="preserve"> mà địa chỉ đích không phải của nó</w:t>
      </w:r>
      <w:r w:rsidRPr="00AB3198">
        <w:rPr>
          <w:lang w:val="vi-VN"/>
        </w:rPr>
        <w:t xml:space="preserve">, nó </w:t>
      </w:r>
      <w:r w:rsidR="00455E44">
        <w:rPr>
          <w:lang w:val="en-GB"/>
        </w:rPr>
        <w:t xml:space="preserve">đơn giản </w:t>
      </w:r>
      <w:r w:rsidRPr="00AB3198">
        <w:rPr>
          <w:lang w:val="vi-VN"/>
        </w:rPr>
        <w:t>sẽ chuyển tiếp bản tin lên trên parent của mình</w:t>
      </w:r>
      <w:r w:rsidR="00A21B13">
        <w:rPr>
          <w:lang w:val="en-GB"/>
        </w:rPr>
        <w:t>. Bằng cách này, bản tin sẽ được chuyển tiếp cho đến khi lên được nút gốc.</w:t>
      </w:r>
    </w:p>
    <w:p w14:paraId="7898D4CE" w14:textId="77777777" w:rsidR="0039527B" w:rsidRDefault="00C6400D" w:rsidP="0039527B">
      <w:pPr>
        <w:pStyle w:val="ListParagraph"/>
        <w:keepNext/>
        <w:jc w:val="center"/>
      </w:pPr>
      <w:r w:rsidRPr="00580846">
        <w:rPr>
          <w:noProof/>
        </w:rPr>
        <w:drawing>
          <wp:inline distT="0" distB="0" distL="0" distR="0" wp14:anchorId="293081AF" wp14:editId="44EBEBB1">
            <wp:extent cx="2819154" cy="1964114"/>
            <wp:effectExtent l="0" t="0" r="635" b="0"/>
            <wp:docPr id="7" name="Picture 6" descr="A diagram of a diagram&#10;&#10;Description automatically generated">
              <a:extLst xmlns:a="http://schemas.openxmlformats.org/drawingml/2006/main">
                <a:ext uri="{FF2B5EF4-FFF2-40B4-BE49-F238E27FC236}">
                  <a16:creationId xmlns:a16="http://schemas.microsoft.com/office/drawing/2014/main" id="{72E3F10D-DFE6-3B37-AC5C-117A182E8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 diagram&#10;&#10;Description automatically generated">
                      <a:extLst>
                        <a:ext uri="{FF2B5EF4-FFF2-40B4-BE49-F238E27FC236}">
                          <a16:creationId xmlns:a16="http://schemas.microsoft.com/office/drawing/2014/main" id="{72E3F10D-DFE6-3B37-AC5C-117A182E80B3}"/>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832638" cy="1973508"/>
                    </a:xfrm>
                    <a:prstGeom prst="rect">
                      <a:avLst/>
                    </a:prstGeom>
                  </pic:spPr>
                </pic:pic>
              </a:graphicData>
            </a:graphic>
          </wp:inline>
        </w:drawing>
      </w:r>
    </w:p>
    <w:p w14:paraId="35F26055" w14:textId="187D40E5" w:rsidR="00C6400D" w:rsidRDefault="0039527B" w:rsidP="0039527B">
      <w:pPr>
        <w:pStyle w:val="Caption"/>
      </w:pPr>
      <w:bookmarkStart w:id="41" w:name="_Ref171342460"/>
      <w:bookmarkStart w:id="42" w:name="_Toc171357079"/>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0</w:t>
      </w:r>
      <w:r w:rsidR="0014487F">
        <w:rPr>
          <w:noProof/>
        </w:rPr>
        <w:fldChar w:fldCharType="end"/>
      </w:r>
      <w:bookmarkEnd w:id="41"/>
      <w:r>
        <w:t>: Định tuyến upward</w:t>
      </w:r>
      <w:bookmarkEnd w:id="42"/>
    </w:p>
    <w:p w14:paraId="0B8E44AF" w14:textId="2107C841" w:rsidR="00EA7BA5" w:rsidRPr="00EA7BA5" w:rsidRDefault="000F5DF3" w:rsidP="00EA7BA5">
      <w:r>
        <w:fldChar w:fldCharType="begin"/>
      </w:r>
      <w:r>
        <w:instrText xml:space="preserve"> REF _Ref171342460 \h </w:instrText>
      </w:r>
      <w:r>
        <w:fldChar w:fldCharType="separate"/>
      </w:r>
      <w:r w:rsidR="00C00872">
        <w:t xml:space="preserve">Hình </w:t>
      </w:r>
      <w:r w:rsidR="00C00872">
        <w:rPr>
          <w:noProof/>
        </w:rPr>
        <w:t>2</w:t>
      </w:r>
      <w:r w:rsidR="00C00872">
        <w:t>.</w:t>
      </w:r>
      <w:r w:rsidR="00C00872">
        <w:rPr>
          <w:noProof/>
        </w:rPr>
        <w:t>10</w:t>
      </w:r>
      <w:r>
        <w:fldChar w:fldCharType="end"/>
      </w:r>
      <w:r>
        <w:t xml:space="preserve"> minh họa đường đi của một bản tin theo chiều upward</w:t>
      </w:r>
      <w:r w:rsidR="004B5256">
        <w:t>.</w:t>
      </w:r>
      <w:r w:rsidR="00EF6C96">
        <w:t xml:space="preserve"> </w:t>
      </w:r>
      <w:r w:rsidR="003377B9">
        <w:t xml:space="preserve">Các nút được biểu diễn bằng hình tròn nhỏ, chiều mũi tên nét liền là chiều từ nút con đến nút cha ưu tiên của nó. Mũi tên nét đứt chỉ chiều </w:t>
      </w:r>
      <w:r w:rsidR="004D03B7">
        <w:t>di chuyển của bản tin. Bản tin xuất phát từ nút 4, được gửi đến nút cha ưu tiên của nó là nút 3. Tại đây, bản tin được nút 3 chuyển tiếp đến nút cha ưu tiên của nó, nút 1, cũng chính là nút gốc.</w:t>
      </w:r>
    </w:p>
    <w:p w14:paraId="6034C267" w14:textId="33203E51" w:rsidR="0030725F" w:rsidRDefault="0030725F" w:rsidP="0030725F">
      <w:pPr>
        <w:pStyle w:val="Heading3"/>
      </w:pPr>
      <w:bookmarkStart w:id="43" w:name="_Toc171357144"/>
      <w:r>
        <w:lastRenderedPageBreak/>
        <w:t>Định tuyến hướng xuống</w:t>
      </w:r>
      <w:bookmarkEnd w:id="43"/>
    </w:p>
    <w:p w14:paraId="65049726" w14:textId="49F65E51" w:rsidR="0081625D" w:rsidRPr="002B72D3" w:rsidRDefault="002B72D3" w:rsidP="00552A58">
      <w:r w:rsidRPr="00614F35">
        <w:rPr>
          <w:lang w:val="vi-VN"/>
        </w:rPr>
        <w:t xml:space="preserve">Chiều </w:t>
      </w:r>
      <w:r w:rsidR="00614F35">
        <w:rPr>
          <w:lang w:val="en-GB"/>
        </w:rPr>
        <w:t>định tuyến hướng xuống</w:t>
      </w:r>
      <w:r w:rsidRPr="00614F35">
        <w:rPr>
          <w:lang w:val="vi-VN"/>
        </w:rPr>
        <w:t xml:space="preserve"> là chiều từ </w:t>
      </w:r>
      <w:r w:rsidR="0015013F" w:rsidRPr="00614F35">
        <w:rPr>
          <w:lang w:val="en-GB"/>
        </w:rPr>
        <w:t>nút gốc</w:t>
      </w:r>
      <w:r w:rsidRPr="00614F35">
        <w:rPr>
          <w:lang w:val="vi-VN"/>
        </w:rPr>
        <w:t xml:space="preserve"> tới các </w:t>
      </w:r>
      <w:r w:rsidR="003D081F" w:rsidRPr="00614F35">
        <w:rPr>
          <w:lang w:val="en-GB"/>
        </w:rPr>
        <w:t>nút</w:t>
      </w:r>
      <w:r w:rsidRPr="00614F35">
        <w:rPr>
          <w:lang w:val="vi-VN"/>
        </w:rPr>
        <w:t xml:space="preserve"> lá.</w:t>
      </w:r>
      <w:r w:rsidR="00E143FD">
        <w:rPr>
          <w:lang w:val="en-GB"/>
        </w:rPr>
        <w:t xml:space="preserve"> </w:t>
      </w:r>
      <w:r w:rsidRPr="00580846">
        <w:rPr>
          <w:lang w:val="vi-VN"/>
        </w:rPr>
        <w:t xml:space="preserve">Các </w:t>
      </w:r>
      <w:r w:rsidR="00811AB6">
        <w:rPr>
          <w:lang w:val="en-GB"/>
        </w:rPr>
        <w:t>nút</w:t>
      </w:r>
      <w:r w:rsidRPr="00580846">
        <w:rPr>
          <w:lang w:val="vi-VN"/>
        </w:rPr>
        <w:t xml:space="preserve"> sẽ gửi bản tin DAO chứa thông tin về các children node của mình theo hướng upward. </w:t>
      </w:r>
      <w:r w:rsidR="00282308">
        <w:rPr>
          <w:lang w:val="en-GB"/>
        </w:rPr>
        <w:t>Nút gốc</w:t>
      </w:r>
      <w:r w:rsidRPr="00580846">
        <w:rPr>
          <w:lang w:val="vi-VN"/>
        </w:rPr>
        <w:t xml:space="preserve"> và các </w:t>
      </w:r>
      <w:r w:rsidR="00282308">
        <w:rPr>
          <w:lang w:val="en-GB"/>
        </w:rPr>
        <w:t>nút</w:t>
      </w:r>
      <w:r w:rsidRPr="00580846">
        <w:rPr>
          <w:lang w:val="vi-VN"/>
        </w:rPr>
        <w:t xml:space="preserve"> đóng vai trò là router sẽ sử dụng thông tin này để xây dựng bảng định tuyến.</w:t>
      </w:r>
      <w:r w:rsidR="00552A58">
        <w:t xml:space="preserve"> </w:t>
      </w:r>
      <w:r w:rsidR="0081625D">
        <w:t>Có hai chế độ hoạt động của định tuyến downward</w:t>
      </w:r>
      <w:r w:rsidR="00A62146">
        <w:t xml:space="preserve"> bao gồm chế độ lưu trữ và chế độ không lưu trữ.</w:t>
      </w:r>
    </w:p>
    <w:p w14:paraId="5D3154FA" w14:textId="46FFCD4F" w:rsidR="0030725F" w:rsidRDefault="0030725F" w:rsidP="00785B88">
      <w:pPr>
        <w:pStyle w:val="ListParagraph"/>
        <w:numPr>
          <w:ilvl w:val="0"/>
          <w:numId w:val="7"/>
        </w:numPr>
      </w:pPr>
      <w:r>
        <w:t>Chế độ lưu trữ</w:t>
      </w:r>
    </w:p>
    <w:p w14:paraId="453517E5" w14:textId="1A5ECAA8" w:rsidR="0081625D" w:rsidRPr="00B12030" w:rsidRDefault="0081625D" w:rsidP="002F1564">
      <w:r w:rsidRPr="002F1564">
        <w:rPr>
          <w:lang w:val="vi-VN"/>
        </w:rPr>
        <w:t xml:space="preserve">Ở chế độ này, các </w:t>
      </w:r>
      <w:r w:rsidR="00B25727" w:rsidRPr="002F1564">
        <w:rPr>
          <w:lang w:val="en-GB"/>
        </w:rPr>
        <w:t>nút</w:t>
      </w:r>
      <w:r w:rsidRPr="002F1564">
        <w:rPr>
          <w:lang w:val="vi-VN"/>
        </w:rPr>
        <w:t xml:space="preserve"> không phải </w:t>
      </w:r>
      <w:r w:rsidR="00B25727" w:rsidRPr="002F1564">
        <w:rPr>
          <w:lang w:val="en-GB"/>
        </w:rPr>
        <w:t>nút</w:t>
      </w:r>
      <w:r w:rsidRPr="002F1564">
        <w:rPr>
          <w:lang w:val="vi-VN"/>
        </w:rPr>
        <w:t xml:space="preserve"> lá đều sẽ lưu trữ bảng định tuyến của riêng mình. Khi </w:t>
      </w:r>
      <w:r w:rsidR="00276A91" w:rsidRPr="002F1564">
        <w:rPr>
          <w:lang w:val="en-GB"/>
        </w:rPr>
        <w:t>nút</w:t>
      </w:r>
      <w:r w:rsidRPr="002F1564">
        <w:rPr>
          <w:lang w:val="vi-VN"/>
        </w:rPr>
        <w:t xml:space="preserve"> nhận được tin nhắn DAO, nó sẽ sử dụng thông tin này để cập nhập bảng định tuyến. </w:t>
      </w:r>
    </w:p>
    <w:p w14:paraId="20E27926" w14:textId="1F51C94E" w:rsidR="0081625D" w:rsidRPr="00B12030" w:rsidRDefault="0081625D" w:rsidP="007D2041">
      <w:r w:rsidRPr="007D2041">
        <w:rPr>
          <w:lang w:val="vi-VN"/>
        </w:rPr>
        <w:t xml:space="preserve">Khi </w:t>
      </w:r>
      <w:r w:rsidR="00D62AC9" w:rsidRPr="007D2041">
        <w:rPr>
          <w:lang w:val="en-GB"/>
        </w:rPr>
        <w:t>nút</w:t>
      </w:r>
      <w:r w:rsidRPr="007D2041">
        <w:rPr>
          <w:lang w:val="vi-VN"/>
        </w:rPr>
        <w:t xml:space="preserve"> nhận được gói tin theo chiều xuống, nó sẽ dựa vào bảng định tuyến của mình để lựa chọn </w:t>
      </w:r>
      <w:r w:rsidR="00F75481" w:rsidRPr="007D2041">
        <w:rPr>
          <w:lang w:val="en-GB"/>
        </w:rPr>
        <w:t>nút</w:t>
      </w:r>
      <w:r w:rsidRPr="007D2041">
        <w:rPr>
          <w:lang w:val="vi-VN"/>
        </w:rPr>
        <w:t xml:space="preserve"> tiếp theo để chuyển tiếp</w:t>
      </w:r>
      <w:r w:rsidR="00134491" w:rsidRPr="007D2041">
        <w:rPr>
          <w:lang w:val="en-GB"/>
        </w:rPr>
        <w:t>.</w:t>
      </w:r>
    </w:p>
    <w:p w14:paraId="59702F2D" w14:textId="7639DC9C" w:rsidR="00B75909" w:rsidRDefault="00056C76" w:rsidP="00B75909">
      <w:pPr>
        <w:pStyle w:val="ListParagraph"/>
        <w:keepNext/>
        <w:jc w:val="center"/>
      </w:pPr>
      <w:r>
        <w:rPr>
          <w:noProof/>
        </w:rPr>
        <w:drawing>
          <wp:inline distT="0" distB="0" distL="0" distR="0" wp14:anchorId="11DA879B" wp14:editId="264054B6">
            <wp:extent cx="3479438" cy="3380740"/>
            <wp:effectExtent l="0" t="0" r="6985" b="0"/>
            <wp:docPr id="6892864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90278" cy="3391272"/>
                    </a:xfrm>
                    <a:prstGeom prst="rect">
                      <a:avLst/>
                    </a:prstGeom>
                    <a:noFill/>
                    <a:ln>
                      <a:noFill/>
                    </a:ln>
                  </pic:spPr>
                </pic:pic>
              </a:graphicData>
            </a:graphic>
          </wp:inline>
        </w:drawing>
      </w:r>
    </w:p>
    <w:p w14:paraId="2B4E5FD4" w14:textId="707A83C6" w:rsidR="0081625D" w:rsidRPr="00AE4586" w:rsidRDefault="00B75909" w:rsidP="00B75909">
      <w:pPr>
        <w:pStyle w:val="Caption"/>
        <w:rPr>
          <w:lang w:val="vi-VN"/>
        </w:rPr>
      </w:pPr>
      <w:bookmarkStart w:id="44" w:name="_Ref171342705"/>
      <w:bookmarkStart w:id="45" w:name="_Toc171357080"/>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1</w:t>
      </w:r>
      <w:r w:rsidR="0014487F">
        <w:rPr>
          <w:noProof/>
        </w:rPr>
        <w:fldChar w:fldCharType="end"/>
      </w:r>
      <w:bookmarkEnd w:id="44"/>
      <w:r>
        <w:t xml:space="preserve">: Bảng định tuyến chế độ </w:t>
      </w:r>
      <w:r w:rsidR="00336830">
        <w:t>lưu trữ</w:t>
      </w:r>
      <w:bookmarkEnd w:id="45"/>
    </w:p>
    <w:p w14:paraId="046B347A" w14:textId="551660CE" w:rsidR="00BF4077" w:rsidRDefault="00D32FF0" w:rsidP="005A4093">
      <w:r>
        <w:fldChar w:fldCharType="begin"/>
      </w:r>
      <w:r>
        <w:instrText xml:space="preserve"> REF _Ref171342705 \h </w:instrText>
      </w:r>
      <w:r>
        <w:fldChar w:fldCharType="separate"/>
      </w:r>
      <w:r w:rsidR="00C00872">
        <w:t xml:space="preserve">Hình </w:t>
      </w:r>
      <w:r w:rsidR="00C00872">
        <w:rPr>
          <w:noProof/>
        </w:rPr>
        <w:t>2</w:t>
      </w:r>
      <w:r w:rsidR="00C00872">
        <w:t>.</w:t>
      </w:r>
      <w:r w:rsidR="00C00872">
        <w:rPr>
          <w:noProof/>
        </w:rPr>
        <w:t>11</w:t>
      </w:r>
      <w:r>
        <w:fldChar w:fldCharType="end"/>
      </w:r>
      <w:r>
        <w:t xml:space="preserve"> minh họa ví dụ về bảng định tuyến trong chế độ storing mode. </w:t>
      </w:r>
      <w:r w:rsidR="0046071F">
        <w:t>Các nút được biểu diễn bằng các vòng tròn nhỏ, chiều mũi tên thể hiện chiều từ nút cha đến các nút con của nó.</w:t>
      </w:r>
      <w:r w:rsidR="00E01803">
        <w:t xml:space="preserve"> </w:t>
      </w:r>
      <w:r w:rsidR="00BB49C9">
        <w:t xml:space="preserve">Bảng định tuyến chứa 2 giá trị, destination là </w:t>
      </w:r>
      <w:r w:rsidR="00EA467D">
        <w:t xml:space="preserve">địa chỉ của đích đến của bản tin, </w:t>
      </w:r>
      <w:r w:rsidR="0088697D">
        <w:t>next hop là địa chỉ của nút cần chuyển tiếp bản tin để bản tin có thể đến được địa chỉ đích.</w:t>
      </w:r>
    </w:p>
    <w:p w14:paraId="6D22CE4F" w14:textId="218832E5" w:rsidR="006D4985" w:rsidRDefault="006D4985" w:rsidP="005A4093">
      <w:r>
        <w:t xml:space="preserve">Theo </w:t>
      </w:r>
      <w:r>
        <w:fldChar w:fldCharType="begin"/>
      </w:r>
      <w:r>
        <w:instrText xml:space="preserve"> REF _Ref171342705 \h </w:instrText>
      </w:r>
      <w:r>
        <w:fldChar w:fldCharType="separate"/>
      </w:r>
      <w:r w:rsidR="00C00872">
        <w:t xml:space="preserve">Hình </w:t>
      </w:r>
      <w:r w:rsidR="00C00872">
        <w:rPr>
          <w:noProof/>
        </w:rPr>
        <w:t>2</w:t>
      </w:r>
      <w:r w:rsidR="00C00872">
        <w:t>.</w:t>
      </w:r>
      <w:r w:rsidR="00C00872">
        <w:rPr>
          <w:noProof/>
        </w:rPr>
        <w:t>11</w:t>
      </w:r>
      <w:r>
        <w:fldChar w:fldCharType="end"/>
      </w:r>
      <w:r>
        <w:t xml:space="preserve">, next hop sẽ là nút con </w:t>
      </w:r>
      <w:r w:rsidR="00AD6967">
        <w:t>có thể tiếp cận đến nút đích của nút hiện tạo.</w:t>
      </w:r>
    </w:p>
    <w:p w14:paraId="15CA8877" w14:textId="757A2CDD" w:rsidR="00F0517B" w:rsidRDefault="0030725F" w:rsidP="00F0517B">
      <w:pPr>
        <w:pStyle w:val="ListParagraph"/>
        <w:numPr>
          <w:ilvl w:val="0"/>
          <w:numId w:val="7"/>
        </w:numPr>
      </w:pPr>
      <w:r>
        <w:t>Chế độ không lưu trữ</w:t>
      </w:r>
    </w:p>
    <w:p w14:paraId="523931E8" w14:textId="43B0779F" w:rsidR="00F0517B" w:rsidRPr="00AE4586" w:rsidRDefault="00F0517B" w:rsidP="0091533D">
      <w:r w:rsidRPr="0091533D">
        <w:rPr>
          <w:lang w:val="vi-VN"/>
        </w:rPr>
        <w:t xml:space="preserve">Ở chế độ này, chỉ có </w:t>
      </w:r>
      <w:r w:rsidR="00AE7961" w:rsidRPr="0091533D">
        <w:rPr>
          <w:lang w:val="en-GB"/>
        </w:rPr>
        <w:t>nút gốc</w:t>
      </w:r>
      <w:r w:rsidRPr="0091533D">
        <w:rPr>
          <w:lang w:val="vi-VN"/>
        </w:rPr>
        <w:t xml:space="preserve"> lưu trữ bảng định tuyến của toàn bộ DODAG.</w:t>
      </w:r>
    </w:p>
    <w:p w14:paraId="773C70A9" w14:textId="2EB1CEEF" w:rsidR="00F0517B" w:rsidRPr="00AF3C04" w:rsidRDefault="00F0517B" w:rsidP="0091533D">
      <w:r w:rsidRPr="0091533D">
        <w:rPr>
          <w:lang w:val="vi-VN"/>
        </w:rPr>
        <w:t>Để định tuyến gói tin, root node sử dụng bảng định tuyến, xác định đường đi và thêm thông tin đường đi</w:t>
      </w:r>
      <w:r w:rsidR="00F6398D">
        <w:rPr>
          <w:lang w:val="en-GB"/>
        </w:rPr>
        <w:t xml:space="preserve"> </w:t>
      </w:r>
      <w:r w:rsidRPr="0091533D">
        <w:rPr>
          <w:lang w:val="vi-VN"/>
        </w:rPr>
        <w:t>(danh sách các node cần đi qua) vào trong routing header của gói tin ipv6.</w:t>
      </w:r>
    </w:p>
    <w:p w14:paraId="33FEC2CC" w14:textId="4031043B" w:rsidR="00BA03EE" w:rsidRDefault="00056C76" w:rsidP="004E2FBF">
      <w:pPr>
        <w:keepNext/>
        <w:ind w:left="1440"/>
        <w:jc w:val="center"/>
      </w:pPr>
      <w:r>
        <w:rPr>
          <w:noProof/>
        </w:rPr>
        <w:lastRenderedPageBreak/>
        <w:drawing>
          <wp:inline distT="0" distB="0" distL="0" distR="0" wp14:anchorId="58CE7765" wp14:editId="19DEEACA">
            <wp:extent cx="3251200" cy="3602035"/>
            <wp:effectExtent l="0" t="0" r="6350" b="0"/>
            <wp:docPr id="119055578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9434" cy="3622237"/>
                    </a:xfrm>
                    <a:prstGeom prst="rect">
                      <a:avLst/>
                    </a:prstGeom>
                    <a:noFill/>
                    <a:ln>
                      <a:noFill/>
                    </a:ln>
                  </pic:spPr>
                </pic:pic>
              </a:graphicData>
            </a:graphic>
          </wp:inline>
        </w:drawing>
      </w:r>
    </w:p>
    <w:p w14:paraId="14671A0F" w14:textId="18877BEF" w:rsidR="00F0517B" w:rsidRDefault="00BA03EE" w:rsidP="00B51F08">
      <w:pPr>
        <w:pStyle w:val="Caption"/>
      </w:pPr>
      <w:bookmarkStart w:id="46" w:name="_Ref171343127"/>
      <w:bookmarkStart w:id="47" w:name="_Toc171357081"/>
      <w:r>
        <w:t xml:space="preserve">Hình </w:t>
      </w:r>
      <w:r w:rsidR="0014487F">
        <w:fldChar w:fldCharType="begin"/>
      </w:r>
      <w:r w:rsidR="0014487F">
        <w:instrText xml:space="preserve"> STYLEREF 1 \s </w:instrText>
      </w:r>
      <w:r w:rsidR="0014487F">
        <w:fldChar w:fldCharType="separate"/>
      </w:r>
      <w:r w:rsidR="00C00872">
        <w:rPr>
          <w:noProof/>
        </w:rPr>
        <w:t>2</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2</w:t>
      </w:r>
      <w:r w:rsidR="0014487F">
        <w:rPr>
          <w:noProof/>
        </w:rPr>
        <w:fldChar w:fldCharType="end"/>
      </w:r>
      <w:bookmarkEnd w:id="46"/>
      <w:r>
        <w:t>: Bảng định tuyến chế độ không lưu trữ</w:t>
      </w:r>
      <w:bookmarkEnd w:id="47"/>
    </w:p>
    <w:p w14:paraId="3C1BFDE5" w14:textId="2638DA43" w:rsidR="00524D2F" w:rsidRDefault="00B107C7" w:rsidP="00524D2F">
      <w:r>
        <w:fldChar w:fldCharType="begin"/>
      </w:r>
      <w:r>
        <w:instrText xml:space="preserve"> REF _Ref171343127 \h </w:instrText>
      </w:r>
      <w:r>
        <w:fldChar w:fldCharType="separate"/>
      </w:r>
      <w:r w:rsidR="00C00872">
        <w:t xml:space="preserve">Hình </w:t>
      </w:r>
      <w:r w:rsidR="00C00872">
        <w:rPr>
          <w:noProof/>
        </w:rPr>
        <w:t>2</w:t>
      </w:r>
      <w:r w:rsidR="00C00872">
        <w:t>.</w:t>
      </w:r>
      <w:r w:rsidR="00C00872">
        <w:rPr>
          <w:noProof/>
        </w:rPr>
        <w:t>12</w:t>
      </w:r>
      <w:r>
        <w:fldChar w:fldCharType="end"/>
      </w:r>
      <w:r w:rsidR="00524D2F">
        <w:t xml:space="preserve"> minh họa ví dụ về bảng định tuyến trong chế độ storing mode. Các nút được biểu diễn bằng các vòng tròn nhỏ, chiều mũi tên thể hiện chiều từ nút cha đến các nút con của nó. Bảng định tuyến chứa 2 giá trị, destination là địa chỉ của đích đến của bản tin, next hop là địa chỉ của nút cần chuyển tiếp bản tin để bản tin có thể đến được địa chỉ đích.</w:t>
      </w:r>
    </w:p>
    <w:p w14:paraId="5BC44BEB" w14:textId="0BEF7D77" w:rsidR="001C41A8" w:rsidRPr="00524D2F" w:rsidRDefault="001C41A8" w:rsidP="00524D2F">
      <w:r>
        <w:t xml:space="preserve">Theo </w:t>
      </w:r>
      <w:r>
        <w:fldChar w:fldCharType="begin"/>
      </w:r>
      <w:r>
        <w:instrText xml:space="preserve"> REF _Ref171343127 \h </w:instrText>
      </w:r>
      <w:r>
        <w:fldChar w:fldCharType="separate"/>
      </w:r>
      <w:r w:rsidR="00C00872">
        <w:t xml:space="preserve">Hình </w:t>
      </w:r>
      <w:r w:rsidR="00C00872">
        <w:rPr>
          <w:noProof/>
        </w:rPr>
        <w:t>2</w:t>
      </w:r>
      <w:r w:rsidR="00C00872">
        <w:t>.</w:t>
      </w:r>
      <w:r w:rsidR="00C00872">
        <w:rPr>
          <w:noProof/>
        </w:rPr>
        <w:t>12</w:t>
      </w:r>
      <w:r>
        <w:fldChar w:fldCharType="end"/>
      </w:r>
      <w:r>
        <w:t xml:space="preserve">, next hop sẽ là nút cha ưu tiên của nút </w:t>
      </w:r>
      <w:r w:rsidR="00516E61">
        <w:t>đích.</w:t>
      </w:r>
      <w:r w:rsidR="00B767A1">
        <w:t xml:space="preserve"> </w:t>
      </w:r>
    </w:p>
    <w:p w14:paraId="0C148102" w14:textId="18C88170" w:rsidR="00967D76" w:rsidRDefault="00237B5D" w:rsidP="00967D76">
      <w:pPr>
        <w:pStyle w:val="Heading2"/>
      </w:pPr>
      <w:bookmarkStart w:id="48" w:name="_Toc171357145"/>
      <w:r>
        <w:t>Tại sao RPL phù hợp với mạng tổn hao và năng lượng thấp</w:t>
      </w:r>
      <w:bookmarkEnd w:id="48"/>
    </w:p>
    <w:p w14:paraId="49724610" w14:textId="79B80C0D" w:rsidR="00E56448" w:rsidRDefault="00E56448" w:rsidP="00E56448">
      <w:r>
        <w:t>Thuật toán RPL (Routing Protocol for Low-Power and Lossy Networks) được thiết kế đặc biệt để phù hợp với các mạng tổn hao và năng lượng thấp (LLNs - Low-Power and Lossy Networks)</w:t>
      </w:r>
      <w:r w:rsidR="00690A11">
        <w:t xml:space="preserve"> nhờ vào những đặc điểm sau:</w:t>
      </w:r>
    </w:p>
    <w:p w14:paraId="58BE82E8" w14:textId="76AA2156" w:rsidR="00E56448" w:rsidRDefault="00AF0D72" w:rsidP="00E56448">
      <w:pPr>
        <w:pStyle w:val="ListParagraph"/>
        <w:numPr>
          <w:ilvl w:val="0"/>
          <w:numId w:val="27"/>
        </w:numPr>
      </w:pPr>
      <w:r>
        <w:t xml:space="preserve">Tiêu thụ năng lượng thấp: </w:t>
      </w:r>
      <w:r w:rsidR="00E56448">
        <w:t>RPL sử dụng các thuật toán định tuyến và cấu trúc mạng nhằm tối ưu hóa việc sử dụng năng lượng. Các thiết bị trong LLNs thường có nguồn năng lượng hạn chế, chẳng hạn như pin, nên RPL giúp kéo dài tuổi thọ của các nút mạng bằng cách giảm thiểu số lần truyền dữ liệu không cần thiết và cho phép các nút chuyển sang chế độ ngủ khi không hoạt động.</w:t>
      </w:r>
    </w:p>
    <w:p w14:paraId="456C67C9" w14:textId="77777777" w:rsidR="00DB35DB" w:rsidRDefault="00E56448" w:rsidP="00E56448">
      <w:pPr>
        <w:pStyle w:val="ListParagraph"/>
        <w:numPr>
          <w:ilvl w:val="0"/>
          <w:numId w:val="27"/>
        </w:numPr>
      </w:pPr>
      <w:r>
        <w:t>Khả Năng Chịu Lỗi và Linh Hoạt</w:t>
      </w:r>
      <w:r w:rsidR="000449F9">
        <w:t xml:space="preserve">: </w:t>
      </w:r>
    </w:p>
    <w:p w14:paraId="5E0755B0" w14:textId="46EE7788" w:rsidR="00E56448" w:rsidRDefault="00E56448" w:rsidP="00715FD3">
      <w:pPr>
        <w:pStyle w:val="ListParagraph"/>
        <w:numPr>
          <w:ilvl w:val="0"/>
          <w:numId w:val="30"/>
        </w:numPr>
      </w:pPr>
      <w:r>
        <w:t>Chịu lỗi tốt: RPL hoạt động hiệu quả trong môi trường có nhiều nhiễu và mất mát dữ liệu. Nó xây dựng và duy trì các đồ thị có hướng không chu kỳ (DODAGs) để định tuyến, giúp nhanh chóng tìm được các tuyến đường thay thế khi xảy ra lỗi.</w:t>
      </w:r>
    </w:p>
    <w:p w14:paraId="5A6F35F9" w14:textId="3EC22939" w:rsidR="00E56448" w:rsidRDefault="00DB35DB" w:rsidP="00715FD3">
      <w:pPr>
        <w:pStyle w:val="ListParagraph"/>
        <w:numPr>
          <w:ilvl w:val="0"/>
          <w:numId w:val="30"/>
        </w:numPr>
      </w:pPr>
      <w:r>
        <w:t>Linh hoạt:</w:t>
      </w:r>
      <w:r w:rsidR="00E56448">
        <w:t xml:space="preserve"> RPL có khả năng thích ứng với các thay đổi trong cấu trúc mạng và các điều kiện môi trường, đảm bảo mạng luôn hoạt động ổn định và hiệu quả.</w:t>
      </w:r>
    </w:p>
    <w:p w14:paraId="1124C26D" w14:textId="275E26FE" w:rsidR="00E56448" w:rsidRDefault="00E56448" w:rsidP="00E56448">
      <w:pPr>
        <w:pStyle w:val="ListParagraph"/>
        <w:numPr>
          <w:ilvl w:val="0"/>
          <w:numId w:val="27"/>
        </w:numPr>
      </w:pPr>
      <w:r>
        <w:lastRenderedPageBreak/>
        <w:t>Cấu Trúc DODAG</w:t>
      </w:r>
      <w:r w:rsidR="00715FD3">
        <w:t xml:space="preserve">: </w:t>
      </w:r>
      <w:r>
        <w:t>Định tuyến động: RPL sử dụng cấu trúc DODAG, trong đó các nút cảm biến được tổ chức theo một cây đồ thị có hướng không chu kỳ. Cấu trúc này giúp tối ưu hóa đường đi từ các nút cảm biến đến các điểm đích, giảm thiểu số bước nhảy và tiêu thụ năng lượng.</w:t>
      </w:r>
    </w:p>
    <w:p w14:paraId="754A667B" w14:textId="2E299EEB" w:rsidR="00E56448" w:rsidRDefault="00E56448" w:rsidP="00E56448">
      <w:pPr>
        <w:pStyle w:val="ListParagraph"/>
        <w:numPr>
          <w:ilvl w:val="0"/>
          <w:numId w:val="27"/>
        </w:numPr>
      </w:pPr>
      <w:r>
        <w:t>Objective Function (OF)</w:t>
      </w:r>
      <w:r w:rsidR="00BB4D9B">
        <w:t xml:space="preserve">: </w:t>
      </w:r>
      <w:r>
        <w:t>Lựa chọn tuyến đường tối ưu: OF trong RPL cho phép mạng lựa chọn tuyến đường dựa trên các tiêu chí cụ thể như năng lượng, độ trễ, độ tin cậy, và số bước nhảy. Điều này giúp tối ưu hóa việc sử dụng tài nguyên và cải thiện hiệu suất tổng thể của mạng.</w:t>
      </w:r>
    </w:p>
    <w:p w14:paraId="53225AB9" w14:textId="3E93284F" w:rsidR="00E56448" w:rsidRDefault="00E56448" w:rsidP="00E56448">
      <w:pPr>
        <w:pStyle w:val="ListParagraph"/>
        <w:numPr>
          <w:ilvl w:val="0"/>
          <w:numId w:val="27"/>
        </w:numPr>
      </w:pPr>
      <w:r>
        <w:t>Hỗ Trợ Đa Tuyến</w:t>
      </w:r>
      <w:r w:rsidR="00EA0E2A">
        <w:t xml:space="preserve">: </w:t>
      </w:r>
      <w:r>
        <w:t>Truyền thông hai chiều: RPL hỗ trợ cả truyền thông hướng lên (từ các nút cảm biến đến cổng mạng) và truyền thông hướng xuống (từ cổng mạng đến các nút cảm biến). Điều này quan trọng đối với các ứng dụng yêu cầu giám sát và điều khiển từ xa, đảm bảo tính linh hoạt và độ tin cậy của mạng.</w:t>
      </w:r>
    </w:p>
    <w:p w14:paraId="401BC37D" w14:textId="3DC7661A" w:rsidR="00E56448" w:rsidRDefault="00E56448" w:rsidP="00E56448">
      <w:pPr>
        <w:pStyle w:val="ListParagraph"/>
        <w:numPr>
          <w:ilvl w:val="0"/>
          <w:numId w:val="27"/>
        </w:numPr>
      </w:pPr>
      <w:r>
        <w:t>Quản Lý và Bảo Trì Mạng</w:t>
      </w:r>
      <w:r w:rsidR="0083494A">
        <w:t xml:space="preserve">: </w:t>
      </w:r>
      <w:r>
        <w:t>Tự khắc phục và bảo trì mạng: RPL có cơ chế tự phát hiện và khắc phục lỗi định tuyến. Khi phát hiện sự cố, các nút có thể tái cấu trúc DODAG hoặc tìm các tuyến đường thay thế, đảm bảo truyền thông liên tục và đáng tin cậy.</w:t>
      </w:r>
    </w:p>
    <w:p w14:paraId="04277685" w14:textId="2B960D60" w:rsidR="00E56448" w:rsidRDefault="00E56448" w:rsidP="009C546E">
      <w:pPr>
        <w:pStyle w:val="ListParagraph"/>
        <w:numPr>
          <w:ilvl w:val="0"/>
          <w:numId w:val="27"/>
        </w:numPr>
      </w:pPr>
      <w:r>
        <w:t>Giảm gói tin điều khiển: RPL sử dụng các gói tin điều khiển như DIO, DAO và DIS một cách hiệu quả để cập nhật và duy trì cấu trúc DODAG, giảm thiểu số lượng gói tin điều khiển cần thiết và tiết kiệm năng lượng.</w:t>
      </w:r>
    </w:p>
    <w:p w14:paraId="152A703F" w14:textId="29FE13BC" w:rsidR="00E56448" w:rsidRDefault="00E56448" w:rsidP="00E56448">
      <w:pPr>
        <w:pStyle w:val="ListParagraph"/>
        <w:numPr>
          <w:ilvl w:val="0"/>
          <w:numId w:val="27"/>
        </w:numPr>
      </w:pPr>
      <w:r>
        <w:t>Quản Lý Tài Nguyên Hiệu Quả</w:t>
      </w:r>
      <w:r w:rsidR="00D727A3">
        <w:t>:</w:t>
      </w:r>
      <w:r>
        <w:t xml:space="preserve"> Các thiết bị trong LLNs thường có khả năng xử lý, bộ nhớ và dung lượng lưu trữ hạn chế. RPL được thiết kế để hoạt động hiệu quả trong các điều kiện này, sử dụng ít tài nguyên nhưng vẫn đảm bảo hiệu suất cao.</w:t>
      </w:r>
    </w:p>
    <w:p w14:paraId="13CB9C72" w14:textId="301B7EA5" w:rsidR="00E56448" w:rsidRDefault="00E56448" w:rsidP="00E56448">
      <w:pPr>
        <w:pStyle w:val="ListParagraph"/>
        <w:numPr>
          <w:ilvl w:val="0"/>
          <w:numId w:val="27"/>
        </w:numPr>
      </w:pPr>
      <w:r>
        <w:t>Khả Năng Mở Rộng</w:t>
      </w:r>
      <w:r w:rsidR="00C948B3">
        <w:t xml:space="preserve">: </w:t>
      </w:r>
      <w:r>
        <w:t>RPL có thể được cấu hình để hỗ trợ nhiều loại ứng dụng và cấu trúc mạng khác nhau, từ mạng cây, mạng lưới đến các mô hình lai. Điều này cho phép mạng cảm biến không dây LLNs dễ dàng mở rộng và tích hợp vào nhiều lĩnh vực khác nhau.</w:t>
      </w:r>
    </w:p>
    <w:p w14:paraId="0E66FEE5" w14:textId="053D88C0" w:rsidR="00E56448" w:rsidRPr="00E56448" w:rsidRDefault="00E56448" w:rsidP="00E56448">
      <w:r>
        <w:t>RPL phù hợp với các mạng tổn hao và năng lượng thấp nhờ vào các đặc tính như hiệu quả năng lượng, khả năng chịu lỗi, cấu trúc DODAG, Objective Function linh hoạt, hỗ trợ đa tuyến, và khả năng quản lý tài nguyên hiệu quả. Những yếu tố này giúp RPL duy trì kết nối ổn định và hiệu suất cao trong môi trường mạng có nhiều thách thức, đáp ứng được nhu cầu của nhiều ứng dụng mạng cảm biến khác nhau.</w:t>
      </w:r>
    </w:p>
    <w:p w14:paraId="01412AAA" w14:textId="77777777" w:rsidR="0013209F" w:rsidRDefault="0013209F" w:rsidP="0013209F">
      <w:pPr>
        <w:pStyle w:val="Heading2"/>
      </w:pPr>
      <w:bookmarkStart w:id="49" w:name="_Toc171357146"/>
      <w:r>
        <w:t>Các hướng cải tiến</w:t>
      </w:r>
      <w:bookmarkEnd w:id="49"/>
    </w:p>
    <w:p w14:paraId="3C5FE2EB" w14:textId="04639263" w:rsidR="00D95C6A" w:rsidRPr="00D95C6A" w:rsidRDefault="00D95C6A" w:rsidP="00D95C6A">
      <w:r>
        <w:t xml:space="preserve">Thuật toán RPL hoạt động hiệu quả </w:t>
      </w:r>
      <w:r w:rsidR="001B7FA4">
        <w:t>với mạng cảm biến không dây tổn hao và năng lượng thấp, tuy nhiên nó vẫn còn một số hạn chế</w:t>
      </w:r>
      <w:r w:rsidR="001C584B">
        <w:t>. Một số hướng cải thiện các hạn chế của thuật toán</w:t>
      </w:r>
      <w:r w:rsidR="00C237A1">
        <w:t xml:space="preserve"> định tuyến RPL của các nghiên cứu liên quan được trình bày dưới đây.</w:t>
      </w:r>
    </w:p>
    <w:p w14:paraId="2132C0F7" w14:textId="6F535875" w:rsidR="0013209F" w:rsidRPr="0013209F" w:rsidRDefault="0013209F" w:rsidP="0013209F">
      <w:pPr>
        <w:pStyle w:val="Heading3"/>
      </w:pPr>
      <w:bookmarkStart w:id="50" w:name="_Toc164004256"/>
      <w:bookmarkStart w:id="51" w:name="_Toc171357147"/>
      <w:r w:rsidRPr="0013209F">
        <w:t>Cải tiến hàm mục tiêu (OF)</w:t>
      </w:r>
      <w:bookmarkEnd w:id="50"/>
      <w:bookmarkEnd w:id="51"/>
    </w:p>
    <w:p w14:paraId="332181D9" w14:textId="77777777" w:rsidR="0013209F" w:rsidRDefault="0013209F" w:rsidP="0013209F">
      <w:r>
        <w:t>Hàm mục tiêu quyết định trực tiếp đến hiệu suất của mạng cảm biến không dây. Việc lựa chọn hàm mục tiêu phù hợp sẽ giúp tiết kiệm năng lượng, tránh tắc nghẽn mạng, định tuyến gói tin hiệu quả. Vì vậy nhiều nghiên cứu tập trung vào cải tiến hàm mục tiêu cho thuật toán RPL. Có 2 cách tiếp cận chính được đề xuất:</w:t>
      </w:r>
    </w:p>
    <w:p w14:paraId="277F2B90" w14:textId="3C1E54EB" w:rsidR="0013209F" w:rsidRDefault="0013209F" w:rsidP="00785B88">
      <w:pPr>
        <w:pStyle w:val="ListParagraph"/>
        <w:numPr>
          <w:ilvl w:val="0"/>
          <w:numId w:val="9"/>
        </w:numPr>
      </w:pPr>
      <w:r>
        <w:lastRenderedPageBreak/>
        <w:t>Đề xuất chỉ số mới để tính OF.</w:t>
      </w:r>
    </w:p>
    <w:p w14:paraId="54B702F6" w14:textId="2B0C38D1" w:rsidR="0013209F" w:rsidRDefault="0013209F" w:rsidP="0013209F">
      <w:r>
        <w:t xml:space="preserve">Các chỉ số được sử dụng để tính toán OF dựa trên đặc tính của đường truyền (Link metrics) hoặc đặc tính của </w:t>
      </w:r>
      <w:r w:rsidR="00B601D0">
        <w:t>nút</w:t>
      </w:r>
      <w:r>
        <w:t xml:space="preserve">( </w:t>
      </w:r>
      <w:r w:rsidR="00B601D0">
        <w:t>Nút</w:t>
      </w:r>
      <w:r>
        <w:t xml:space="preserve"> metrics). Các chỉ số thường được sử dụng gồm:</w:t>
      </w:r>
    </w:p>
    <w:p w14:paraId="0BF9746E" w14:textId="77777777" w:rsidR="0013209F" w:rsidRDefault="0013209F" w:rsidP="0013209F">
      <w:pPr>
        <w:rPr>
          <w:u w:val="single"/>
        </w:rPr>
      </w:pPr>
      <w:r w:rsidRPr="00D320A7">
        <w:rPr>
          <w:u w:val="single"/>
        </w:rPr>
        <w:t>Link metrics:</w:t>
      </w:r>
    </w:p>
    <w:p w14:paraId="7BF46A5D" w14:textId="3893ECA5" w:rsidR="0013209F" w:rsidRDefault="0013209F" w:rsidP="00785B88">
      <w:pPr>
        <w:pStyle w:val="ListParagraph"/>
        <w:numPr>
          <w:ilvl w:val="0"/>
          <w:numId w:val="11"/>
        </w:numPr>
      </w:pPr>
      <w:r w:rsidRPr="009E6991">
        <w:t>RSSI (Received Signal Strength Indicator) và LQI (Link Quality Indicator): Tầng vật lý cho phép xác định các đặc tính mạng như tín hiệu, tần số, điện áp, vv. Hai chỉ số ước lượng liên kết radio phổ biến nhất là Received Signal Strength Indicator (RSSI) và Link Quality Indicator (LQI). RSSI là một tầng vật lý phần cứng, hoạt động như một bộ thu phát radio được tải để kiểm tra sự có sẵn của tín hiệu tần số nhận được trước khi gửi dữ liệu. Trong khi đó, LQI đo độ tin cậy của liên kết sử dụng một phạm vi từ 0 đến 7 để chỉ ra mức độ chất lượng của liên kết.</w:t>
      </w:r>
    </w:p>
    <w:p w14:paraId="6AA159C9" w14:textId="57A7D8C4" w:rsidR="0013209F" w:rsidRDefault="0013209F" w:rsidP="00785B88">
      <w:pPr>
        <w:pStyle w:val="ListParagraph"/>
        <w:numPr>
          <w:ilvl w:val="0"/>
          <w:numId w:val="11"/>
        </w:numPr>
      </w:pPr>
      <w:r w:rsidRPr="00675801">
        <w:t>ETX (Expected Transmission Count): Số Lượng Gói Truyền Dự Kiến là một chỉ số đánh giá độ tin cậy của mạng. Nó thể hiện số lần truyền gói cần thiết để nhận được một phản hồi từ đích đến. Con đường cung cấp giá trị ETX thấp nhất được chọn là con đường tối ưu để đến gốc.</w:t>
      </w:r>
    </w:p>
    <w:p w14:paraId="4AFE525B" w14:textId="2142F67E" w:rsidR="0013209F" w:rsidRDefault="00B601D0" w:rsidP="0013209F">
      <w:pPr>
        <w:rPr>
          <w:u w:val="single"/>
        </w:rPr>
      </w:pPr>
      <w:r>
        <w:rPr>
          <w:u w:val="single"/>
        </w:rPr>
        <w:t>Nút</w:t>
      </w:r>
      <w:r w:rsidR="0013209F" w:rsidRPr="0093309F">
        <w:rPr>
          <w:u w:val="single"/>
        </w:rPr>
        <w:t xml:space="preserve"> metrics:</w:t>
      </w:r>
    </w:p>
    <w:p w14:paraId="19AA3AD6" w14:textId="5E28F9F1" w:rsidR="0013209F" w:rsidRDefault="0013209F" w:rsidP="00785B88">
      <w:pPr>
        <w:pStyle w:val="ListParagraph"/>
        <w:numPr>
          <w:ilvl w:val="0"/>
          <w:numId w:val="10"/>
        </w:numPr>
      </w:pPr>
      <w:r w:rsidRPr="009076CA">
        <w:t xml:space="preserve">Năng lượng: Năng lượng là một chỉ số của nút, thể hiện lượng năng lượng mà các nút tiêu tốn trong quá trình hoạt động mạng của chúng. Do sự phân bố của các nút và khoảng cách của chúng đến điểm thu, một số nút có thể tiêu tốn năng lượng nhanh hơn. Những nút này </w:t>
      </w:r>
      <w:r>
        <w:t>tạo ra một nút thắt cổ chai gây tắc nghẽn mạng</w:t>
      </w:r>
      <w:r w:rsidRPr="009076CA">
        <w:t xml:space="preserve">. Vì lí do này, </w:t>
      </w:r>
      <w:r>
        <w:t>cần</w:t>
      </w:r>
      <w:r w:rsidRPr="009076CA">
        <w:t xml:space="preserve"> phải xem xét năng lượng </w:t>
      </w:r>
      <w:r>
        <w:t xml:space="preserve">còn lại </w:t>
      </w:r>
      <w:r w:rsidRPr="009076CA">
        <w:t>của các nút khi thiết kế một hàm mục tiêu mới</w:t>
      </w:r>
      <w:r>
        <w:fldChar w:fldCharType="begin"/>
      </w:r>
      <w:r w:rsidR="008975D2">
        <w:instrText xml:space="preserve"> ADDIN ZOTERO_ITEM CSL_CITATION {"citationID":"P60NtbC0","properties":{"formattedCitation":"[4]","plainCitation":"[4]","noteIndex":0},"citationItems":[{"id":20,"uris":["http://zotero.org/users/13272464/items/ZNRH9PSQ"],"itemData":{"id":20,"type":"article-journal","abstract":"This article proposed energy-efficient load-balanced RPL (EL-RPL) routing protocol for IoTs networks. In this protocol, a parent selection algorithm is proposed. It selects parent in parent list to be the next hop node toward destination node in networks based on an objective function that combines between the highest remaining energy and the total number of received packets by the parent. This can balance the load on all parents in the parents’ list. Besides, the EL-RPL protocol improves DODAG construction by preventing DIO packets transmission to the nodes with the lower ranks. This will lead to save energy and hence enhance the networks’ lifetime. Many experiments were performed using the OMNeT++ network simulator to evaluate the efficiency of EL-RPL routing protocol. In comparison with some existing protocol, the results ensure that the proposed EL-RPL protocol can efficiently save energy, decrease the control packets and improve the lifetime of the IoTs networks.","container-title":"International Journal of Internet Technology and Secured Transactions","DOI":"10.1504/IJITST.2021.114930","ISSN":"1748-569X, 1748-5703","issue":"3","journalAbbreviation":"IJITST","language":"en","page":"286","source":"DOI.org (Crossref)","title":"Energy-efficient load-balanced RPL routing protocol for internet of things networks","volume":"11","author":[{"family":"Idrees","given":"Ali Kadhum"},{"family":"Witwit","given":"Athraa J.H."}],"issued":{"date-parts":[["2021"]]}}}],"schema":"https://github.com/citation-style-language/schema/raw/master/csl-citation.json"} </w:instrText>
      </w:r>
      <w:r>
        <w:fldChar w:fldCharType="separate"/>
      </w:r>
      <w:r w:rsidR="008975D2" w:rsidRPr="008975D2">
        <w:t>[4]</w:t>
      </w:r>
      <w:r>
        <w:fldChar w:fldCharType="end"/>
      </w:r>
      <w:r w:rsidRPr="009076CA">
        <w:t>.</w:t>
      </w:r>
      <w:r>
        <w:t xml:space="preserve"> Trong nghiên cứu </w:t>
      </w:r>
      <w:r>
        <w:fldChar w:fldCharType="begin"/>
      </w:r>
      <w:r w:rsidR="008975D2">
        <w:instrText xml:space="preserve"> ADDIN ZOTERO_ITEM CSL_CITATION {"citationID":"oe2Q6PL9","properties":{"formattedCitation":"[5]","plainCitation":"[5]","noteIndex":0},"citationItems":[{"id":27,"uris":["http://zotero.org/users/13272464/items/GZZH98IY"],"itemData":{"id":27,"type":"paper-conference","abstract":"Nowadays, many protocols have been designed to support smart grid system due to the massively of transferred data, reliability and the constrained of environment. RPL protocols have been designed to support with these constrains of networks: energy, memory, power and interconnection. To improve the performance, ETX and energy balance metrics must be use in RPL networks. In this paper, we propose Weight Ranking Mechanism of energy balancing routing metric algorithm which can prolong a better life-time as compared to the conventional RPL routing metric.","container-title":"2017 14th International Conference on Electrical Engineering/Electronics, Computer, Telecommunications and Information Technology (ECTI-CON)","DOI":"10.1109/ECTICon.2017.8096319","event-place":"Phuket","event-title":"2017 14th International Conference on Electrical Engineering/Electronics, Computer, Telecommunications and Information Technology (ECTI-CON)","ISBN":"978-1-5386-0449-6","language":"en","page":"640-644","publisher":"IEEE","publisher-place":"Phuket","source":"DOI.org (Crossref)","title":"Weight ranking mechanism of energy balancing routing metric for RPL protocol in smart grid communications","URL":"http://ieeexplore.ieee.org/document/8096319/","author":[{"family":"Khemapataphan","given":"Buranin"},{"family":"Kheaksong","given":"Adisorn"},{"family":"Thakulsukanant","given":"Kornkamol"},{"family":"Lee","given":"Wilaiporn"}],"accessed":{"date-parts":[["2024",4,10]]},"issued":{"date-parts":[["2017",6]]}}}],"schema":"https://github.com/citation-style-language/schema/raw/master/csl-citation.json"} </w:instrText>
      </w:r>
      <w:r>
        <w:fldChar w:fldCharType="separate"/>
      </w:r>
      <w:r w:rsidR="008975D2" w:rsidRPr="008975D2">
        <w:t>[5]</w:t>
      </w:r>
      <w:r>
        <w:fldChar w:fldCharType="end"/>
      </w:r>
      <w:r>
        <w:t xml:space="preserve">, tác giả nhận thấy các nút có rank thấp hơn( gần root </w:t>
      </w:r>
      <w:r w:rsidR="00B601D0">
        <w:t>nút</w:t>
      </w:r>
      <w:r>
        <w:t xml:space="preserve">) hơn sẽ phải vận chuyển nhiều tin nhắn do các nút con gửi hơn. Do đó tác giả đề xuất thêm hệ số điều chỉnh dựa trên rank để cân bằng năng lượng trong mạng. </w:t>
      </w:r>
    </w:p>
    <w:p w14:paraId="3C2F6D10" w14:textId="1C5338FA" w:rsidR="0013209F" w:rsidRPr="0013209F" w:rsidRDefault="0013209F" w:rsidP="00785B88">
      <w:pPr>
        <w:pStyle w:val="ListParagraph"/>
        <w:numPr>
          <w:ilvl w:val="0"/>
          <w:numId w:val="10"/>
        </w:numPr>
      </w:pPr>
      <w:r>
        <w:t xml:space="preserve">Trạng thái tải: Sự phân bố không hợp lý của cấu trúc mạng có thể khiến một số nút trung gian bị quá tải vì có quá nhiều nút con dưới nó. Nghiên cứu </w:t>
      </w:r>
      <w:r>
        <w:fldChar w:fldCharType="begin"/>
      </w:r>
      <w:r w:rsidR="008975D2">
        <w:instrText xml:space="preserve"> ADDIN ZOTERO_ITEM CSL_CITATION {"citationID":"t3VulWsj","properties":{"formattedCitation":"[6]","plainCitation":"[6]","noteIndex":0},"citationItems":[{"id":26,"uris":["http://zotero.org/users/13272464/items/JHCLIE5R"],"itemData":{"id":26,"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fldChar w:fldCharType="separate"/>
      </w:r>
      <w:r w:rsidR="008975D2" w:rsidRPr="008975D2">
        <w:t>[6]</w:t>
      </w:r>
      <w:r>
        <w:fldChar w:fldCharType="end"/>
      </w:r>
      <w:r>
        <w:t xml:space="preserve"> chứng minh rằng trạng thái tắc nghẽn của mạng có thể thấy được qua dung lượng còn lại của hàng đợi tin nhắn của các nút. Vì vậy nghiên cứu đề xuất đưa hệ số sử dụng hàng đợi (queue utilization), kết hợp với giá trị ETX để làm hàm mục tiêu. </w:t>
      </w:r>
    </w:p>
    <w:p w14:paraId="0277DD73" w14:textId="18E36669" w:rsidR="0013209F" w:rsidRDefault="0013209F" w:rsidP="00785B88">
      <w:pPr>
        <w:pStyle w:val="ListParagraph"/>
        <w:numPr>
          <w:ilvl w:val="0"/>
          <w:numId w:val="9"/>
        </w:numPr>
      </w:pPr>
      <w:r>
        <w:t xml:space="preserve">Kết hợp nhiều chỉ số (Metrics): </w:t>
      </w:r>
    </w:p>
    <w:p w14:paraId="4B774810" w14:textId="77777777" w:rsidR="0013209F" w:rsidRDefault="0013209F" w:rsidP="0013209F">
      <w:r>
        <w:t>Các chỉ số định tuyến được sử dụng đơn lẻ có những ưu và nhược điểm riêng. Việc kết hợp các chỉ số lại với nhau có thể mang lại hiệu quả định tuyến cao hơn. Có 2 cách kết hợp:</w:t>
      </w:r>
    </w:p>
    <w:p w14:paraId="3A146C00" w14:textId="6593BB46" w:rsidR="0013209F" w:rsidRDefault="0013209F" w:rsidP="00785B88">
      <w:pPr>
        <w:pStyle w:val="ListParagraph"/>
        <w:numPr>
          <w:ilvl w:val="0"/>
          <w:numId w:val="10"/>
        </w:numPr>
      </w:pPr>
      <w:r>
        <w:t>Kiểu thứ bậc: Hai chỉ số được sử dụng. Nút sẽ quyết định chọn nút cha theo từng chỉ số. Nếu giá trị của chỉ số đầu tiên bằng nhau, nút sẽ kiểm tra chỉ số thứ hai để xác định nút cha.</w:t>
      </w:r>
    </w:p>
    <w:p w14:paraId="3C8012D8" w14:textId="478336E9" w:rsidR="0013209F" w:rsidRDefault="0013209F" w:rsidP="00785B88">
      <w:pPr>
        <w:pStyle w:val="ListParagraph"/>
        <w:numPr>
          <w:ilvl w:val="0"/>
          <w:numId w:val="10"/>
        </w:numPr>
      </w:pPr>
      <w:r>
        <w:t>Đánh trọng số: Các chỉ số được đánh trọng số để tính ra một chỉ số chung dùng để quyết định nút cha</w:t>
      </w:r>
      <w:r>
        <w:fldChar w:fldCharType="begin"/>
      </w:r>
      <w:r w:rsidR="008975D2">
        <w:instrText xml:space="preserve"> ADDIN ZOTERO_ITEM CSL_CITATION {"citationID":"mpC6T5Xk","properties":{"formattedCitation":"[7]","plainCitation":"[7]","noteIndex":0},"citationItems":[{"id":29,"uris":["http://zotero.org/users/13272464/items/9XR8ZTRV"],"itemData":{"id":29,"type":"article-journal","container-title":"Ad Hoc Networks","DOI":"10.1016/j.adhoc.2019.102001","ISSN":"15708705","journalAbbreviation":"Ad Hoc Networks","language":"en","page":"102001","source":"DOI.org (Crossref)","title":"A comprehensive survey on enhancements and limitations of the RPL protocol: A focus on the objective function","title-short":"A comprehensive survey on enhancements and limitations of the RPL protocol","volume":"96","author":[{"family":"Lamaazi","given":"Hanane"},{"family":"Benamar","given":"Nabil"}],"issued":{"date-parts":[["2020",1]]}}}],"schema":"https://github.com/citation-style-language/schema/raw/master/csl-citation.json"} </w:instrText>
      </w:r>
      <w:r>
        <w:fldChar w:fldCharType="separate"/>
      </w:r>
      <w:r w:rsidR="008975D2" w:rsidRPr="008975D2">
        <w:t>[7]</w:t>
      </w:r>
      <w:r>
        <w:fldChar w:fldCharType="end"/>
      </w:r>
      <w:r>
        <w:t>. Ví dụ số bước nhảy (Hop count- HP) và Số lượng gói truyền dự kiến( Expected transmission count – ETX) được sử dụng. Chỉ số chung:</w:t>
      </w:r>
    </w:p>
    <w:p w14:paraId="185FAFF4" w14:textId="77777777" w:rsidR="0013209F" w:rsidRPr="00833840" w:rsidRDefault="0013209F" w:rsidP="0013209F">
      <m:oMathPara>
        <m:oMath>
          <m:r>
            <w:rPr>
              <w:rFonts w:ascii="Cambria Math" w:hAnsi="Cambria Math"/>
            </w:rPr>
            <w:lastRenderedPageBreak/>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HP</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ETX)</m:t>
          </m:r>
        </m:oMath>
      </m:oMathPara>
    </w:p>
    <w:p w14:paraId="29EDE20F" w14:textId="77777777" w:rsidR="0013209F" w:rsidRDefault="0013209F" w:rsidP="0013209F">
      <w:pPr>
        <w:ind w:firstLine="720"/>
      </w:pPr>
      <w:r>
        <w:t xml:space="preserve">ở đó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và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thỏa mãn điều kiện: </w:t>
      </w:r>
      <m:oMath>
        <m:r>
          <w:rPr>
            <w:rFonts w:ascii="Cambria Math" w:hAnsi="Cambria Math"/>
          </w:rPr>
          <m:t>0≤</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1 và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oMath>
    </w:p>
    <w:p w14:paraId="0F219CCB" w14:textId="51ED156B" w:rsidR="0013209F" w:rsidRPr="005D4438" w:rsidRDefault="0013209F" w:rsidP="00785B88">
      <w:pPr>
        <w:pStyle w:val="ListParagraph"/>
        <w:numPr>
          <w:ilvl w:val="0"/>
          <w:numId w:val="10"/>
        </w:numPr>
      </w:pPr>
      <w:r>
        <w:t>Sử dụng Fuzzy logic</w:t>
      </w:r>
      <w:r>
        <w:fldChar w:fldCharType="begin"/>
      </w:r>
      <w:r w:rsidR="008975D2">
        <w:instrText xml:space="preserve"> ADDIN ZOTERO_ITEM CSL_CITATION {"citationID":"yVJrblLR","properties":{"formattedCitation":"[8]","plainCitation":"[8]","noteIndex":0},"citationItems":[{"id":21,"uris":["http://zotero.org/users/13272464/items/6PM9WC55"],"itemData":{"id":21,"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fldChar w:fldCharType="separate"/>
      </w:r>
      <w:r w:rsidR="008975D2" w:rsidRPr="008975D2">
        <w:t>[8]</w:t>
      </w:r>
      <w:r>
        <w:fldChar w:fldCharType="end"/>
      </w:r>
      <w:r>
        <w:t xml:space="preserve">: Logic mờ đã được ứng dụng thành công trong nhiều lĩnh vực nơi mà đầu ra phụ thuộc không rõ ràng vào các đầu vào, và các đầu vào có sự tương quan lớn với nhau. Trong nghiên cứu </w:t>
      </w:r>
      <w:r>
        <w:fldChar w:fldCharType="begin"/>
      </w:r>
      <w:r w:rsidR="008975D2">
        <w:instrText xml:space="preserve"> ADDIN ZOTERO_ITEM CSL_CITATION {"citationID":"huEsiUj2","properties":{"formattedCitation":"[8]","plainCitation":"[8]","noteIndex":0},"citationItems":[{"id":21,"uris":["http://zotero.org/users/13272464/items/6PM9WC55"],"itemData":{"id":21,"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fldChar w:fldCharType="separate"/>
      </w:r>
      <w:r w:rsidR="008975D2" w:rsidRPr="008975D2">
        <w:t>[8]</w:t>
      </w:r>
      <w:r>
        <w:fldChar w:fldCharType="end"/>
      </w:r>
      <w:r>
        <w:t>, tác giả đề xuất sử dụng logic mờ để kết hợp chỉ số ETX và tiêu thụ năng lượng. Kết quả cho thấy phương pháp cân bằng phân phối tiêu thụ năng lượng tốt hơn và hiệu suất tốt hơn.</w:t>
      </w:r>
    </w:p>
    <w:p w14:paraId="1788D411" w14:textId="77777777" w:rsidR="0013209F" w:rsidRPr="0013209F" w:rsidRDefault="0013209F" w:rsidP="0013209F">
      <w:pPr>
        <w:pStyle w:val="Heading3"/>
      </w:pPr>
      <w:bookmarkStart w:id="52" w:name="_Toc164004257"/>
      <w:bookmarkStart w:id="53" w:name="_Toc171357148"/>
      <w:r w:rsidRPr="0013209F">
        <w:t>Cơ chế downward</w:t>
      </w:r>
      <w:bookmarkEnd w:id="52"/>
      <w:bookmarkEnd w:id="53"/>
    </w:p>
    <w:p w14:paraId="773C4C1E" w14:textId="561F7AD6" w:rsidR="0013209F" w:rsidRDefault="0013209F" w:rsidP="0013209F">
      <w:r>
        <w:t>Cơ chế downward của thuật toán RPL có hai chế độ: chế độ lưu trữ</w:t>
      </w:r>
      <w:r w:rsidR="001D411C">
        <w:t xml:space="preserve"> (</w:t>
      </w:r>
      <w:r>
        <w:t>storing mode) và chế độ không lưu trữ( non-storing mode). Cả hai chế độ này đều tồn tại những nhược điểm:</w:t>
      </w:r>
    </w:p>
    <w:p w14:paraId="5F4100B9" w14:textId="1F54396E" w:rsidR="0013209F" w:rsidRDefault="0013209F" w:rsidP="00785B88">
      <w:pPr>
        <w:pStyle w:val="ListParagraph"/>
        <w:numPr>
          <w:ilvl w:val="0"/>
          <w:numId w:val="10"/>
        </w:numPr>
      </w:pPr>
      <w:r w:rsidRPr="008A285A">
        <w:t>Trong chế độ không lưu trữ, một định tuyến nguồn được sử dụng cho truyền gói tin, nhưng định tuyến nguồn có thể gây ra độ trễ và mất gói tin. Để thực hiện định tuyến nguồn, chế độ không lưu trữ lưu trữ tất cả thông tin đường đi định tuyến trong một DODAG root. DODAG root tạo ra các phần bổ sung của một header định tuyến bao gồm thông tin cho định tuyến nguồn. Do đó, chế độ không lưu trữ sẽ có lợi ích cho các nút bị hạn chế bộ nhớ. Tuy nhiên, chế độ không lưu trữ có thể gây ra việc chia nhỏ gói tin khi chiều dài của con đường đến một điểm đích trở nên dài hơn vì tất cả các đường đều phải được lưu trữ trong header định tuyến. Việc chia nhỏ gói tin dẫn đến việc sử dụng nhiều gói tin hơn để mang một lượng thông tin tương đương. Do đó, độ trễ và mất gói tin được gây ra bởi việc chia nhỏ gói tin.</w:t>
      </w:r>
    </w:p>
    <w:p w14:paraId="5BC5B3B7" w14:textId="66539AB6" w:rsidR="0013209F" w:rsidRDefault="0013209F" w:rsidP="00785B88">
      <w:pPr>
        <w:pStyle w:val="ListParagraph"/>
        <w:numPr>
          <w:ilvl w:val="0"/>
          <w:numId w:val="10"/>
        </w:numPr>
      </w:pPr>
      <w:r w:rsidRPr="008A285A">
        <w:t xml:space="preserve">Chế độ lưu trữ cũng có một điểm yếu. Trong chế độ này, thông tin định tuyến hướng xuống được lưu trữ riêng biệt giữa các </w:t>
      </w:r>
      <w:r>
        <w:t>nút định tuyến</w:t>
      </w:r>
      <w:r w:rsidRPr="008A285A">
        <w:t xml:space="preserve">, và việc truyền gói tin được thực hiện bằng cách sử dụng thông tin đã lưu trữ này. Việc chuyển tiếp gói tin có thể được thực hiện mà không cần bất kỳ thông tin bổ sung nào, nhưng có một hạn chế là các </w:t>
      </w:r>
      <w:r>
        <w:t>nút</w:t>
      </w:r>
      <w:r w:rsidRPr="008A285A">
        <w:t xml:space="preserve"> định tuyến gần với một DODAG root cần nhiều không gian lưu trữ hơn vì </w:t>
      </w:r>
      <w:r>
        <w:t>chúng</w:t>
      </w:r>
      <w:r w:rsidRPr="008A285A">
        <w:t xml:space="preserve"> phải đảm bảo giữ thông tin định tuyến liên quan đến toàn bộ các DODAG con. Điều này khiến cho tính mở rộng của mạng với các nút có bộ nhớ hạn chế bị hạn chế. Điểm yếu tự nhiên của chế độ lưu trữ có thể trở nên trầm trọng trong tình huống có thể xảy ra khi các nút di động xuất hiện trong mạng DODAG. Các nút di động được phép di chuyển tự do trên mạng DODAG mà không cần dọn dẹp các bảng định tuyến đã được lưu trữ trong các nút đã tham gia trước đó. Vì lí do này, trong chế độ lưu trữ, các bộ định tuyến có thể cần thêm không gian lưu trữ để lưu trữ thông tin định tuyến của các nút di động. </w:t>
      </w:r>
    </w:p>
    <w:p w14:paraId="4A8C4CA5" w14:textId="123ED527" w:rsidR="0013209F" w:rsidRDefault="0013209F" w:rsidP="0013209F">
      <w:r>
        <w:t xml:space="preserve">Nghiên cứu </w:t>
      </w:r>
      <w:r>
        <w:fldChar w:fldCharType="begin"/>
      </w:r>
      <w:r w:rsidR="008975D2">
        <w:instrText xml:space="preserve"> ADDIN ZOTERO_ITEM CSL_CITATION {"citationID":"TO93Z7Oc","properties":{"formattedCitation":"[9]","plainCitation":"[9]","noteIndex":0},"citationItems":[{"id":31,"uris":["http://zotero.org/users/13272464/items/JKWW2S2V"],"itemData":{"id":31,"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fldChar w:fldCharType="separate"/>
      </w:r>
      <w:r w:rsidR="008975D2" w:rsidRPr="008975D2">
        <w:t>[9]</w:t>
      </w:r>
      <w:r>
        <w:fldChar w:fldCharType="end"/>
      </w:r>
      <w:r>
        <w:t xml:space="preserve"> đề xuất chế độ kết hợp giữa storing mode và non-storing mode (hybrid mode) để cải thiện nhược điểm của chế độ downward. Một phần tiêu đề mở rộng Ipv6 mới được tác giả đề xuất</w:t>
      </w:r>
      <w:r w:rsidR="00D7483B">
        <w:t xml:space="preserve"> để mang thêm thông tin hỗ trợ định tuyến</w:t>
      </w:r>
      <w:r>
        <w:t xml:space="preserve">. </w:t>
      </w:r>
    </w:p>
    <w:p w14:paraId="4546505B" w14:textId="0715C4A7" w:rsidR="00E06819" w:rsidRDefault="00E06819" w:rsidP="00E06819">
      <w:pPr>
        <w:pStyle w:val="Heading3"/>
      </w:pPr>
      <w:bookmarkStart w:id="54" w:name="_Toc171357149"/>
      <w:r>
        <w:lastRenderedPageBreak/>
        <w:t>Tính bảo mật</w:t>
      </w:r>
      <w:bookmarkEnd w:id="54"/>
    </w:p>
    <w:p w14:paraId="385FC8C7" w14:textId="732DF614" w:rsidR="0013209F" w:rsidRDefault="008340E3" w:rsidP="0013209F">
      <w:r>
        <w:t>Mặc dù RPL được thiết kế để hoạt động hiệu quả trong các mạng tổn hao và năng lượng thấp, nó vẫn dễ bị ảnh hưởng bởi nhiều loại tấn công bảo mật. Dưới đây là một số tấn công bảo mật phổ biến có thể gặp phải đối với RPL:</w:t>
      </w:r>
    </w:p>
    <w:p w14:paraId="2CF15499" w14:textId="2F02AFBF" w:rsidR="00FA7284" w:rsidRDefault="00FA7284" w:rsidP="00FA7284">
      <w:pPr>
        <w:pStyle w:val="ListParagraph"/>
        <w:numPr>
          <w:ilvl w:val="0"/>
          <w:numId w:val="10"/>
        </w:numPr>
      </w:pPr>
      <w:r>
        <w:t>Tấn công rank: Trong tấn công này, một nút độc hại báo cáo thứ hạng thấp hơn thực tế để thu hút lưu lượng từ các nút khác.</w:t>
      </w:r>
      <w:r w:rsidR="00821D4A">
        <w:t xml:space="preserve"> Điều này có thể dẫn đến mất mát dữ liệu, tạo ra các vòng lặp định tuyến, và gây ra tình trạng tắc nghẽn ở nút độc hại.</w:t>
      </w:r>
      <w:r w:rsidR="00040DC8">
        <w:t xml:space="preserve"> Để phòng ngừa, chúng ta có thể sử dụng các cơ chế xác thực thứ hạng, theo dõi và giám sát hành vi của nút để phát hiện và ngăn chặn các hành vi giả mạo.</w:t>
      </w:r>
    </w:p>
    <w:p w14:paraId="57C5CD63" w14:textId="509FA6A8" w:rsidR="00B447A2" w:rsidRDefault="00B447A2" w:rsidP="00FA7284">
      <w:pPr>
        <w:pStyle w:val="ListParagraph"/>
        <w:numPr>
          <w:ilvl w:val="0"/>
          <w:numId w:val="10"/>
        </w:numPr>
      </w:pPr>
      <w:r>
        <w:t>Tấn công blackhole: Một nút độc hại nhận tất cả các gói tin định tuyến và sau đó bỏ tất cả chúng.</w:t>
      </w:r>
      <w:r w:rsidRPr="00B447A2">
        <w:t xml:space="preserve"> </w:t>
      </w:r>
      <w:r>
        <w:t>Tấn công này gây mất mát dữ liệu và làm giảm hiệu suất của mạng.</w:t>
      </w:r>
      <w:r w:rsidR="004A69B5">
        <w:t xml:space="preserve"> Cách khắc phục: Sử dụng các cơ chế xác thực và giám sát mạng để phát hiện và loại bỏ các nút độc hại.</w:t>
      </w:r>
    </w:p>
    <w:p w14:paraId="6AAED091" w14:textId="09699EA5" w:rsidR="002C25EC" w:rsidRDefault="002C25EC" w:rsidP="00FA7284">
      <w:pPr>
        <w:pStyle w:val="ListParagraph"/>
        <w:numPr>
          <w:ilvl w:val="0"/>
          <w:numId w:val="10"/>
        </w:numPr>
      </w:pPr>
      <w:r>
        <w:t>Tấn công Dos: Các tấn công DoS nhằm làm quá tải mạng bằng cách gửi một lượng lớn gói tin giả mạo hoặc gây tắc nghẽn tại các nút quan trọng. Hậu quả làm gián đoạn dịch vụ, giảm hiệu suất mạng và tiêu tốn năng lượng của các nút.</w:t>
      </w:r>
      <w:r w:rsidR="005A0CA8">
        <w:t xml:space="preserve"> Cách khắc phục là sử dụng các cơ chế bảo vệ như lọc gói tin, giới hạn tốc độ và giám sát lưu lượng để phát hiện và ngăn chặn các hành vi tấn công.</w:t>
      </w:r>
    </w:p>
    <w:p w14:paraId="2B7977FD" w14:textId="7A5FC7FD" w:rsidR="00CD45EA" w:rsidRPr="0013209F" w:rsidRDefault="00852D02" w:rsidP="00CD45EA">
      <w:r>
        <w:t xml:space="preserve">Các nhà nghiên cứu đã và đang nỗ lực nhằm cải tiến thuật toán định tuyến RPL chống lại các cuộc tấn công bảo mật trên. </w:t>
      </w:r>
    </w:p>
    <w:p w14:paraId="00279DC4" w14:textId="74FB1275" w:rsidR="00D860D2" w:rsidRDefault="00B81195" w:rsidP="00D860D2">
      <w:pPr>
        <w:pStyle w:val="Heading2"/>
      </w:pPr>
      <w:bookmarkStart w:id="55" w:name="_Toc171357150"/>
      <w:r>
        <w:t>Kết luận chương</w:t>
      </w:r>
      <w:bookmarkEnd w:id="55"/>
    </w:p>
    <w:p w14:paraId="21CBF0A4" w14:textId="341E41E6" w:rsidR="00466D16" w:rsidRDefault="00D860D2" w:rsidP="00D860D2">
      <w:r>
        <w:t xml:space="preserve">Mặc dù </w:t>
      </w:r>
      <w:r w:rsidR="00F37974">
        <w:t>còn một số hạn chế, nhưng thuật toán RPL vẫn</w:t>
      </w:r>
      <w:r w:rsidR="006261AB">
        <w:t xml:space="preserve"> là một thuật toán định tuyến hiệu quả và phổ biến cho mạng cảm biến không dây</w:t>
      </w:r>
      <w:r w:rsidR="00334F5D">
        <w:t>. Các kĩ sư và nhà khoa học đã và đang nỗ lực nghiên cứu nhằm</w:t>
      </w:r>
      <w:r w:rsidR="00913F2E">
        <w:t xml:space="preserve"> khắc phục các nhược điểm còn tồn tại của thuật toán RPL. Đây cũng là một chủ đề </w:t>
      </w:r>
      <w:r w:rsidR="00565C3F">
        <w:t xml:space="preserve">nghiên cứu </w:t>
      </w:r>
      <w:r w:rsidR="00913F2E">
        <w:t xml:space="preserve">đáng </w:t>
      </w:r>
      <w:r w:rsidR="00A425C9">
        <w:t>chú ý dành cho các nhà nghiên cứu quan tâm đến mạng cảm biến không dây</w:t>
      </w:r>
      <w:r w:rsidR="00EC2528">
        <w:t xml:space="preserve"> và những ứng dụng của nó. </w:t>
      </w:r>
    </w:p>
    <w:p w14:paraId="46DB1B18" w14:textId="0EC1C8F6" w:rsidR="004178C6" w:rsidRDefault="00466D16" w:rsidP="004178C6">
      <w:r>
        <w:br w:type="page"/>
      </w:r>
    </w:p>
    <w:p w14:paraId="57D744EC" w14:textId="1C88B149" w:rsidR="00EA1364" w:rsidRDefault="004178C6" w:rsidP="00E5692A">
      <w:pPr>
        <w:pStyle w:val="Heading1"/>
      </w:pPr>
      <w:bookmarkStart w:id="56" w:name="_Toc171357151"/>
      <w:r>
        <w:lastRenderedPageBreak/>
        <w:t>MỘT SỐ THUẬT TOÁN CẢI TIẾN DỰA TRÊN RPL</w:t>
      </w:r>
      <w:bookmarkEnd w:id="56"/>
    </w:p>
    <w:p w14:paraId="1019D5FA" w14:textId="124EB82F" w:rsidR="008D170F" w:rsidRPr="008D170F" w:rsidRDefault="008D170F" w:rsidP="008D170F">
      <w:r>
        <w:t>Chương 3 trình bày về 3 thuật toán định tuyến cải tiến dựa trên thuật toán RPL sẽ được đánh giá trong đồ án này. Qua chương này, người đọc sẽ hiểu được cách hoạt động của thuật toán định tuyến và những mục tiêu và mỗi thuật toán nhắm đến.</w:t>
      </w:r>
    </w:p>
    <w:p w14:paraId="7C955BE8" w14:textId="1DC9DA43" w:rsidR="0092305F" w:rsidRPr="00EA1364" w:rsidRDefault="00EA1364" w:rsidP="00EA1364">
      <w:pPr>
        <w:rPr>
          <w:lang w:val="en-GB"/>
        </w:rPr>
      </w:pPr>
      <w:r>
        <w:t xml:space="preserve">Thuật toán RPL tiêu chuẩn được mô tả bởi </w:t>
      </w:r>
      <w:r w:rsidRPr="00EA1364">
        <w:rPr>
          <w:lang w:val="en-GB"/>
        </w:rPr>
        <w:t>IETF</w:t>
      </w:r>
      <w:r>
        <w:rPr>
          <w:lang w:val="en-GB"/>
        </w:rPr>
        <w:t xml:space="preserve"> trong </w:t>
      </w:r>
      <w:r>
        <w:rPr>
          <w:lang w:val="en-GB"/>
        </w:rPr>
        <w:fldChar w:fldCharType="begin"/>
      </w:r>
      <w:r w:rsidR="008975D2">
        <w:rPr>
          <w:lang w:val="en-GB"/>
        </w:rPr>
        <w:instrText xml:space="preserve"> ADDIN ZOTERO_ITEM CSL_CITATION {"citationID":"Rjo21fI5","properties":{"formattedCitation":"[10]","plainCitation":"[10]","noteIndex":0},"citationItems":[{"id":32,"uris":["http://zotero.org/users/13272464/items/TPVUYTFZ"],"itemData":{"id":32,"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rPr>
          <w:lang w:val="en-GB"/>
        </w:rPr>
        <w:fldChar w:fldCharType="separate"/>
      </w:r>
      <w:r w:rsidR="008975D2" w:rsidRPr="008975D2">
        <w:t>[10]</w:t>
      </w:r>
      <w:r>
        <w:rPr>
          <w:lang w:val="en-GB"/>
        </w:rPr>
        <w:fldChar w:fldCharType="end"/>
      </w:r>
      <w:r>
        <w:rPr>
          <w:lang w:val="en-GB"/>
        </w:rPr>
        <w:t xml:space="preserve"> cung cấp 2 hàm mục tiêu cơ bản là OF0 và MRHOF. </w:t>
      </w:r>
      <w:r w:rsidR="00FD6500">
        <w:rPr>
          <w:lang w:val="en-GB"/>
        </w:rPr>
        <w:t xml:space="preserve">Giá trị Expected Transmit Count (ETX) thường được sử dụng để như chỉ số đánh giá chất lượng đường truyền từ </w:t>
      </w:r>
      <w:r w:rsidR="00B601D0">
        <w:rPr>
          <w:lang w:val="en-GB"/>
        </w:rPr>
        <w:t>nút</w:t>
      </w:r>
      <w:r w:rsidR="00FD6500">
        <w:rPr>
          <w:lang w:val="en-GB"/>
        </w:rPr>
        <w:t xml:space="preserve"> đến </w:t>
      </w:r>
      <w:r w:rsidR="00B601D0">
        <w:rPr>
          <w:lang w:val="en-GB"/>
        </w:rPr>
        <w:t>nút</w:t>
      </w:r>
      <w:r w:rsidR="00FD6500">
        <w:rPr>
          <w:lang w:val="en-GB"/>
        </w:rPr>
        <w:t xml:space="preserve"> gốc. </w:t>
      </w:r>
      <w:r>
        <w:rPr>
          <w:lang w:val="en-GB"/>
        </w:rPr>
        <w:t>Chúng có thể hoạt động tốt trong mạng đơn giản với lưu lượng thấp. Tuy nhiên, những thuật toán này</w:t>
      </w:r>
      <w:r w:rsidR="00AC7F08">
        <w:rPr>
          <w:lang w:val="en-GB"/>
        </w:rPr>
        <w:t xml:space="preserve"> mới chỉ xem xét đến chất lượng đường truyền làm tiêu chí chọn </w:t>
      </w:r>
      <w:r w:rsidR="00B601D0">
        <w:rPr>
          <w:lang w:val="en-GB"/>
        </w:rPr>
        <w:t>nút</w:t>
      </w:r>
      <w:r w:rsidR="00AC7F08">
        <w:rPr>
          <w:lang w:val="en-GB"/>
        </w:rPr>
        <w:t xml:space="preserve"> cha ưu tiên</w:t>
      </w:r>
      <w:r w:rsidR="00FD6500">
        <w:rPr>
          <w:lang w:val="en-GB"/>
        </w:rPr>
        <w:t xml:space="preserve">, có thể dẫn đến mất cân bằng về mặt năng lượng khi một nhóm các </w:t>
      </w:r>
      <w:r w:rsidR="00B601D0">
        <w:rPr>
          <w:lang w:val="en-GB"/>
        </w:rPr>
        <w:t>nút</w:t>
      </w:r>
      <w:r w:rsidR="00FD6500">
        <w:rPr>
          <w:lang w:val="en-GB"/>
        </w:rPr>
        <w:t xml:space="preserve"> cùng chọn một </w:t>
      </w:r>
      <w:r w:rsidR="00B601D0">
        <w:rPr>
          <w:lang w:val="en-GB"/>
        </w:rPr>
        <w:t>nút</w:t>
      </w:r>
      <w:r w:rsidR="00FD6500">
        <w:rPr>
          <w:lang w:val="en-GB"/>
        </w:rPr>
        <w:t xml:space="preserve"> cha có chỉ số ETX nhỏ nhất để làm </w:t>
      </w:r>
      <w:r w:rsidR="00B601D0">
        <w:rPr>
          <w:lang w:val="en-GB"/>
        </w:rPr>
        <w:t>nút</w:t>
      </w:r>
      <w:r w:rsidR="00FD6500">
        <w:rPr>
          <w:lang w:val="en-GB"/>
        </w:rPr>
        <w:t xml:space="preserve"> cha ưu tiên. </w:t>
      </w:r>
      <w:r w:rsidR="00B601D0">
        <w:rPr>
          <w:lang w:val="en-GB"/>
        </w:rPr>
        <w:t>Nút</w:t>
      </w:r>
      <w:r w:rsidR="00FD6500">
        <w:rPr>
          <w:lang w:val="en-GB"/>
        </w:rPr>
        <w:t xml:space="preserve"> cha này sẽ nhanh chóng cạn kiệt năng lượng và ngừng hoạt động. </w:t>
      </w:r>
      <w:r w:rsidR="00AC7F08">
        <w:rPr>
          <w:lang w:val="en-GB"/>
        </w:rPr>
        <w:t>Để khắc phục vấn đề này, một số nghiên cứu đã đề xuất các OF mới để giải quyết vấn đề cân bằng năng lượng trong mạng tổn hao và năng lượng thấp.</w:t>
      </w:r>
      <w:r w:rsidR="00E92718">
        <w:rPr>
          <w:lang w:val="en-GB"/>
        </w:rPr>
        <w:t xml:space="preserve"> Dưới đây em sẽ giới thiệu một số thuật toán cải tiến. Đặc điểm chung của các thuật toán này là đều sử dụng chỉ số ETX để đánh giá chất lượng đường truyền, kết hợp với một chỉ số đề xuất để cân bằng năng lượng và phát hiện tắc nghẽn trong mạng.</w:t>
      </w:r>
    </w:p>
    <w:p w14:paraId="2F1E6C4E" w14:textId="739BDAE0" w:rsidR="00D05B49" w:rsidRDefault="004178C6" w:rsidP="00D05B49">
      <w:pPr>
        <w:pStyle w:val="Heading2"/>
      </w:pPr>
      <w:bookmarkStart w:id="57" w:name="_Toc171357152"/>
      <w:r>
        <w:t>Thuật toán RPL cải tiến dựa trên năng lượng</w:t>
      </w:r>
      <w:r w:rsidR="00362C9F">
        <w:t xml:space="preserve"> còn dư</w:t>
      </w:r>
      <w:bookmarkEnd w:id="57"/>
    </w:p>
    <w:p w14:paraId="409C8F59" w14:textId="64803366" w:rsidR="00EA1364" w:rsidRDefault="00FD6500" w:rsidP="00EA1364">
      <w:r>
        <w:t xml:space="preserve">Do đặc điểm của mạng cảm biến không dây năng lượng thấp là các </w:t>
      </w:r>
      <w:r w:rsidR="00B601D0">
        <w:t>nút</w:t>
      </w:r>
      <w:r>
        <w:t xml:space="preserve"> thường được hoạt động trên các nguồn năng lượng hạn chế như pin, hoặc nguồn năng lượng tái tạo công suất thấp như năng lượng mặt trời. Vì vậy</w:t>
      </w:r>
      <w:r w:rsidR="008C2BD4">
        <w:t xml:space="preserve"> lượng năng lượng còn lại có thể được sử dụng của </w:t>
      </w:r>
      <w:r w:rsidR="00B601D0">
        <w:t>nút</w:t>
      </w:r>
      <w:r w:rsidR="008C2BD4">
        <w:t xml:space="preserve"> cần được đưa vào để xem xét như một tiêu chí để định tuyến. Nghiên cứu </w:t>
      </w:r>
      <w:r w:rsidR="008C2BD4">
        <w:fldChar w:fldCharType="begin"/>
      </w:r>
      <w:r w:rsidR="008975D2">
        <w:instrText xml:space="preserve"> ADDIN ZOTERO_ITEM CSL_CITATION {"citationID":"Sl50EWcF","properties":{"formattedCitation":"[11]","plainCitation":"[11]","noteIndex":0},"citationItems":[{"id":4,"uris":["http://zotero.org/users/13272464/items/2XIUN3B4"],"itemData":{"id":4,"type":"paper-conference","container-title":"2013 IEEE International Conference on Systems, Man, and Cybernetics","DOI":"10.1109/SMC.2013.651","event-place":"Manchester","event-title":"2013 IEEE International Conference on Systems, Man and Cybernetics (SMC 2013)","ISBN":"978-1-4799-0652-9","page":"3813-3818","publisher":"IEEE","publisher-place":"Manchester","source":"DOI.org (Crossref)","title":"Energy-Efficient Oriented Routing Algorithm in Wireless Sensor Networks","URL":"http://ieeexplore.ieee.org/document/6722404/","author":[{"family":"Chang","given":"Lin-Huang"},{"family":"Lee","given":"Tsung-Han"},{"family":"Chen","given":"Shu-Jan"},{"family":"Liao","given":"Cheng-Yen"}],"accessed":{"date-parts":[["2024",5,9]]},"issued":{"date-parts":[["2013",10]]}}}],"schema":"https://github.com/citation-style-language/schema/raw/master/csl-citation.json"} </w:instrText>
      </w:r>
      <w:r w:rsidR="008C2BD4">
        <w:fldChar w:fldCharType="separate"/>
      </w:r>
      <w:r w:rsidR="008975D2" w:rsidRPr="008975D2">
        <w:t>[11]</w:t>
      </w:r>
      <w:r w:rsidR="008C2BD4">
        <w:fldChar w:fldCharType="end"/>
      </w:r>
      <w:r w:rsidR="008C2BD4">
        <w:t xml:space="preserve"> sử dụng tỉ số năng lượng còn lại của </w:t>
      </w:r>
      <w:r w:rsidR="00B601D0">
        <w:t>nút</w:t>
      </w:r>
      <w:r w:rsidR="008C2BD4">
        <w:t xml:space="preserve"> trên tổng năng lượng của </w:t>
      </w:r>
      <w:r w:rsidR="00B601D0">
        <w:t>nút</w:t>
      </w:r>
      <w:r w:rsidR="008C2BD4">
        <w:t xml:space="preserve"> kết hợp với giá trị ETX để làm hàm mục tiêu cho thuật toán RPL.</w:t>
      </w:r>
    </w:p>
    <w:p w14:paraId="5A8CA3EC" w14:textId="0BB82120" w:rsidR="005F6FDC" w:rsidRDefault="005F6FDC" w:rsidP="005F6FDC">
      <w:pPr>
        <w:pStyle w:val="Heading3"/>
      </w:pPr>
      <w:bookmarkStart w:id="58" w:name="_Ref171345820"/>
      <w:bookmarkStart w:id="59" w:name="_Ref171345833"/>
      <w:bookmarkStart w:id="60" w:name="_Toc171357153"/>
      <w:r>
        <w:t xml:space="preserve">Ước tính năng lượng tiêu thụ của </w:t>
      </w:r>
      <w:r w:rsidR="00B601D0">
        <w:t>nút</w:t>
      </w:r>
      <w:bookmarkEnd w:id="58"/>
      <w:bookmarkEnd w:id="59"/>
      <w:bookmarkEnd w:id="60"/>
    </w:p>
    <w:p w14:paraId="79140C09" w14:textId="7AE2218F" w:rsidR="005F6FDC" w:rsidRDefault="005F6FDC" w:rsidP="005F6FDC">
      <w:r>
        <w:t xml:space="preserve">Để xác định được tỉ lệ năng lượng còn lại của </w:t>
      </w:r>
      <w:r w:rsidR="00B601D0">
        <w:t>nút</w:t>
      </w:r>
      <w:r>
        <w:t xml:space="preserve">, chúng ta cần tính được lượng năng lượng </w:t>
      </w:r>
      <w:r w:rsidR="00B601D0">
        <w:t>nút</w:t>
      </w:r>
      <w:r>
        <w:t xml:space="preserve"> đã sử dụng. Việc này có thể được thực hiện bằng cách lắp đặt các mạch điện phần cứng cho phép đo công suất, dòng điện, điện áp tiêu thụ của từng </w:t>
      </w:r>
      <w:r w:rsidR="00B601D0">
        <w:t>nút</w:t>
      </w:r>
      <w:r>
        <w:t>. Tuy nhiên phần cứng triển khai thêm làm tăng chi phí, kích thước của sản phẩm, khó có thể triển khai trong thực tế. Vì vậy phương pháp ước tính năng lượng tiêu thụ bằng phần mềm được được sử dụng</w:t>
      </w:r>
      <w:r w:rsidR="00362C9F">
        <w:t xml:space="preserve">. Phương pháp này dựa trên quan sát rằng một </w:t>
      </w:r>
      <w:r w:rsidR="00B601D0">
        <w:t>nút</w:t>
      </w:r>
      <w:r w:rsidR="00362C9F">
        <w:t xml:space="preserve"> cảm biến truyền tin bằng sóng radio có 4 trạng thái hoạt động ứng với 4 mức độ tiêu thụ năng lượng khác nhau:</w:t>
      </w:r>
    </w:p>
    <w:p w14:paraId="1AEA02DD" w14:textId="148AB24A" w:rsidR="00362C9F" w:rsidRDefault="00362C9F" w:rsidP="00785B88">
      <w:pPr>
        <w:pStyle w:val="ListParagraph"/>
        <w:numPr>
          <w:ilvl w:val="0"/>
          <w:numId w:val="10"/>
        </w:numPr>
      </w:pPr>
      <w:r>
        <w:t>CPU: Trạng thái cpu hoạt động</w:t>
      </w:r>
    </w:p>
    <w:p w14:paraId="4FE81523" w14:textId="6BDFE2EE" w:rsidR="00362C9F" w:rsidRDefault="00362C9F" w:rsidP="00785B88">
      <w:pPr>
        <w:pStyle w:val="ListParagraph"/>
        <w:numPr>
          <w:ilvl w:val="0"/>
          <w:numId w:val="10"/>
        </w:numPr>
      </w:pPr>
      <w:r>
        <w:t>LPM: Trạng thái low power mode, khi cpu vào chế độ ngủ để tiết kiệm năng lượng</w:t>
      </w:r>
    </w:p>
    <w:p w14:paraId="4B431283" w14:textId="25A0415A" w:rsidR="00362C9F" w:rsidRDefault="00362C9F" w:rsidP="00785B88">
      <w:pPr>
        <w:pStyle w:val="ListParagraph"/>
        <w:numPr>
          <w:ilvl w:val="0"/>
          <w:numId w:val="10"/>
        </w:numPr>
      </w:pPr>
      <w:r>
        <w:t>TRANSMIT: Bộ radio hoạt động để gửi dữ liệu</w:t>
      </w:r>
    </w:p>
    <w:p w14:paraId="52E18683" w14:textId="1FC6096F" w:rsidR="00362C9F" w:rsidRDefault="00362C9F" w:rsidP="00785B88">
      <w:pPr>
        <w:pStyle w:val="ListParagraph"/>
        <w:numPr>
          <w:ilvl w:val="0"/>
          <w:numId w:val="10"/>
        </w:numPr>
      </w:pPr>
      <w:r>
        <w:t xml:space="preserve">LISTEN: Bộ radio lắng nghe dữ liệu gửi từ </w:t>
      </w:r>
      <w:r w:rsidR="00B601D0">
        <w:t>nút</w:t>
      </w:r>
      <w:r>
        <w:t xml:space="preserve"> khác</w:t>
      </w:r>
    </w:p>
    <w:p w14:paraId="1D375A8D" w14:textId="77777777" w:rsidR="009A612D" w:rsidRDefault="00362C9F" w:rsidP="00362C9F">
      <w:r>
        <w:t>Năng lượng tiêu thụ trong khoảng thời gian t được tính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9A612D" w14:paraId="0CB3B171" w14:textId="77777777" w:rsidTr="009A612D">
        <w:tc>
          <w:tcPr>
            <w:tcW w:w="1413" w:type="dxa"/>
          </w:tcPr>
          <w:p w14:paraId="49F88449" w14:textId="77777777" w:rsidR="009A612D" w:rsidRDefault="009A612D" w:rsidP="00362C9F"/>
        </w:tc>
        <w:tc>
          <w:tcPr>
            <w:tcW w:w="5528" w:type="dxa"/>
          </w:tcPr>
          <w:p w14:paraId="5DF7BE22" w14:textId="287C2DD5" w:rsidR="009A612D" w:rsidRPr="00245744" w:rsidRDefault="009A612D" w:rsidP="00362C9F">
            <m:oMathPara>
              <m:oMathParaPr>
                <m:jc m:val="left"/>
              </m:oMathParaPr>
              <m:oMath>
                <m:r>
                  <w:rPr>
                    <w:rFonts w:ascii="Cambria Math" w:hAnsi="Cambria Math"/>
                  </w:rPr>
                  <m:t>EC=U(</m:t>
                </m:r>
                <m:sSub>
                  <m:sSubPr>
                    <m:ctrlPr>
                      <w:rPr>
                        <w:rFonts w:ascii="Cambria Math" w:hAnsi="Cambria Math"/>
                        <w:i/>
                      </w:rPr>
                    </m:ctrlPr>
                  </m:sSubPr>
                  <m:e>
                    <m:r>
                      <w:rPr>
                        <w:rFonts w:ascii="Cambria Math" w:hAnsi="Cambria Math"/>
                      </w:rPr>
                      <m:t>i</m:t>
                    </m:r>
                  </m:e>
                  <m:sub>
                    <m:r>
                      <w:rPr>
                        <w:rFonts w:ascii="Cambria Math" w:hAnsi="Cambria Math"/>
                      </w:rPr>
                      <m:t>cpu</m:t>
                    </m:r>
                  </m:sub>
                </m:sSub>
                <m:sSub>
                  <m:sSubPr>
                    <m:ctrlPr>
                      <w:rPr>
                        <w:rFonts w:ascii="Cambria Math" w:hAnsi="Cambria Math"/>
                        <w:i/>
                      </w:rPr>
                    </m:ctrlPr>
                  </m:sSubPr>
                  <m:e>
                    <m:r>
                      <w:rPr>
                        <w:rFonts w:ascii="Cambria Math" w:hAnsi="Cambria Math"/>
                      </w:rPr>
                      <m:t>t</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pm</m:t>
                    </m:r>
                  </m:sub>
                </m:sSub>
                <m:sSub>
                  <m:sSubPr>
                    <m:ctrlPr>
                      <w:rPr>
                        <w:rFonts w:ascii="Cambria Math" w:hAnsi="Cambria Math"/>
                        <w:i/>
                      </w:rPr>
                    </m:ctrlPr>
                  </m:sSubPr>
                  <m:e>
                    <m:r>
                      <w:rPr>
                        <w:rFonts w:ascii="Cambria Math" w:hAnsi="Cambria Math"/>
                      </w:rPr>
                      <m:t>t</m:t>
                    </m:r>
                  </m:e>
                  <m:sub>
                    <m:r>
                      <w:rPr>
                        <w:rFonts w:ascii="Cambria Math" w:hAnsi="Cambria Math"/>
                      </w:rPr>
                      <m:t>lpm</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x</m:t>
                    </m:r>
                  </m:sub>
                </m:sSub>
                <m:sSub>
                  <m:sSubPr>
                    <m:ctrlPr>
                      <w:rPr>
                        <w:rFonts w:ascii="Cambria Math" w:hAnsi="Cambria Math"/>
                        <w:i/>
                      </w:rPr>
                    </m:ctrlPr>
                  </m:sSubPr>
                  <m:e>
                    <m:r>
                      <w:rPr>
                        <w:rFonts w:ascii="Cambria Math" w:hAnsi="Cambria Math"/>
                      </w:rPr>
                      <m:t>t</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x</m:t>
                    </m:r>
                  </m:sub>
                </m:sSub>
                <m:sSub>
                  <m:sSubPr>
                    <m:ctrlPr>
                      <w:rPr>
                        <w:rFonts w:ascii="Cambria Math" w:hAnsi="Cambria Math"/>
                        <w:i/>
                      </w:rPr>
                    </m:ctrlPr>
                  </m:sSubPr>
                  <m:e>
                    <m:r>
                      <w:rPr>
                        <w:rFonts w:ascii="Cambria Math" w:hAnsi="Cambria Math"/>
                      </w:rPr>
                      <m:t>t</m:t>
                    </m:r>
                  </m:e>
                  <m:sub>
                    <m:r>
                      <w:rPr>
                        <w:rFonts w:ascii="Cambria Math" w:hAnsi="Cambria Math"/>
                      </w:rPr>
                      <m:t>rx</m:t>
                    </m:r>
                  </m:sub>
                </m:sSub>
                <m:r>
                  <w:rPr>
                    <w:rFonts w:ascii="Cambria Math" w:hAnsi="Cambria Math"/>
                  </w:rPr>
                  <m:t>)</m:t>
                </m:r>
              </m:oMath>
            </m:oMathPara>
          </w:p>
        </w:tc>
        <w:tc>
          <w:tcPr>
            <w:tcW w:w="1553" w:type="dxa"/>
          </w:tcPr>
          <w:p w14:paraId="0446017C" w14:textId="33FBCB61" w:rsidR="009A612D" w:rsidRPr="009A612D" w:rsidRDefault="009A612D" w:rsidP="009A612D">
            <w:pPr>
              <w:pStyle w:val="Caption"/>
            </w:pPr>
            <w:bookmarkStart w:id="61" w:name="_Ref169709923"/>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1</w:t>
            </w:r>
            <w:r w:rsidR="0014487F">
              <w:rPr>
                <w:noProof/>
              </w:rPr>
              <w:fldChar w:fldCharType="end"/>
            </w:r>
            <w:r w:rsidRPr="009A612D">
              <w:t>)</w:t>
            </w:r>
            <w:bookmarkEnd w:id="61"/>
          </w:p>
        </w:tc>
      </w:tr>
    </w:tbl>
    <w:p w14:paraId="2D3E4C0E" w14:textId="3105F471" w:rsidR="009A612D" w:rsidRDefault="009A612D" w:rsidP="00362C9F">
      <w:pPr>
        <w:rPr>
          <w:rFonts w:eastAsiaTheme="minorEastAsia"/>
        </w:rPr>
      </w:pPr>
      <w:r>
        <w:lastRenderedPageBreak/>
        <w:t>Trong đó</w:t>
      </w:r>
      <w:r w:rsidR="00C14AD2">
        <w:t>:</w:t>
      </w:r>
      <w:r>
        <w:rPr>
          <w:rFonts w:eastAsiaTheme="minorEastAsia"/>
        </w:rPr>
        <w:t xml:space="preserve"> </w:t>
      </w:r>
      <w:r>
        <w:rPr>
          <w:rFonts w:eastAsiaTheme="minorEastAsia"/>
        </w:rPr>
        <w:tab/>
      </w:r>
      <m:oMath>
        <m:r>
          <w:rPr>
            <w:rFonts w:ascii="Cambria Math" w:hAnsi="Cambria Math"/>
          </w:rPr>
          <m:t>EC</m:t>
        </m:r>
      </m:oMath>
      <w:r>
        <w:rPr>
          <w:rFonts w:eastAsiaTheme="minorEastAsia"/>
        </w:rPr>
        <w:t xml:space="preserve"> là năng lượng tiêu thụ của </w:t>
      </w:r>
      <w:r w:rsidR="00B601D0">
        <w:rPr>
          <w:rFonts w:eastAsiaTheme="minorEastAsia"/>
        </w:rPr>
        <w:t>nút</w:t>
      </w:r>
      <w:r>
        <w:rPr>
          <w:rFonts w:eastAsiaTheme="minorEastAsia"/>
        </w:rPr>
        <w:t xml:space="preserve"> trong thời gian t</w:t>
      </w:r>
    </w:p>
    <w:p w14:paraId="7C87E9B3" w14:textId="2933B476" w:rsidR="009A612D" w:rsidRDefault="009A612D" w:rsidP="00362C9F">
      <w:pPr>
        <w:rPr>
          <w:rFonts w:eastAsiaTheme="minorEastAsia"/>
        </w:rPr>
      </w:pP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x</m:t>
            </m:r>
          </m:sub>
        </m:sSub>
      </m:oMath>
      <w:r>
        <w:rPr>
          <w:rFonts w:eastAsiaTheme="minorEastAsia"/>
        </w:rPr>
        <w:t xml:space="preserve"> là dòng tiêu thụ trong từng chế độ</w:t>
      </w:r>
    </w:p>
    <w:p w14:paraId="4A2EA400" w14:textId="4F8F97DA" w:rsidR="009A612D" w:rsidRDefault="009A612D" w:rsidP="00362C9F">
      <w:pPr>
        <w:rPr>
          <w:rFonts w:eastAsiaTheme="minorEastAsia"/>
        </w:rPr>
      </w:pP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oMath>
      <w:r>
        <w:rPr>
          <w:rFonts w:eastAsiaTheme="minorEastAsia"/>
        </w:rPr>
        <w:t xml:space="preserve"> là thời gian </w:t>
      </w:r>
      <w:r w:rsidR="00B601D0">
        <w:rPr>
          <w:rFonts w:eastAsiaTheme="minorEastAsia"/>
        </w:rPr>
        <w:t>nút</w:t>
      </w:r>
      <w:r>
        <w:rPr>
          <w:rFonts w:eastAsiaTheme="minorEastAsia"/>
        </w:rPr>
        <w:t xml:space="preserve"> hoạt động trong từng chế độ</w:t>
      </w:r>
    </w:p>
    <w:p w14:paraId="47C237A8" w14:textId="62260D11" w:rsidR="00DA6DC0" w:rsidRDefault="00C14AD2" w:rsidP="00362C9F">
      <w:pPr>
        <w:rPr>
          <w:rFonts w:eastAsiaTheme="minorEastAsia"/>
        </w:rPr>
      </w:pPr>
      <w:r>
        <w:rPr>
          <w:rFonts w:eastAsiaTheme="minorEastAsia"/>
        </w:rPr>
        <w:t xml:space="preserve">Năng lượng còn lại của mỗi </w:t>
      </w:r>
      <w:r w:rsidR="00B601D0">
        <w:rPr>
          <w:rFonts w:eastAsiaTheme="minorEastAsia"/>
        </w:rPr>
        <w:t>nút</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C14AD2" w14:paraId="1CD6805B" w14:textId="77777777" w:rsidTr="009A612D">
        <w:tc>
          <w:tcPr>
            <w:tcW w:w="1413" w:type="dxa"/>
          </w:tcPr>
          <w:p w14:paraId="432A8C32" w14:textId="77777777" w:rsidR="00C14AD2" w:rsidRDefault="00C14AD2" w:rsidP="00362C9F"/>
        </w:tc>
        <w:tc>
          <w:tcPr>
            <w:tcW w:w="5528" w:type="dxa"/>
          </w:tcPr>
          <w:p w14:paraId="5251434A" w14:textId="114FF925" w:rsidR="00C14AD2" w:rsidRPr="00245744" w:rsidRDefault="00C14AD2" w:rsidP="00362C9F">
            <m:oMathPara>
              <m:oMathParaPr>
                <m:jc m:val="left"/>
              </m:oMathParaPr>
              <m:oMath>
                <m:r>
                  <w:rPr>
                    <w:rFonts w:ascii="Cambria Math" w:hAnsi="Cambria Math"/>
                  </w:rPr>
                  <m:t>EE=Max Energy-EC</m:t>
                </m:r>
              </m:oMath>
            </m:oMathPara>
          </w:p>
        </w:tc>
        <w:tc>
          <w:tcPr>
            <w:tcW w:w="1553" w:type="dxa"/>
          </w:tcPr>
          <w:p w14:paraId="128F41A8" w14:textId="1552D3E3" w:rsidR="00C14AD2" w:rsidRPr="009A612D" w:rsidRDefault="00C14AD2"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2</w:t>
            </w:r>
            <w:r w:rsidR="0014487F">
              <w:rPr>
                <w:noProof/>
              </w:rPr>
              <w:fldChar w:fldCharType="end"/>
            </w:r>
            <w:r w:rsidRPr="009A612D">
              <w:t>)</w:t>
            </w:r>
          </w:p>
        </w:tc>
      </w:tr>
    </w:tbl>
    <w:p w14:paraId="48A6D447" w14:textId="1442829E" w:rsidR="00C14AD2" w:rsidRDefault="00C14AD2" w:rsidP="00362C9F">
      <w:r>
        <w:t>Trong đó:</w:t>
      </w:r>
      <w:r>
        <w:tab/>
        <w:t xml:space="preserve">EE là năng lượng còn lại của </w:t>
      </w:r>
      <w:r w:rsidR="00B601D0">
        <w:t>nút</w:t>
      </w:r>
    </w:p>
    <w:p w14:paraId="1B7CA8C3" w14:textId="604CD8B9" w:rsidR="00C14AD2" w:rsidRDefault="00C14AD2" w:rsidP="00362C9F">
      <w:r>
        <w:tab/>
      </w:r>
      <w:r>
        <w:tab/>
        <w:t xml:space="preserve">Max Energy là năng lượng ban đầu của </w:t>
      </w:r>
      <w:r w:rsidR="00B601D0">
        <w:t>nút</w:t>
      </w:r>
    </w:p>
    <w:p w14:paraId="0DDE0969" w14:textId="6B91144D" w:rsidR="00B63321" w:rsidRDefault="00C14AD2" w:rsidP="00362C9F">
      <w:r>
        <w:tab/>
      </w:r>
      <w:r>
        <w:tab/>
        <w:t xml:space="preserve">EC là năng lượng đã tiêu thụ của </w:t>
      </w:r>
      <w:r w:rsidR="00B601D0">
        <w:t>nút</w:t>
      </w:r>
      <w:r>
        <w:t xml:space="preserve"> tính theo </w:t>
      </w:r>
      <w:r>
        <w:fldChar w:fldCharType="begin"/>
      </w:r>
      <w:r>
        <w:instrText xml:space="preserve"> REF _Ref169709923 \h </w:instrText>
      </w:r>
      <w:r>
        <w:fldChar w:fldCharType="separate"/>
      </w:r>
      <w:r w:rsidR="00C00872" w:rsidRPr="009A612D">
        <w:t>(</w:t>
      </w:r>
      <w:r w:rsidR="00C00872">
        <w:rPr>
          <w:noProof/>
        </w:rPr>
        <w:t>3</w:t>
      </w:r>
      <w:r w:rsidR="00C00872">
        <w:t>.</w:t>
      </w:r>
      <w:r w:rsidR="00C00872">
        <w:rPr>
          <w:noProof/>
        </w:rPr>
        <w:t>1</w:t>
      </w:r>
      <w:r w:rsidR="00C00872" w:rsidRPr="009A612D">
        <w:t>)</w:t>
      </w:r>
      <w:r>
        <w:fldChar w:fldCharType="end"/>
      </w:r>
    </w:p>
    <w:p w14:paraId="550A1C49" w14:textId="77777777" w:rsidR="00AB0D04" w:rsidRDefault="00AB0D04" w:rsidP="00362C9F"/>
    <w:p w14:paraId="15387899" w14:textId="6289BCAB" w:rsidR="00AB0D04" w:rsidRDefault="00AB0D04" w:rsidP="00362C9F">
      <w:r>
        <w:t xml:space="preserve">Các giá trị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oMath>
      <w:r>
        <w:rPr>
          <w:rFonts w:eastAsiaTheme="minorEastAsia"/>
        </w:rPr>
        <w:t xml:space="preserve"> là có thể đo được bằng phần mềm qua các module đo thời gian được tích hợp sẵn trong các hệ điều hành mã nguồn mở phổ biến cho mạng cảm biến không dây như Contiki OS, Tiny OS. </w:t>
      </w:r>
    </w:p>
    <w:p w14:paraId="23C8A678" w14:textId="744CE8ED" w:rsidR="00BB5259" w:rsidRDefault="0092305F" w:rsidP="00B63321">
      <w:pPr>
        <w:pStyle w:val="Heading3"/>
      </w:pPr>
      <w:bookmarkStart w:id="62" w:name="_Toc171357154"/>
      <w:r>
        <w:t>Chi phí đường đi</w:t>
      </w:r>
      <w:bookmarkEnd w:id="62"/>
    </w:p>
    <w:p w14:paraId="05737EFB" w14:textId="533B8D09" w:rsidR="00BB5259" w:rsidRDefault="0092305F" w:rsidP="00362C9F">
      <w:r>
        <w:t xml:space="preserve">Theo RFC6551 </w:t>
      </w:r>
      <w:r>
        <w:fldChar w:fldCharType="begin"/>
      </w:r>
      <w:r w:rsidR="008975D2">
        <w:instrText xml:space="preserve"> ADDIN ZOTERO_ITEM CSL_CITATION {"citationID":"S3K2kGuD","properties":{"formattedCitation":"[3]","plainCitation":"[3]","noteIndex":0},"citationItems":[{"id":13,"uris":["http://zotero.org/users/13272464/items/7UP7EKUD"],"itemData":{"id":13,"type":"report","abstract":"Low-Power and Lossy Networks (LLNs) have unique characteristics compared with traditional wired and ad hoc networks that require the specification of new routing metrics and constraints. By contrast, with typical Interior Gateway Protocol (IGP) routing metrics using hop counts or link metrics, this document specifies a set of link and node routing metrics and constraints suitable to LLNs to be used by the Routing Protocol for Low-Power and Lossy Networks (RPL).","language":"en","note":"DOI: 10.17487/rfc6551","number":"RFC6551","page":"RFC6551","publisher":"RFC Editor","source":"DOI.org (Crossref)","title":"Routing Metrics Used for Path Calculation in Low-Power and Lossy Networks","URL":"https://www.rfc-editor.org/info/rfc6551","author":[{"literal":"JP. Vasseur"},{"family":"Kim","given":"M."},{"family":"Pister","given":"K."},{"family":"Dejean","given":"N."},{"family":"Barthel","given":"D."}],"accessed":{"date-parts":[["2024",5,4]]},"issued":{"date-parts":[["2012",3]]}}}],"schema":"https://github.com/citation-style-language/schema/raw/master/csl-citation.json"} </w:instrText>
      </w:r>
      <w:r>
        <w:fldChar w:fldCharType="separate"/>
      </w:r>
      <w:r w:rsidR="008975D2" w:rsidRPr="008975D2">
        <w:t>[3]</w:t>
      </w:r>
      <w:r>
        <w:fldChar w:fldCharType="end"/>
      </w:r>
      <w:r>
        <w:t>, chi phí đường đi</w:t>
      </w:r>
      <w:r w:rsidRPr="007C41E6">
        <w:t xml:space="preserve"> phải được ghi lại dọc theo đường dẫn đó. Công thức xác định chi phi đường đi (path cost) qua một</w:t>
      </w:r>
      <w:r>
        <w:t xml:space="preserve"> </w:t>
      </w:r>
      <w:r w:rsidR="00B601D0">
        <w:t>nút</w:t>
      </w:r>
      <w:r>
        <w:t xml:space="preserve"> cha nào đó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7"/>
        <w:gridCol w:w="1264"/>
      </w:tblGrid>
      <w:tr w:rsidR="0092305F" w14:paraId="1D0B3065" w14:textId="77777777" w:rsidTr="007C41E6">
        <w:tc>
          <w:tcPr>
            <w:tcW w:w="993" w:type="dxa"/>
          </w:tcPr>
          <w:p w14:paraId="27D7AAC3" w14:textId="77777777" w:rsidR="0092305F" w:rsidRDefault="0092305F" w:rsidP="00362C9F"/>
        </w:tc>
        <w:tc>
          <w:tcPr>
            <w:tcW w:w="6237" w:type="dxa"/>
          </w:tcPr>
          <w:p w14:paraId="17BECBD7" w14:textId="09BED21F" w:rsidR="002D6E42" w:rsidRPr="002D6E42" w:rsidRDefault="002D6E42" w:rsidP="00362C9F">
            <w:pPr>
              <w:rPr>
                <w:rFonts w:eastAsiaTheme="minorEastAsia"/>
              </w:rPr>
            </w:pPr>
            <m:oMathPara>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K*</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EE</m:t>
                        </m:r>
                      </m:num>
                      <m:den>
                        <m:r>
                          <w:rPr>
                            <w:rFonts w:ascii="Cambria Math" w:hAnsi="Cambria Math"/>
                          </w:rPr>
                          <m:t>Max Energy</m:t>
                        </m:r>
                      </m:den>
                    </m:f>
                  </m:e>
                </m:d>
                <m:r>
                  <w:rPr>
                    <w:rFonts w:ascii="Cambria Math" w:hAnsi="Cambria Math"/>
                  </w:rPr>
                  <m:t>+pathcost</m:t>
                </m:r>
                <m:d>
                  <m:dPr>
                    <m:ctrlPr>
                      <w:rPr>
                        <w:rFonts w:ascii="Cambria Math" w:hAnsi="Cambria Math"/>
                        <w:i/>
                      </w:rPr>
                    </m:ctrlPr>
                  </m:dPr>
                  <m:e>
                    <m:r>
                      <w:rPr>
                        <w:rFonts w:ascii="Cambria Math" w:hAnsi="Cambria Math"/>
                      </w:rPr>
                      <m:t>P,S</m:t>
                    </m:r>
                  </m:e>
                </m:d>
              </m:oMath>
            </m:oMathPara>
          </w:p>
        </w:tc>
        <w:tc>
          <w:tcPr>
            <w:tcW w:w="1264" w:type="dxa"/>
          </w:tcPr>
          <w:p w14:paraId="0D9EB826" w14:textId="6B6D49B4" w:rsidR="0092305F" w:rsidRPr="009A612D" w:rsidRDefault="0092305F"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3</w:t>
            </w:r>
            <w:r w:rsidR="0014487F">
              <w:rPr>
                <w:noProof/>
              </w:rPr>
              <w:fldChar w:fldCharType="end"/>
            </w:r>
            <w:r w:rsidRPr="009A612D">
              <w:t>)</w:t>
            </w:r>
          </w:p>
        </w:tc>
      </w:tr>
      <w:tr w:rsidR="002D6E42" w14:paraId="5C384BD3" w14:textId="77777777" w:rsidTr="007C41E6">
        <w:tc>
          <w:tcPr>
            <w:tcW w:w="993" w:type="dxa"/>
          </w:tcPr>
          <w:p w14:paraId="665E9DDA" w14:textId="30C7661F" w:rsidR="002D6E42" w:rsidRDefault="002D6E42" w:rsidP="00362C9F"/>
        </w:tc>
        <w:tc>
          <w:tcPr>
            <w:tcW w:w="6237" w:type="dxa"/>
          </w:tcPr>
          <w:p w14:paraId="56DAA09E" w14:textId="77777777" w:rsidR="002D6E42" w:rsidRDefault="002D6E42" w:rsidP="00362C9F">
            <w:pPr>
              <w:rPr>
                <w:rFonts w:eastAsia="Calibri"/>
              </w:rPr>
            </w:pPr>
          </w:p>
        </w:tc>
        <w:tc>
          <w:tcPr>
            <w:tcW w:w="1264" w:type="dxa"/>
          </w:tcPr>
          <w:p w14:paraId="1C50A0DF" w14:textId="77777777" w:rsidR="002D6E42" w:rsidRPr="009A612D" w:rsidRDefault="002D6E42" w:rsidP="009A612D">
            <w:pPr>
              <w:pStyle w:val="Caption"/>
            </w:pPr>
          </w:p>
        </w:tc>
      </w:tr>
    </w:tbl>
    <w:p w14:paraId="6417AC6B" w14:textId="51BFFF81" w:rsidR="00C0715F" w:rsidRDefault="002D6E42" w:rsidP="00C0715F">
      <w:pPr>
        <w:ind w:left="2160" w:hanging="2160"/>
        <w:rPr>
          <w:rFonts w:eastAsiaTheme="minorEastAsia"/>
        </w:rPr>
      </w:pPr>
      <w:r>
        <w:t>Trong đó:</w:t>
      </w:r>
      <w:r w:rsidR="00C446F9">
        <w:tab/>
      </w: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oMath>
      <w:r w:rsidR="00EA0C20">
        <w:rPr>
          <w:rFonts w:eastAsiaTheme="minorEastAsia"/>
        </w:rPr>
        <w:t xml:space="preserve"> là chi phí đường đi từ nút hiện tại đến nút gốc</w:t>
      </w:r>
    </w:p>
    <w:p w14:paraId="22DB95E2" w14:textId="5EE33E7F" w:rsidR="002D6E42" w:rsidRDefault="00C0715F" w:rsidP="00C0715F">
      <w:pPr>
        <w:ind w:left="2160" w:hanging="2160"/>
        <w:rPr>
          <w:rFonts w:eastAsiaTheme="minorEastAsia"/>
        </w:rPr>
      </w:pPr>
      <w:r>
        <w:rPr>
          <w:rFonts w:eastAsiaTheme="minorEastAsia"/>
        </w:rPr>
        <w:tab/>
      </w:r>
      <m:oMath>
        <m:r>
          <w:rPr>
            <w:rFonts w:ascii="Cambria Math" w:hAnsi="Cambria Math"/>
          </w:rPr>
          <m:t>pathcost</m:t>
        </m:r>
        <m:d>
          <m:dPr>
            <m:ctrlPr>
              <w:rPr>
                <w:rFonts w:ascii="Cambria Math" w:hAnsi="Cambria Math"/>
                <w:i/>
              </w:rPr>
            </m:ctrlPr>
          </m:dPr>
          <m:e>
            <m:r>
              <w:rPr>
                <w:rFonts w:ascii="Cambria Math" w:hAnsi="Cambria Math"/>
              </w:rPr>
              <m:t>P,S</m:t>
            </m:r>
          </m:e>
        </m:d>
      </m:oMath>
      <w:r>
        <w:rPr>
          <w:rFonts w:eastAsiaTheme="minorEastAsia"/>
        </w:rPr>
        <w:t xml:space="preserve"> là chi phí đường đi từ nút cha đến nút gốc</w:t>
      </w:r>
    </w:p>
    <w:p w14:paraId="02A78EC6" w14:textId="6D27DE48" w:rsidR="00C57676" w:rsidRDefault="00C57676" w:rsidP="00C0715F">
      <w:pPr>
        <w:ind w:left="2160" w:hanging="2160"/>
        <w:rPr>
          <w:rFonts w:eastAsiaTheme="minorEastAsia"/>
        </w:rPr>
      </w:pPr>
      <w:r>
        <w:rPr>
          <w:rFonts w:eastAsiaTheme="minorEastAsia"/>
        </w:rPr>
        <w:tab/>
      </w:r>
      <m:oMath>
        <m:r>
          <w:rPr>
            <w:rFonts w:ascii="Cambria Math" w:hAnsi="Cambria Math"/>
          </w:rPr>
          <m:t>ETX</m:t>
        </m:r>
        <m:d>
          <m:dPr>
            <m:ctrlPr>
              <w:rPr>
                <w:rFonts w:ascii="Cambria Math" w:hAnsi="Cambria Math"/>
                <w:i/>
              </w:rPr>
            </m:ctrlPr>
          </m:dPr>
          <m:e>
            <m:r>
              <w:rPr>
                <w:rFonts w:ascii="Cambria Math" w:hAnsi="Cambria Math"/>
              </w:rPr>
              <m:t>N,P</m:t>
            </m:r>
          </m:e>
        </m:d>
      </m:oMath>
      <w:r>
        <w:rPr>
          <w:rFonts w:eastAsiaTheme="minorEastAsia"/>
        </w:rPr>
        <w:t xml:space="preserve"> là chỉ số ETX từ nút con đến nút cha đang xét</w:t>
      </w:r>
    </w:p>
    <w:p w14:paraId="3CD99FE4" w14:textId="057CEE10" w:rsidR="00C0715F" w:rsidRDefault="00C0715F" w:rsidP="00C0715F">
      <w:pPr>
        <w:ind w:left="2160" w:hanging="2160"/>
      </w:pPr>
      <w:r>
        <w:tab/>
        <w:t>K là hệ số điều chỉnh</w:t>
      </w:r>
    </w:p>
    <w:p w14:paraId="715DF86B" w14:textId="6CA57738" w:rsidR="004C3822" w:rsidRDefault="007C41E6" w:rsidP="00362C9F">
      <w:r>
        <w:t xml:space="preserve">Rank của </w:t>
      </w:r>
      <w:r w:rsidR="00B601D0">
        <w:t>nút</w:t>
      </w:r>
      <w:r>
        <w:t xml:space="preserve"> con được cập nhập theo công thứ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520"/>
        <w:gridCol w:w="981"/>
      </w:tblGrid>
      <w:tr w:rsidR="007C41E6" w14:paraId="01C98D9F" w14:textId="77777777" w:rsidTr="007C41E6">
        <w:tc>
          <w:tcPr>
            <w:tcW w:w="993" w:type="dxa"/>
          </w:tcPr>
          <w:p w14:paraId="52721BB5" w14:textId="77777777" w:rsidR="007C41E6" w:rsidRDefault="007C41E6" w:rsidP="00362C9F"/>
        </w:tc>
        <w:tc>
          <w:tcPr>
            <w:tcW w:w="6520" w:type="dxa"/>
          </w:tcPr>
          <w:p w14:paraId="4B8C699F" w14:textId="77777777" w:rsidR="007C41E6" w:rsidRPr="007C41E6" w:rsidRDefault="007C41E6" w:rsidP="00362C9F">
            <w:pPr>
              <w:rPr>
                <w:rFonts w:eastAsiaTheme="minorEastAsia"/>
              </w:rPr>
            </w:pPr>
            <m:oMathPara>
              <m:oMathParaPr>
                <m:jc m:val="left"/>
              </m:oMathParaPr>
              <m:oMath>
                <m:r>
                  <w:rPr>
                    <w:rFonts w:ascii="Cambria Math" w:hAnsi="Cambria Math"/>
                  </w:rPr>
                  <m:t>Rank</m:t>
                </m:r>
                <m:d>
                  <m:dPr>
                    <m:ctrlPr>
                      <w:rPr>
                        <w:rFonts w:ascii="Cambria Math" w:hAnsi="Cambria Math"/>
                        <w:i/>
                      </w:rPr>
                    </m:ctrlPr>
                  </m:dPr>
                  <m:e>
                    <m:r>
                      <w:rPr>
                        <w:rFonts w:ascii="Cambria Math" w:hAnsi="Cambria Math"/>
                      </w:rPr>
                      <m:t>N</m:t>
                    </m:r>
                  </m:e>
                </m:d>
                <m:r>
                  <w:rPr>
                    <w:rFonts w:ascii="Cambria Math" w:hAnsi="Cambria Math"/>
                  </w:rPr>
                  <m:t>=MAX(Rank</m:t>
                </m:r>
                <m:d>
                  <m:dPr>
                    <m:ctrlPr>
                      <w:rPr>
                        <w:rFonts w:ascii="Cambria Math" w:hAnsi="Cambria Math"/>
                        <w:i/>
                      </w:rPr>
                    </m:ctrlPr>
                  </m:dPr>
                  <m:e>
                    <m:r>
                      <w:rPr>
                        <w:rFonts w:ascii="Cambria Math" w:hAnsi="Cambria Math"/>
                      </w:rPr>
                      <m:t>P</m:t>
                    </m:r>
                  </m:e>
                </m:d>
                <m:r>
                  <w:rPr>
                    <w:rFonts w:ascii="Cambria Math" w:hAnsi="Cambria Math"/>
                  </w:rPr>
                  <m:t>+MinHopRankInc</m:t>
                </m:r>
              </m:oMath>
            </m:oMathPara>
          </w:p>
          <w:p w14:paraId="7E9DC392" w14:textId="44224053" w:rsidR="007C41E6" w:rsidRPr="00245744" w:rsidRDefault="007C41E6" w:rsidP="00362C9F">
            <m:oMath>
              <m:r>
                <w:rPr>
                  <w:rFonts w:ascii="Cambria Math" w:hAnsi="Cambria Math"/>
                </w:rPr>
                <m:t xml:space="preserve">                                     , pathcos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oMath>
            <w:r w:rsidR="00E11ED4">
              <w:rPr>
                <w:rFonts w:eastAsiaTheme="minorEastAsia"/>
              </w:rPr>
              <w:t>)</w:t>
            </w:r>
          </w:p>
        </w:tc>
        <w:tc>
          <w:tcPr>
            <w:tcW w:w="981" w:type="dxa"/>
          </w:tcPr>
          <w:p w14:paraId="0564A98F" w14:textId="0EDBF3D9" w:rsidR="007C41E6" w:rsidRPr="009A612D" w:rsidRDefault="007C41E6"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4</w:t>
            </w:r>
            <w:r w:rsidR="0014487F">
              <w:rPr>
                <w:noProof/>
              </w:rPr>
              <w:fldChar w:fldCharType="end"/>
            </w:r>
            <w:r w:rsidRPr="009A612D">
              <w:t>)</w:t>
            </w:r>
          </w:p>
        </w:tc>
      </w:tr>
    </w:tbl>
    <w:p w14:paraId="1C5E576F" w14:textId="2FCDD909" w:rsidR="008C2BD4" w:rsidRDefault="00E11ED4" w:rsidP="00EA1364">
      <w:r>
        <w:t xml:space="preserve">Bằng cách điều chỉnh hệ số K, </w:t>
      </w:r>
      <w:r w:rsidR="00B601D0">
        <w:t>nút</w:t>
      </w:r>
      <w:r>
        <w:t xml:space="preserve"> con sẽ cân bằng giữa việc lựa chọn đường đi có tổng ETX nhỏ nhất, tương ứng với chất lượng tốt nhất và đường đi có tổng năng lượng còn lại</w:t>
      </w:r>
      <w:r w:rsidR="00FF7296">
        <w:t xml:space="preserve"> lớn nhất</w:t>
      </w:r>
      <w:r>
        <w:t xml:space="preserve"> nhất</w:t>
      </w:r>
      <w:r w:rsidR="00E73C58">
        <w:t>.</w:t>
      </w:r>
    </w:p>
    <w:p w14:paraId="2095F898" w14:textId="0A23C5E2" w:rsidR="00CF4CB0" w:rsidRPr="00CF4CB0" w:rsidRDefault="00460605" w:rsidP="00A13E8D">
      <w:r>
        <w:t xml:space="preserve">Phương pháp này có ưu điểm là đơn giản, có hiệu quả cao trong việc cân bằng mức độ sử dụng năng lượng của </w:t>
      </w:r>
      <w:r w:rsidR="00B601D0">
        <w:t>nút</w:t>
      </w:r>
      <w:r>
        <w:t xml:space="preserve">. Tuy nhiên các thông số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x</m:t>
            </m:r>
          </m:sub>
        </m:sSub>
      </m:oMath>
      <w:r>
        <w:rPr>
          <w:rFonts w:eastAsiaTheme="minorEastAsia"/>
        </w:rPr>
        <w:t xml:space="preserve"> là thay đổi theo phần cứng được sử dụng cho </w:t>
      </w:r>
      <w:r w:rsidR="00B601D0">
        <w:rPr>
          <w:rFonts w:eastAsiaTheme="minorEastAsia"/>
        </w:rPr>
        <w:t>nút</w:t>
      </w:r>
      <w:r w:rsidR="00A0226E">
        <w:rPr>
          <w:rFonts w:eastAsiaTheme="minorEastAsia"/>
        </w:rPr>
        <w:t xml:space="preserve">, vì vậy thay đổi theo từng </w:t>
      </w:r>
      <w:r w:rsidR="00B601D0">
        <w:rPr>
          <w:rFonts w:eastAsiaTheme="minorEastAsia"/>
        </w:rPr>
        <w:t>nút</w:t>
      </w:r>
      <w:r w:rsidR="00A0226E">
        <w:rPr>
          <w:rFonts w:eastAsiaTheme="minorEastAsia"/>
        </w:rPr>
        <w:t>, khó để tiêu chuẩn hóa.</w:t>
      </w:r>
    </w:p>
    <w:p w14:paraId="27534B60" w14:textId="1ECDDFFB" w:rsidR="004178C6" w:rsidRDefault="004178C6" w:rsidP="004178C6">
      <w:pPr>
        <w:pStyle w:val="Heading2"/>
      </w:pPr>
      <w:bookmarkStart w:id="63" w:name="_Toc171357155"/>
      <w:r>
        <w:t>Thuật toán RPL cải tiến dựa trên Radio Duty Cycle</w:t>
      </w:r>
      <w:bookmarkEnd w:id="63"/>
    </w:p>
    <w:p w14:paraId="1F3D82EB" w14:textId="69EA1B98" w:rsidR="008D480C" w:rsidRPr="008D480C" w:rsidRDefault="008D480C" w:rsidP="00F57AA3">
      <w:pPr>
        <w:pStyle w:val="Heading3"/>
      </w:pPr>
      <w:bookmarkStart w:id="64" w:name="_Toc171357156"/>
      <w:r>
        <w:lastRenderedPageBreak/>
        <w:t xml:space="preserve">Ước tính trạng thái tải </w:t>
      </w:r>
      <w:r w:rsidR="00F57AA3">
        <w:t>dựa trên radio duty cycle</w:t>
      </w:r>
      <w:bookmarkEnd w:id="64"/>
    </w:p>
    <w:p w14:paraId="4A814A59" w14:textId="23E38084" w:rsidR="00F23928" w:rsidRDefault="00FB665A" w:rsidP="00F23928">
      <w:r>
        <w:t>Đối với mạng cảm biến không dây sử dụng năng lượng từ pin, lớp MAC</w:t>
      </w:r>
      <w:r w:rsidR="003C6374">
        <w:t xml:space="preserve"> </w:t>
      </w:r>
      <w:r>
        <w:t>(Medium Access Control) thường sử dụng giao thức RDC</w:t>
      </w:r>
      <w:r w:rsidR="00021AA4">
        <w:t xml:space="preserve"> </w:t>
      </w:r>
      <w:r>
        <w:t xml:space="preserve">(Radio Duty Cycle) để tiết kiệm năng lượng. RDC chịu trách nghiệm cho việc giữ bộ radio ở chế độ ngủ trong hầu hết thời gian, thường là từ 90-99% của chu kì hoạt động và chỉ thức dậy để nhận và gửi dữ liệu khi cần thiết. Năng lượng được tiêu thụ chủ yếu trong quá trình </w:t>
      </w:r>
      <w:r w:rsidR="00B601D0">
        <w:t>nút</w:t>
      </w:r>
      <w:r>
        <w:t xml:space="preserve"> thức dậy để nhận và gửi dữ liệu</w:t>
      </w:r>
      <w:r w:rsidR="00B601D0">
        <w:t>, và tăng khi nút thức dậy để gửi gói tin của nó hoặc chuyển tiếp gói tin của nút khác, trong khi đó năng lượng tiêu thụ trong quá trình CPU hay LPM thường không đổi.</w:t>
      </w:r>
      <w:r>
        <w:t xml:space="preserve"> </w:t>
      </w:r>
      <w:r w:rsidR="00233ABA">
        <w:t>Vì vậy, n</w:t>
      </w:r>
      <w:r w:rsidR="00BD03D3">
        <w:t>ghiên cứu</w:t>
      </w:r>
      <w:r w:rsidR="00B601D0">
        <w:t xml:space="preserve"> </w:t>
      </w:r>
      <w:r w:rsidR="00B601D0">
        <w:fldChar w:fldCharType="begin"/>
      </w:r>
      <w:r w:rsidR="00001C72">
        <w:instrText xml:space="preserve"> ADDIN ZOTERO_ITEM CSL_CITATION {"citationID":"jIIG6t2V","properties":{"formattedCitation":"[12]","plainCitation":"[12]","noteIndex":0},"citationItems":[{"id":11,"uris":["http://zotero.org/users/13272464/items/852USPTX"],"itemData":{"id":11,"type":"paper-conference","abstract":"RPL (IPv6 Routing Protocol for Low-Power and Lossy Networks) is a standard routing protocol for low-power low-cost and resource constrained networks. To deal with the diversity in link qualities in these networks, the Minimum Rank with Hysteresis Objective Function (MRHOF, RFC 6719) is standardized as the de facto Objective Function (OF) for RPL. MRHOF helps a mote to select a path to forward traffic with the minimum cost among available paths. The Expected Transmission Count (ETX) defined in RFC 6551 is the most widely used MRHOF routing metric. ETX helps to achieve good Packet Delivery Ratio (PDR) and low latency since motes choose to relay their information along the path with the least number of retransmissions. However, since ETX does not consider the energy level of the motes, it does not balance the energy consumption between motes. In this paper, we develop other routing metrics by taking into consideration the energy consumption of motes as routing metric. We develop a Radio Duty Cycle (RDC) based method to estimate mote energy consumption. We also look into diverse combinations of ETX and energy consumption as routing metrics. The proposed methods achieve better energy balance while keeping good energy efficiency and packet delivery ratios.","container-title":"2016 IEEE Sixth International Conference on Communications and Electronics (ICCE)","DOI":"10.1109/CCE.2016.7562624","event-title":"2016 IEEE Sixth International Conference on Communications and Electronics (ICCE)","page":"125-130","source":"IEEE Xplore","title":"Energy balancing RPL-based routing for Internet of Things","URL":"https://ieeexplore.ieee.org/abstract/document/7562624","author":[{"family":"Banh","given":"Mai"},{"family":"Nguyen","given":"Nam"},{"family":"Phung","given":"Kieu-Ha"},{"family":"Nguyen","given":"Long"},{"family":"Thanh","given":"Nguyen Huu"},{"family":"Steenhaut","given":"Kris"}],"accessed":{"date-parts":[["2024",5,4]]},"issued":{"date-parts":[["2016",7]]}}}],"schema":"https://github.com/citation-style-language/schema/raw/master/csl-citation.json"} </w:instrText>
      </w:r>
      <w:r w:rsidR="00B601D0">
        <w:fldChar w:fldCharType="separate"/>
      </w:r>
      <w:r w:rsidR="008D4916" w:rsidRPr="008D4916">
        <w:t>[12]</w:t>
      </w:r>
      <w:r w:rsidR="00B601D0">
        <w:fldChar w:fldCharType="end"/>
      </w:r>
      <w:r w:rsidR="00BD03D3">
        <w:t xml:space="preserve">  đề xuất sử dụng tỉ số giữa thời gian radio hoạt động và thời gian cpu hoạt động </w:t>
      </w:r>
      <w:r w:rsidR="00B601D0">
        <w:t xml:space="preserve">để ước tính mức độ sử dụng năng lượng của </w:t>
      </w:r>
      <w:r w:rsidR="007D2400">
        <w:t xml:space="preserve">một nút. </w:t>
      </w:r>
      <w:r w:rsidR="009E0A00">
        <w:t>Ước tính mức độ sử dụng năng lượng của nút được tính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9E0A00" w14:paraId="07B4BF73" w14:textId="77777777" w:rsidTr="009A612D">
        <w:tc>
          <w:tcPr>
            <w:tcW w:w="1413" w:type="dxa"/>
          </w:tcPr>
          <w:p w14:paraId="64EDD810" w14:textId="77777777" w:rsidR="009E0A00" w:rsidRDefault="009E0A00" w:rsidP="00362C9F"/>
        </w:tc>
        <w:tc>
          <w:tcPr>
            <w:tcW w:w="5528" w:type="dxa"/>
          </w:tcPr>
          <w:p w14:paraId="1386CF55" w14:textId="76785FE4" w:rsidR="009E0A00" w:rsidRPr="00245744" w:rsidRDefault="009E0A00" w:rsidP="00362C9F">
            <m:oMath>
              <m:r>
                <w:rPr>
                  <w:rFonts w:ascii="Cambria Math" w:hAnsi="Cambria Math"/>
                </w:rPr>
                <m:t>EE=</m:t>
              </m:r>
              <m:f>
                <m:fPr>
                  <m:ctrlPr>
                    <w:rPr>
                      <w:rFonts w:ascii="Cambria Math" w:hAnsi="Cambria Math"/>
                      <w:i/>
                    </w:rPr>
                  </m:ctrlPr>
                </m:fPr>
                <m:num>
                  <m:r>
                    <w:rPr>
                      <w:rFonts w:ascii="Cambria Math" w:hAnsi="Cambria Math"/>
                    </w:rPr>
                    <m:t>Radio time</m:t>
                  </m:r>
                </m:num>
                <m:den>
                  <m:r>
                    <w:rPr>
                      <w:rFonts w:ascii="Cambria Math" w:hAnsi="Cambria Math"/>
                    </w:rPr>
                    <m:t>cpu time</m:t>
                  </m:r>
                </m:den>
              </m:f>
              <m:r>
                <w:rPr>
                  <w:rFonts w:ascii="Cambria Math" w:hAnsi="Cambria Math"/>
                </w:rPr>
                <m:t>100%</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den>
              </m:f>
              <m:r>
                <w:rPr>
                  <w:rFonts w:ascii="Cambria Math" w:eastAsiaTheme="minorEastAsia" w:hAnsi="Cambria Math"/>
                </w:rPr>
                <m:t>100%</m:t>
              </m:r>
            </m:oMath>
            <w:r>
              <w:rPr>
                <w:rFonts w:eastAsiaTheme="minorEastAsia"/>
              </w:rPr>
              <w:t xml:space="preserve">  </w:t>
            </w:r>
          </w:p>
        </w:tc>
        <w:tc>
          <w:tcPr>
            <w:tcW w:w="1553" w:type="dxa"/>
          </w:tcPr>
          <w:p w14:paraId="35CCAA79" w14:textId="62EB0668" w:rsidR="009E0A00" w:rsidRPr="009A612D" w:rsidRDefault="009E0A00" w:rsidP="009A612D">
            <w:pPr>
              <w:pStyle w:val="Caption"/>
            </w:pPr>
            <w:bookmarkStart w:id="65" w:name="_Ref169716976"/>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5</w:t>
            </w:r>
            <w:r w:rsidR="0014487F">
              <w:rPr>
                <w:noProof/>
              </w:rPr>
              <w:fldChar w:fldCharType="end"/>
            </w:r>
            <w:r w:rsidRPr="009A612D">
              <w:t>)</w:t>
            </w:r>
            <w:bookmarkEnd w:id="65"/>
          </w:p>
        </w:tc>
      </w:tr>
    </w:tbl>
    <w:p w14:paraId="46D97F13" w14:textId="5FB44E5F" w:rsidR="009E0A00" w:rsidRDefault="009E0A00" w:rsidP="00F23928"/>
    <w:p w14:paraId="0D9FA276" w14:textId="08CDC8D4" w:rsidR="00FB665A" w:rsidRDefault="00A712DD" w:rsidP="00F23928">
      <w:r>
        <w:t>Ước tính này phản ánh trạng thái tải của nút và không phụ thuộc vào phần cứng nút sử dụng.</w:t>
      </w:r>
    </w:p>
    <w:p w14:paraId="2F9E89F5" w14:textId="37A65A9F" w:rsidR="000721CC" w:rsidRDefault="006C0FF1" w:rsidP="006C0FF1">
      <w:pPr>
        <w:pStyle w:val="Heading3"/>
      </w:pPr>
      <w:bookmarkStart w:id="66" w:name="_Toc171357157"/>
      <w:r>
        <w:t>Chi phí đường đi</w:t>
      </w:r>
      <w:bookmarkEnd w:id="66"/>
    </w:p>
    <w:p w14:paraId="20920F99" w14:textId="2FC6170D" w:rsidR="003F5FA6" w:rsidRDefault="00A83442" w:rsidP="003F5FA6">
      <w:r>
        <w:t>Tương tự như phương pháp sử dụng năng lượng còn dư, c</w:t>
      </w:r>
      <w:r w:rsidR="003F5FA6" w:rsidRPr="007C41E6">
        <w:t>ông thức xác định chi phi đường đi (path cost) qua một</w:t>
      </w:r>
      <w:r w:rsidR="003F5FA6">
        <w:t xml:space="preserve"> nút cha nào đó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3F5FA6" w14:paraId="38DB9BC0" w14:textId="77777777" w:rsidTr="009A612D">
        <w:tc>
          <w:tcPr>
            <w:tcW w:w="1413" w:type="dxa"/>
          </w:tcPr>
          <w:p w14:paraId="193A1F9A" w14:textId="77777777" w:rsidR="003F5FA6" w:rsidRDefault="003F5FA6" w:rsidP="00362C9F"/>
        </w:tc>
        <w:tc>
          <w:tcPr>
            <w:tcW w:w="5528" w:type="dxa"/>
          </w:tcPr>
          <w:p w14:paraId="38C20593" w14:textId="77777777" w:rsidR="003F5FA6" w:rsidRPr="00201460" w:rsidRDefault="003F5FA6" w:rsidP="00362C9F">
            <w:pPr>
              <w:rPr>
                <w:rFonts w:eastAsiaTheme="minorEastAsia"/>
              </w:rPr>
            </w:pPr>
            <m:oMathPara>
              <m:oMathParaPr>
                <m:jc m:val="left"/>
              </m:oMathParaP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EE+pathcost(P,S)</m:t>
                </m:r>
              </m:oMath>
            </m:oMathPara>
          </w:p>
          <w:p w14:paraId="65DB08FF" w14:textId="2C0F11C9" w:rsidR="00201460" w:rsidRPr="00245744" w:rsidRDefault="00201460" w:rsidP="00362C9F"/>
        </w:tc>
        <w:tc>
          <w:tcPr>
            <w:tcW w:w="1553" w:type="dxa"/>
          </w:tcPr>
          <w:p w14:paraId="1EF5055E" w14:textId="46DEFFC2" w:rsidR="003F5FA6" w:rsidRPr="009A612D" w:rsidRDefault="003F5FA6"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6</w:t>
            </w:r>
            <w:r w:rsidR="0014487F">
              <w:rPr>
                <w:noProof/>
              </w:rPr>
              <w:fldChar w:fldCharType="end"/>
            </w:r>
            <w:r w:rsidRPr="009A612D">
              <w:t>)</w:t>
            </w:r>
          </w:p>
        </w:tc>
      </w:tr>
    </w:tbl>
    <w:p w14:paraId="4E37D340" w14:textId="77777777" w:rsidR="006450FA" w:rsidRDefault="006450FA" w:rsidP="006450FA">
      <w:pPr>
        <w:ind w:left="2160" w:hanging="2160"/>
        <w:rPr>
          <w:rFonts w:eastAsiaTheme="minorEastAsia"/>
        </w:rPr>
      </w:pPr>
      <w:r>
        <w:t>Trong đó:</w:t>
      </w:r>
      <w:r>
        <w:tab/>
      </w: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oMath>
      <w:r>
        <w:rPr>
          <w:rFonts w:eastAsiaTheme="minorEastAsia"/>
        </w:rPr>
        <w:t xml:space="preserve"> là chi phí đường đi từ nút hiện tại đến nút gốc</w:t>
      </w:r>
    </w:p>
    <w:p w14:paraId="4EB00CED" w14:textId="77777777" w:rsidR="006450FA" w:rsidRDefault="006450FA" w:rsidP="006450FA">
      <w:pPr>
        <w:ind w:left="2160" w:hanging="2160"/>
        <w:rPr>
          <w:rFonts w:eastAsiaTheme="minorEastAsia"/>
        </w:rPr>
      </w:pPr>
      <w:r>
        <w:rPr>
          <w:rFonts w:eastAsiaTheme="minorEastAsia"/>
        </w:rPr>
        <w:tab/>
      </w:r>
      <m:oMath>
        <m:r>
          <w:rPr>
            <w:rFonts w:ascii="Cambria Math" w:hAnsi="Cambria Math"/>
          </w:rPr>
          <m:t>pathcost</m:t>
        </m:r>
        <m:d>
          <m:dPr>
            <m:ctrlPr>
              <w:rPr>
                <w:rFonts w:ascii="Cambria Math" w:hAnsi="Cambria Math"/>
                <w:i/>
              </w:rPr>
            </m:ctrlPr>
          </m:dPr>
          <m:e>
            <m:r>
              <w:rPr>
                <w:rFonts w:ascii="Cambria Math" w:hAnsi="Cambria Math"/>
              </w:rPr>
              <m:t>P,S</m:t>
            </m:r>
          </m:e>
        </m:d>
      </m:oMath>
      <w:r>
        <w:rPr>
          <w:rFonts w:eastAsiaTheme="minorEastAsia"/>
        </w:rPr>
        <w:t xml:space="preserve"> là chi phí đường đi từ nút cha đến nút gốc</w:t>
      </w:r>
    </w:p>
    <w:p w14:paraId="50CDB481" w14:textId="7E92A2CF" w:rsidR="00C57676" w:rsidRDefault="00C57676" w:rsidP="00C57676">
      <w:pPr>
        <w:ind w:left="2160"/>
        <w:rPr>
          <w:rFonts w:eastAsiaTheme="minorEastAsia"/>
        </w:rPr>
      </w:pPr>
      <m:oMath>
        <m:r>
          <w:rPr>
            <w:rFonts w:ascii="Cambria Math" w:hAnsi="Cambria Math"/>
          </w:rPr>
          <m:t>ETX</m:t>
        </m:r>
        <m:d>
          <m:dPr>
            <m:ctrlPr>
              <w:rPr>
                <w:rFonts w:ascii="Cambria Math" w:hAnsi="Cambria Math"/>
                <w:i/>
              </w:rPr>
            </m:ctrlPr>
          </m:dPr>
          <m:e>
            <m:r>
              <w:rPr>
                <w:rFonts w:ascii="Cambria Math" w:hAnsi="Cambria Math"/>
              </w:rPr>
              <m:t>N,P</m:t>
            </m:r>
          </m:e>
        </m:d>
      </m:oMath>
      <w:r>
        <w:rPr>
          <w:rFonts w:eastAsiaTheme="minorEastAsia"/>
        </w:rPr>
        <w:t xml:space="preserve"> là chỉ số ETX từ nút con đến nút cha đang xét</w:t>
      </w:r>
    </w:p>
    <w:p w14:paraId="52ECAF4C" w14:textId="2535047F" w:rsidR="006450FA" w:rsidRDefault="006450FA" w:rsidP="006450FA">
      <w:pPr>
        <w:ind w:left="2160" w:hanging="2160"/>
      </w:pPr>
      <w:r>
        <w:tab/>
      </w:r>
      <m:oMath>
        <m:sSub>
          <m:sSubPr>
            <m:ctrlPr>
              <w:rPr>
                <w:rFonts w:ascii="Cambria Math" w:hAnsi="Cambria Math"/>
                <w:i/>
              </w:rPr>
            </m:ctrlPr>
          </m:sSubPr>
          <m:e>
            <m:r>
              <w:rPr>
                <w:rFonts w:ascii="Cambria Math" w:hAnsi="Cambria Math"/>
              </w:rPr>
              <m:t>K</m:t>
            </m:r>
          </m:e>
          <m:sub>
            <m:r>
              <w:rPr>
                <w:rFonts w:ascii="Cambria Math" w:hAnsi="Cambria Math"/>
              </w:rPr>
              <m:t>r</m:t>
            </m:r>
          </m:sub>
        </m:sSub>
      </m:oMath>
      <w:r>
        <w:t xml:space="preserve"> là hệ số điều chỉnh</w:t>
      </w:r>
    </w:p>
    <w:p w14:paraId="4523154C" w14:textId="77777777" w:rsidR="00AE08AE" w:rsidRDefault="003F5FA6" w:rsidP="003F5FA6">
      <w:r>
        <w:t>Rank của nút con được cập nhập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AE08AE" w14:paraId="5B649CDE" w14:textId="77777777" w:rsidTr="009A612D">
        <w:tc>
          <w:tcPr>
            <w:tcW w:w="1413" w:type="dxa"/>
          </w:tcPr>
          <w:p w14:paraId="6151DFD0" w14:textId="77777777" w:rsidR="00AE08AE" w:rsidRDefault="00AE08AE" w:rsidP="00362C9F"/>
        </w:tc>
        <w:tc>
          <w:tcPr>
            <w:tcW w:w="5528" w:type="dxa"/>
          </w:tcPr>
          <w:p w14:paraId="21A7B912" w14:textId="014DBCD3" w:rsidR="00AE08AE" w:rsidRPr="007C41E6" w:rsidRDefault="00AE08AE" w:rsidP="00AE08AE">
            <w:pPr>
              <w:rPr>
                <w:rFonts w:eastAsiaTheme="minorEastAsia"/>
              </w:rPr>
            </w:pPr>
            <m:oMathPara>
              <m:oMathParaPr>
                <m:jc m:val="left"/>
              </m:oMathParaPr>
              <m:oMath>
                <m:r>
                  <w:rPr>
                    <w:rFonts w:ascii="Cambria Math" w:hAnsi="Cambria Math"/>
                  </w:rPr>
                  <m:t>Rank</m:t>
                </m:r>
                <m:d>
                  <m:dPr>
                    <m:ctrlPr>
                      <w:rPr>
                        <w:rFonts w:ascii="Cambria Math" w:hAnsi="Cambria Math"/>
                        <w:i/>
                      </w:rPr>
                    </m:ctrlPr>
                  </m:dPr>
                  <m:e>
                    <m:r>
                      <w:rPr>
                        <w:rFonts w:ascii="Cambria Math" w:hAnsi="Cambria Math"/>
                      </w:rPr>
                      <m:t>N</m:t>
                    </m:r>
                  </m:e>
                </m:d>
                <m:r>
                  <w:rPr>
                    <w:rFonts w:ascii="Cambria Math" w:hAnsi="Cambria Math"/>
                  </w:rPr>
                  <m:t>=MAX(Rank</m:t>
                </m:r>
                <m:d>
                  <m:dPr>
                    <m:ctrlPr>
                      <w:rPr>
                        <w:rFonts w:ascii="Cambria Math" w:hAnsi="Cambria Math"/>
                        <w:i/>
                      </w:rPr>
                    </m:ctrlPr>
                  </m:dPr>
                  <m:e>
                    <m:r>
                      <w:rPr>
                        <w:rFonts w:ascii="Cambria Math" w:hAnsi="Cambria Math"/>
                      </w:rPr>
                      <m:t>P</m:t>
                    </m:r>
                  </m:e>
                </m:d>
                <m:r>
                  <w:rPr>
                    <w:rFonts w:ascii="Cambria Math" w:hAnsi="Cambria Math"/>
                  </w:rPr>
                  <m:t>+MinHopRankInc</m:t>
                </m:r>
              </m:oMath>
            </m:oMathPara>
          </w:p>
          <w:p w14:paraId="1D04251A" w14:textId="7A67F5CD" w:rsidR="00AE08AE" w:rsidRPr="00245744" w:rsidRDefault="00AE08AE" w:rsidP="00AE08AE">
            <m:oMath>
              <m:r>
                <w:rPr>
                  <w:rFonts w:ascii="Cambria Math" w:hAnsi="Cambria Math"/>
                </w:rPr>
                <m:t xml:space="preserve">                                     , pathcos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oMath>
            <w:r>
              <w:rPr>
                <w:rFonts w:eastAsiaTheme="minorEastAsia"/>
              </w:rPr>
              <w:t>)</w:t>
            </w:r>
          </w:p>
        </w:tc>
        <w:tc>
          <w:tcPr>
            <w:tcW w:w="1553" w:type="dxa"/>
          </w:tcPr>
          <w:p w14:paraId="4310178F" w14:textId="2029042F" w:rsidR="00AE08AE" w:rsidRPr="009A612D" w:rsidRDefault="00AE08AE"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7</w:t>
            </w:r>
            <w:r w:rsidR="0014487F">
              <w:rPr>
                <w:noProof/>
              </w:rPr>
              <w:fldChar w:fldCharType="end"/>
            </w:r>
            <w:r w:rsidRPr="009A612D">
              <w:t>)</w:t>
            </w:r>
          </w:p>
        </w:tc>
      </w:tr>
    </w:tbl>
    <w:p w14:paraId="6268CF29" w14:textId="77777777" w:rsidR="006C0FF1" w:rsidRPr="006C0FF1" w:rsidRDefault="006C0FF1" w:rsidP="006C0FF1"/>
    <w:p w14:paraId="5E347DE0" w14:textId="3CA8029A" w:rsidR="004178C6" w:rsidRDefault="004178C6" w:rsidP="004178C6">
      <w:pPr>
        <w:pStyle w:val="Heading2"/>
      </w:pPr>
      <w:bookmarkStart w:id="67" w:name="_Toc171357158"/>
      <w:r>
        <w:t>Thuật toán RPL cải tiến dựa trên tỉ lệ sử dụng hàng đợi tin nhắn</w:t>
      </w:r>
      <w:bookmarkEnd w:id="67"/>
    </w:p>
    <w:p w14:paraId="6832591A" w14:textId="70538CFC" w:rsidR="00ED5952" w:rsidRPr="00ED5952" w:rsidRDefault="00ED5952" w:rsidP="00ED5952">
      <w:pPr>
        <w:pStyle w:val="Heading3"/>
      </w:pPr>
      <w:bookmarkStart w:id="68" w:name="_Toc171357159"/>
      <w:r>
        <w:t>Hàng đợi tin nhắn</w:t>
      </w:r>
      <w:bookmarkEnd w:id="68"/>
    </w:p>
    <w:p w14:paraId="60B195F9" w14:textId="2968B5E4" w:rsidR="0075590E" w:rsidRDefault="00EB3675" w:rsidP="0075590E">
      <w:r>
        <w:t>Một trong những nguyên nhân gây mất gói tin trong mạng mất mát và năng lượng thấp đó là việc gói tin bị bỏ hàng chờ tin nhắn của nút trung gian bị đầy do có quá nhiều nút chuyển tiếp đến</w:t>
      </w:r>
      <w:r w:rsidR="00EF6910">
        <w:t xml:space="preserve"> cùng lúc. </w:t>
      </w:r>
    </w:p>
    <w:p w14:paraId="57925452" w14:textId="1C5F1E10" w:rsidR="005B3321" w:rsidRDefault="006D3183" w:rsidP="0075590E">
      <w:r>
        <w:t>Hàng đợi tin nhắn của nút trong mạng cảm biến hoạt động như sau:</w:t>
      </w:r>
    </w:p>
    <w:p w14:paraId="639EA040" w14:textId="77777777" w:rsidR="00443EAE" w:rsidRDefault="005B3321" w:rsidP="00443EAE">
      <w:pPr>
        <w:keepNext/>
        <w:jc w:val="center"/>
      </w:pPr>
      <w:r>
        <w:rPr>
          <w:noProof/>
        </w:rPr>
        <w:lastRenderedPageBreak/>
        <w:drawing>
          <wp:inline distT="0" distB="0" distL="0" distR="0" wp14:anchorId="11581AD6" wp14:editId="016E524E">
            <wp:extent cx="3236181" cy="2197422"/>
            <wp:effectExtent l="0" t="0" r="2540" b="0"/>
            <wp:docPr id="6179267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48194" cy="2205579"/>
                    </a:xfrm>
                    <a:prstGeom prst="rect">
                      <a:avLst/>
                    </a:prstGeom>
                    <a:noFill/>
                    <a:ln>
                      <a:noFill/>
                    </a:ln>
                  </pic:spPr>
                </pic:pic>
              </a:graphicData>
            </a:graphic>
          </wp:inline>
        </w:drawing>
      </w:r>
    </w:p>
    <w:p w14:paraId="0ED3CEEC" w14:textId="60AFDF03" w:rsidR="005B3321" w:rsidRDefault="00443EAE" w:rsidP="00443EAE">
      <w:pPr>
        <w:pStyle w:val="Caption"/>
      </w:pPr>
      <w:bookmarkStart w:id="69" w:name="_Ref171343344"/>
      <w:bookmarkStart w:id="70" w:name="_Toc171357082"/>
      <w:r>
        <w:t xml:space="preserve">Hình </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bookmarkEnd w:id="69"/>
      <w:r>
        <w:t>: Hoạt động của hàng đợi tin nhắn</w:t>
      </w:r>
      <w:bookmarkEnd w:id="70"/>
    </w:p>
    <w:p w14:paraId="4D443403" w14:textId="54CEA141" w:rsidR="0086253C" w:rsidRPr="0086253C" w:rsidRDefault="0086253C" w:rsidP="0086253C">
      <w:r>
        <w:fldChar w:fldCharType="begin"/>
      </w:r>
      <w:r>
        <w:instrText xml:space="preserve"> REF _Ref171343344 \h </w:instrText>
      </w:r>
      <w:r>
        <w:fldChar w:fldCharType="separate"/>
      </w:r>
      <w:r w:rsidR="00C00872">
        <w:t xml:space="preserve">Hình </w:t>
      </w:r>
      <w:r w:rsidR="00C00872">
        <w:rPr>
          <w:noProof/>
        </w:rPr>
        <w:t>3</w:t>
      </w:r>
      <w:r w:rsidR="00C00872">
        <w:t>.</w:t>
      </w:r>
      <w:r w:rsidR="00C00872">
        <w:rPr>
          <w:noProof/>
        </w:rPr>
        <w:t>1</w:t>
      </w:r>
      <w:r>
        <w:fldChar w:fldCharType="end"/>
      </w:r>
      <w:r>
        <w:t xml:space="preserve"> thể hiện hoạt động của hàng đợi tin nhắn</w:t>
      </w:r>
      <w:r w:rsidR="007D59A2">
        <w:t>. Các tin nhắn được đánh số theo thứ tự nhận được bản tin, chiều mũi tên thể hiện chiều di chuyển của tin nhắn.</w:t>
      </w:r>
    </w:p>
    <w:p w14:paraId="5953CD4B" w14:textId="7E2BBCA3" w:rsidR="0089139D" w:rsidRDefault="00770FBF" w:rsidP="00AB009E">
      <w:r>
        <w:t>Hàng đợi tin nhắn (queue) là một cấu trúc dữ liệu hoạt động theo cơ chế Vào trước- ra trước (First in- first out hay FIFO). Khi có gói tin mới được gửi đến, gói tin được đẩy vào cuối của hàng đợi và chờ ở đó. Gói tin sẽ được lấy ra từ đầu hàng đợi để xử lý</w:t>
      </w:r>
      <w:r w:rsidR="00C93410">
        <w:t xml:space="preserve"> hoặc chuyển tiếp đến cho nút khác.</w:t>
      </w:r>
      <w:r w:rsidR="00581FF1">
        <w:t xml:space="preserve"> Tuy nhiên sức chứa của hàng đợi là có giới hạn, tùy thuộc vào giới hạn phần cứng của nút. Các nút trong mạng cảm biến không dây năng lượng thấp thường được xây dựng trên phần cứng hạn chế, vì vậy kích thước hàng</w:t>
      </w:r>
      <w:r w:rsidR="00417D0F">
        <w:t xml:space="preserve"> </w:t>
      </w:r>
      <w:r w:rsidR="00581FF1">
        <w:t>đợi thường là nhỏ.</w:t>
      </w:r>
      <w:r w:rsidR="00C93410">
        <w:t xml:space="preserve"> </w:t>
      </w:r>
      <w:r w:rsidR="00581FF1">
        <w:t>Trong điều kiện thông thường, lưu lượng truyền tin nhỏ</w:t>
      </w:r>
      <w:r w:rsidR="00BE6D38">
        <w:t xml:space="preserve">, hàng đợi hiếm khi bị đầy. Tuy nhiên trong điều kiện tắc nghẽn, số lượng gói tin truyền đến nút lớn, vượt quá sức chứa của hàng đợi, buộc nút phải hủy bỏ các gói tin mới nhận được. </w:t>
      </w:r>
      <w:r w:rsidR="006D3CAF">
        <w:t>Việc này dẫn đến mất gói tin,</w:t>
      </w:r>
      <w:r w:rsidR="00B77F16">
        <w:t xml:space="preserve"> giảm tỉ lệ truyền thành công trong mạng</w:t>
      </w:r>
      <w:r w:rsidR="006D3CAF">
        <w:t>.</w:t>
      </w:r>
    </w:p>
    <w:p w14:paraId="4F8F5101" w14:textId="694164BE" w:rsidR="005B3321" w:rsidRDefault="0089139D" w:rsidP="00AB009E">
      <w:r>
        <w:t xml:space="preserve">Nghiên cứu </w:t>
      </w:r>
      <w:r>
        <w:fldChar w:fldCharType="begin"/>
      </w:r>
      <w:r w:rsidR="008975D2">
        <w:instrText xml:space="preserve"> ADDIN ZOTERO_ITEM CSL_CITATION {"citationID":"JQcJyl6X","properties":{"formattedCitation":"[6]","plainCitation":"[6]","noteIndex":0},"citationItems":[{"id":26,"uris":["http://zotero.org/users/13272464/items/JHCLIE5R"],"itemData":{"id":26,"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fldChar w:fldCharType="separate"/>
      </w:r>
      <w:r w:rsidR="008975D2" w:rsidRPr="008975D2">
        <w:t>[6]</w:t>
      </w:r>
      <w:r>
        <w:fldChar w:fldCharType="end"/>
      </w:r>
      <w:r w:rsidR="006D3CAF">
        <w:t xml:space="preserve"> </w:t>
      </w:r>
      <w:r w:rsidR="008C5734">
        <w:t>chỉ ra rằng mất gói tin do đầy hàng đợi là nguyên nhân chính gây ra mất mát gói tin trong điều kiện lưu lượng tải lớn. Vì vậy tác giả đề xuất sử dụng tỉ lệ sử dụng hàng đợi, được tính bằng tỉ số số gói tin đang trong hàng đợi chia trên kích thước của hàng đợi, như một chỉ số để tính hàm mục tiêu trong thuật toán RPL</w:t>
      </w:r>
      <w:r w:rsidR="00D30F1D">
        <w:t xml:space="preserve">. Tác giả kết hợp giữa chỉ số ETX và tỉ lệ sử dụng hàng đợi tin nhắn- QU, trong đó ETX thể hiện chất lượng đường truyền còn QU dùng để phát hiện tình trạng tắc nghẽn tại 1 nú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3956F7" w14:paraId="60A4F7A3" w14:textId="77777777" w:rsidTr="009A612D">
        <w:tc>
          <w:tcPr>
            <w:tcW w:w="1413" w:type="dxa"/>
          </w:tcPr>
          <w:p w14:paraId="74C2EA8D" w14:textId="77777777" w:rsidR="003956F7" w:rsidRDefault="003956F7" w:rsidP="00362C9F"/>
        </w:tc>
        <w:tc>
          <w:tcPr>
            <w:tcW w:w="5528" w:type="dxa"/>
          </w:tcPr>
          <w:p w14:paraId="74AD0CA5" w14:textId="15C460E5" w:rsidR="003956F7" w:rsidRPr="00245744" w:rsidRDefault="003956F7" w:rsidP="00362C9F">
            <m:oMathPara>
              <m:oMathParaPr>
                <m:jc m:val="left"/>
              </m:oMathParaPr>
              <m:oMath>
                <m:r>
                  <w:rPr>
                    <w:rFonts w:ascii="Cambria Math" w:hAnsi="Cambria Math"/>
                  </w:rPr>
                  <m:t>QU=</m:t>
                </m:r>
                <m:f>
                  <m:fPr>
                    <m:ctrlPr>
                      <w:rPr>
                        <w:rFonts w:ascii="Cambria Math" w:hAnsi="Cambria Math"/>
                        <w:i/>
                      </w:rPr>
                    </m:ctrlPr>
                  </m:fPr>
                  <m:num>
                    <m:r>
                      <w:rPr>
                        <w:rFonts w:ascii="Cambria Math" w:hAnsi="Cambria Math"/>
                      </w:rPr>
                      <m:t>số gói tin trong hàng đợi</m:t>
                    </m:r>
                  </m:num>
                  <m:den>
                    <m:r>
                      <w:rPr>
                        <w:rFonts w:ascii="Cambria Math" w:hAnsi="Cambria Math"/>
                      </w:rPr>
                      <m:t>kích thước hàng đợi</m:t>
                    </m:r>
                  </m:den>
                </m:f>
                <m:r>
                  <w:rPr>
                    <w:rFonts w:ascii="Cambria Math" w:hAnsi="Cambria Math"/>
                  </w:rPr>
                  <m:t>100%</m:t>
                </m:r>
              </m:oMath>
            </m:oMathPara>
          </w:p>
        </w:tc>
        <w:tc>
          <w:tcPr>
            <w:tcW w:w="1553" w:type="dxa"/>
          </w:tcPr>
          <w:p w14:paraId="2DCB05A9" w14:textId="119B73C9" w:rsidR="003956F7" w:rsidRPr="009A612D" w:rsidRDefault="003956F7"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8</w:t>
            </w:r>
            <w:r w:rsidR="0014487F">
              <w:rPr>
                <w:noProof/>
              </w:rPr>
              <w:fldChar w:fldCharType="end"/>
            </w:r>
            <w:r w:rsidRPr="009A612D">
              <w:t>)</w:t>
            </w:r>
          </w:p>
        </w:tc>
      </w:tr>
    </w:tbl>
    <w:p w14:paraId="6F62BEEF" w14:textId="77777777" w:rsidR="0049360A" w:rsidRDefault="0049360A" w:rsidP="00AB009E"/>
    <w:p w14:paraId="461AFBC5" w14:textId="34DB9452" w:rsidR="003956F7" w:rsidRDefault="003956F7" w:rsidP="00ED5952">
      <w:pPr>
        <w:pStyle w:val="Heading3"/>
      </w:pPr>
      <w:bookmarkStart w:id="71" w:name="_Toc171357160"/>
      <w:r>
        <w:t>Chi phí đường đi</w:t>
      </w:r>
      <w:bookmarkEnd w:id="71"/>
    </w:p>
    <w:p w14:paraId="0DA8BB61" w14:textId="78EB5483" w:rsidR="009714E3" w:rsidRPr="009714E3" w:rsidRDefault="009714E3" w:rsidP="009714E3">
      <w:r>
        <w:t>C</w:t>
      </w:r>
      <w:r w:rsidRPr="007C41E6">
        <w:t>ông thức xác định chi phi đường đi (path cost) qua một</w:t>
      </w:r>
      <w:r>
        <w:t xml:space="preserve"> nút cha nào đó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BD2EB7" w14:paraId="5B80EE3D" w14:textId="77777777" w:rsidTr="009A612D">
        <w:tc>
          <w:tcPr>
            <w:tcW w:w="1413" w:type="dxa"/>
          </w:tcPr>
          <w:p w14:paraId="644598BE" w14:textId="77777777" w:rsidR="00BD2EB7" w:rsidRDefault="00BD2EB7" w:rsidP="00362C9F"/>
        </w:tc>
        <w:tc>
          <w:tcPr>
            <w:tcW w:w="5528" w:type="dxa"/>
          </w:tcPr>
          <w:p w14:paraId="5D019281" w14:textId="241CA423" w:rsidR="00BD2EB7" w:rsidRPr="00245744" w:rsidRDefault="00BD2EB7" w:rsidP="00362C9F">
            <m:oMathPara>
              <m:oMathParaPr>
                <m:jc m:val="left"/>
              </m:oMathParaP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m:t>
                    </m:r>
                  </m:sub>
                </m:sSub>
                <m:r>
                  <w:rPr>
                    <w:rFonts w:ascii="Cambria Math" w:hAnsi="Cambria Math"/>
                  </w:rPr>
                  <m:t>*QU+pathcost(P,S)</m:t>
                </m:r>
              </m:oMath>
            </m:oMathPara>
          </w:p>
        </w:tc>
        <w:tc>
          <w:tcPr>
            <w:tcW w:w="1553" w:type="dxa"/>
          </w:tcPr>
          <w:p w14:paraId="205E44C5" w14:textId="13352447" w:rsidR="00BD2EB7" w:rsidRPr="009A612D" w:rsidRDefault="00BD2EB7" w:rsidP="009A612D">
            <w:pPr>
              <w:pStyle w:val="Caption"/>
            </w:pPr>
            <w:r w:rsidRPr="009A612D">
              <w:t>(</w:t>
            </w:r>
            <w:r w:rsidR="0014487F">
              <w:fldChar w:fldCharType="begin"/>
            </w:r>
            <w:r w:rsidR="0014487F">
              <w:instrText xml:space="preserve"> STYLEREF 1 \s </w:instrText>
            </w:r>
            <w:r w:rsidR="0014487F">
              <w:fldChar w:fldCharType="separate"/>
            </w:r>
            <w:r w:rsidR="00C00872">
              <w:rPr>
                <w:noProof/>
              </w:rPr>
              <w:t>3</w:t>
            </w:r>
            <w:r w:rsidR="0014487F">
              <w:rPr>
                <w:noProof/>
              </w:rPr>
              <w:fldChar w:fldCharType="end"/>
            </w:r>
            <w:r>
              <w:t>.</w:t>
            </w:r>
            <w:r w:rsidR="0014487F">
              <w:fldChar w:fldCharType="begin"/>
            </w:r>
            <w:r w:rsidR="0014487F">
              <w:instrText xml:space="preserve"> SEQ PT \* ARABIC \s 1 </w:instrText>
            </w:r>
            <w:r w:rsidR="0014487F">
              <w:fldChar w:fldCharType="separate"/>
            </w:r>
            <w:r w:rsidR="00C00872">
              <w:rPr>
                <w:noProof/>
              </w:rPr>
              <w:t>9</w:t>
            </w:r>
            <w:r w:rsidR="0014487F">
              <w:rPr>
                <w:noProof/>
              </w:rPr>
              <w:fldChar w:fldCharType="end"/>
            </w:r>
            <w:r w:rsidRPr="009A612D">
              <w:t>)</w:t>
            </w:r>
          </w:p>
        </w:tc>
      </w:tr>
    </w:tbl>
    <w:p w14:paraId="673C5C51" w14:textId="383CB77D" w:rsidR="003D670E" w:rsidRDefault="003D670E" w:rsidP="003D670E">
      <w:pPr>
        <w:ind w:left="2160" w:hanging="2160"/>
        <w:rPr>
          <w:rFonts w:eastAsiaTheme="minorEastAsia"/>
        </w:rPr>
      </w:pPr>
      <w:r>
        <w:t>Trong đó:</w:t>
      </w:r>
      <w:r w:rsidR="009058E0">
        <w:tab/>
      </w: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oMath>
      <w:r>
        <w:rPr>
          <w:rFonts w:eastAsiaTheme="minorEastAsia"/>
        </w:rPr>
        <w:t xml:space="preserve"> là chi phí đường đi từ nút hiện tại đến nút gốc</w:t>
      </w:r>
    </w:p>
    <w:p w14:paraId="11AE8F8E" w14:textId="77777777" w:rsidR="003D670E" w:rsidRDefault="003D670E" w:rsidP="003D670E">
      <w:pPr>
        <w:ind w:left="2160" w:hanging="2160"/>
        <w:rPr>
          <w:rFonts w:eastAsiaTheme="minorEastAsia"/>
        </w:rPr>
      </w:pPr>
      <w:r>
        <w:rPr>
          <w:rFonts w:eastAsiaTheme="minorEastAsia"/>
        </w:rPr>
        <w:lastRenderedPageBreak/>
        <w:tab/>
      </w:r>
      <m:oMath>
        <m:r>
          <w:rPr>
            <w:rFonts w:ascii="Cambria Math" w:hAnsi="Cambria Math"/>
          </w:rPr>
          <m:t>pathcost</m:t>
        </m:r>
        <m:d>
          <m:dPr>
            <m:ctrlPr>
              <w:rPr>
                <w:rFonts w:ascii="Cambria Math" w:hAnsi="Cambria Math"/>
                <w:i/>
              </w:rPr>
            </m:ctrlPr>
          </m:dPr>
          <m:e>
            <m:r>
              <w:rPr>
                <w:rFonts w:ascii="Cambria Math" w:hAnsi="Cambria Math"/>
              </w:rPr>
              <m:t>P,S</m:t>
            </m:r>
          </m:e>
        </m:d>
      </m:oMath>
      <w:r>
        <w:rPr>
          <w:rFonts w:eastAsiaTheme="minorEastAsia"/>
        </w:rPr>
        <w:t xml:space="preserve"> là chi phí đường đi từ nút cha đến nút gốc</w:t>
      </w:r>
    </w:p>
    <w:p w14:paraId="6E3626EA" w14:textId="3FF8A9B5" w:rsidR="002C4919" w:rsidRDefault="002C4919" w:rsidP="003D670E">
      <w:pPr>
        <w:ind w:left="2160" w:hanging="2160"/>
        <w:rPr>
          <w:rFonts w:eastAsiaTheme="minorEastAsia"/>
        </w:rPr>
      </w:pPr>
      <w:r>
        <w:rPr>
          <w:rFonts w:eastAsiaTheme="minorEastAsia"/>
        </w:rPr>
        <w:tab/>
      </w:r>
      <m:oMath>
        <m:r>
          <w:rPr>
            <w:rFonts w:ascii="Cambria Math" w:hAnsi="Cambria Math"/>
          </w:rPr>
          <m:t>ETX</m:t>
        </m:r>
        <m:d>
          <m:dPr>
            <m:ctrlPr>
              <w:rPr>
                <w:rFonts w:ascii="Cambria Math" w:hAnsi="Cambria Math"/>
                <w:i/>
              </w:rPr>
            </m:ctrlPr>
          </m:dPr>
          <m:e>
            <m:r>
              <w:rPr>
                <w:rFonts w:ascii="Cambria Math" w:hAnsi="Cambria Math"/>
              </w:rPr>
              <m:t>N,P</m:t>
            </m:r>
          </m:e>
        </m:d>
      </m:oMath>
      <w:r>
        <w:rPr>
          <w:rFonts w:eastAsiaTheme="minorEastAsia"/>
        </w:rPr>
        <w:t xml:space="preserve"> là chỉ số ETX từ nút con đến nút cha đang xét</w:t>
      </w:r>
    </w:p>
    <w:p w14:paraId="70C60549" w14:textId="5D3F2425" w:rsidR="003D670E" w:rsidRDefault="003D670E" w:rsidP="003D670E">
      <w:pPr>
        <w:ind w:left="2160" w:hanging="2160"/>
      </w:pPr>
      <w:r>
        <w:tab/>
      </w:r>
      <m:oMath>
        <m:sSub>
          <m:sSubPr>
            <m:ctrlPr>
              <w:rPr>
                <w:rFonts w:ascii="Cambria Math" w:hAnsi="Cambria Math"/>
                <w:i/>
              </w:rPr>
            </m:ctrlPr>
          </m:sSubPr>
          <m:e>
            <m:r>
              <w:rPr>
                <w:rFonts w:ascii="Cambria Math" w:hAnsi="Cambria Math"/>
              </w:rPr>
              <m:t>K</m:t>
            </m:r>
          </m:e>
          <m:sub>
            <m:r>
              <w:rPr>
                <w:rFonts w:ascii="Cambria Math" w:hAnsi="Cambria Math"/>
              </w:rPr>
              <m:t>q</m:t>
            </m:r>
          </m:sub>
        </m:sSub>
      </m:oMath>
      <w:r>
        <w:t xml:space="preserve"> là hệ số điều chỉnh</w:t>
      </w:r>
    </w:p>
    <w:p w14:paraId="0EAAD709" w14:textId="14E5DB5A" w:rsidR="006D3183" w:rsidRDefault="002E670B" w:rsidP="0075590E">
      <w:r>
        <w:t>Các kết quả cho thấy thuật toán sử dụng tỉ lệ sử dụng hàng đợi hoạt động tốt trong điều kiện lưu lượng lớn, giúp cân bằng tải, tăng tỉ lệ truyền tin thành công và kéo dài thời gian sống của mạng.</w:t>
      </w:r>
    </w:p>
    <w:p w14:paraId="1BB7A9B1" w14:textId="79C5F887" w:rsidR="00DF279F" w:rsidRDefault="00DF279F" w:rsidP="00DF279F">
      <w:pPr>
        <w:pStyle w:val="Heading2"/>
      </w:pPr>
      <w:bookmarkStart w:id="72" w:name="_Toc171357161"/>
      <w:r>
        <w:t>Kết luận chương</w:t>
      </w:r>
      <w:bookmarkEnd w:id="72"/>
    </w:p>
    <w:p w14:paraId="2EE569FE" w14:textId="119AF20C" w:rsidR="004D6FFE" w:rsidRDefault="00175322" w:rsidP="00175322">
      <w:r>
        <w:t xml:space="preserve">Chương 3 đã trình bày về cách hoạt động của một số thuật toán định tuyến cải tiến dựa trên thuật toán </w:t>
      </w:r>
      <w:r w:rsidR="00322E3F">
        <w:t xml:space="preserve">RPL. </w:t>
      </w:r>
      <w:r w:rsidR="001D0E69">
        <w:t xml:space="preserve">Những đánh giá chi tiết về </w:t>
      </w:r>
      <w:r w:rsidR="007F4DF2">
        <w:t>các thuật toán này được thực hiện trên thử nghiệm sẽ được trình bày ở phần sau.</w:t>
      </w:r>
    </w:p>
    <w:p w14:paraId="7097FB92" w14:textId="6B0287FE" w:rsidR="00175322" w:rsidRPr="00175322" w:rsidRDefault="004D6FFE" w:rsidP="00175322">
      <w:r>
        <w:br w:type="page"/>
      </w:r>
    </w:p>
    <w:p w14:paraId="676A8631" w14:textId="0B3ECB4B" w:rsidR="00DD1CD6" w:rsidRDefault="00DD1CD6" w:rsidP="00E5692A">
      <w:pPr>
        <w:pStyle w:val="Heading1"/>
      </w:pPr>
      <w:bookmarkStart w:id="73" w:name="_Toc171357162"/>
      <w:r>
        <w:lastRenderedPageBreak/>
        <w:t>PHƯƠNG ÁN THỰC HIỆN ĐỀ TÀI</w:t>
      </w:r>
      <w:bookmarkEnd w:id="73"/>
    </w:p>
    <w:p w14:paraId="6BA3916D" w14:textId="1FF2AF65" w:rsidR="005B3A47" w:rsidRPr="005B3A47" w:rsidRDefault="005B3A47" w:rsidP="005B3A47">
      <w:r>
        <w:t>Chương 4 trình bày về phương pháp được sử dụng để đánh giá các thuật toán định tuyến, các tiêu chí đánh giá được đề ra</w:t>
      </w:r>
      <w:r w:rsidR="00073D88">
        <w:t xml:space="preserve"> để so sánh giữa các thuật toán</w:t>
      </w:r>
      <w:r>
        <w:t>, đồng thời giới thiệu các công cụ phần cứng và phần mềm được sử dụng để xây dựng các mô phỏng và thử nghiệm trong đồ án.</w:t>
      </w:r>
    </w:p>
    <w:p w14:paraId="24680C3C" w14:textId="318C9D40" w:rsidR="00DD1CD6" w:rsidRDefault="00DD1CD6" w:rsidP="00CD0095">
      <w:pPr>
        <w:pStyle w:val="Heading2"/>
      </w:pPr>
      <w:bookmarkStart w:id="74" w:name="_Toc171357163"/>
      <w:r>
        <w:t>Phạm vi đề tài</w:t>
      </w:r>
      <w:bookmarkEnd w:id="74"/>
    </w:p>
    <w:p w14:paraId="49D1119D" w14:textId="6425FFA0" w:rsidR="00623A94" w:rsidRDefault="00150921" w:rsidP="00623A94">
      <w:r>
        <w:t xml:space="preserve">Đề tài “Đánh giá một số thuật toán định tuyến </w:t>
      </w:r>
      <w:r w:rsidR="00D10839">
        <w:t>RPL cho mạng tổn hao và năng lượng thấp</w:t>
      </w:r>
      <w:r>
        <w:t>”</w:t>
      </w:r>
      <w:r w:rsidR="000E7F5F">
        <w:t xml:space="preserve"> được thực hiện nhằm thử nghiệm lại</w:t>
      </w:r>
      <w:r w:rsidR="00163DF0">
        <w:t xml:space="preserve"> một số thuật toán định tuyến được phát triển dựa trên thuật toán RPL</w:t>
      </w:r>
      <w:r w:rsidR="0079181B">
        <w:t>, từ đó đưa ra các phân tích, đánh giá</w:t>
      </w:r>
      <w:r w:rsidR="00226F71">
        <w:t xml:space="preserve"> điểm mạnh và điểm yếu của từng thuật toán. </w:t>
      </w:r>
      <w:r w:rsidR="00902E44">
        <w:t xml:space="preserve">Kết quả đề tài có thể được sử dụng như một </w:t>
      </w:r>
      <w:r w:rsidR="00021266">
        <w:t xml:space="preserve">yếu tố </w:t>
      </w:r>
      <w:r w:rsidR="00902E44">
        <w:t>tham khảo</w:t>
      </w:r>
      <w:r>
        <w:t xml:space="preserve"> </w:t>
      </w:r>
      <w:r w:rsidR="00021266">
        <w:t xml:space="preserve">để </w:t>
      </w:r>
      <w:r w:rsidR="00BA1B4A">
        <w:t xml:space="preserve">người đọc có thể lựa chọn và xây dựng mạng cảm biến không dây của mình. </w:t>
      </w:r>
    </w:p>
    <w:p w14:paraId="33868600" w14:textId="64A1C7FD" w:rsidR="00FC6AEC" w:rsidRDefault="00FC6AEC" w:rsidP="00623A94">
      <w:r>
        <w:t xml:space="preserve">Trong đề tài này, em thực hiện đánh giá trên 4 thuật toán </w:t>
      </w:r>
      <w:r w:rsidR="0048614A">
        <w:t>đã được trình bày trong chương 3, bao gồm:</w:t>
      </w:r>
    </w:p>
    <w:p w14:paraId="73FDB094" w14:textId="402FE8CD" w:rsidR="0048614A" w:rsidRDefault="0048614A" w:rsidP="00785B88">
      <w:pPr>
        <w:pStyle w:val="ListParagraph"/>
        <w:numPr>
          <w:ilvl w:val="0"/>
          <w:numId w:val="10"/>
        </w:numPr>
      </w:pPr>
      <w:r>
        <w:t xml:space="preserve">Thuật toán RPL tiêu chuẩn với </w:t>
      </w:r>
      <w:r w:rsidR="00741300">
        <w:t>hàm mục tiêu chỉ sử dụng ETX</w:t>
      </w:r>
      <w:r w:rsidR="001E799E">
        <w:t xml:space="preserve"> </w:t>
      </w:r>
      <w:r w:rsidR="00001C72">
        <w:fldChar w:fldCharType="begin"/>
      </w:r>
      <w:r w:rsidR="008975D2">
        <w:instrText xml:space="preserve"> ADDIN ZOTERO_ITEM CSL_CITATION {"citationID":"LqNQhida","properties":{"formattedCitation":"[3]","plainCitation":"[3]","noteIndex":0},"citationItems":[{"id":13,"uris":["http://zotero.org/users/13272464/items/7UP7EKUD"],"itemData":{"id":13,"type":"report","abstract":"Low-Power and Lossy Networks (LLNs) have unique characteristics compared with traditional wired and ad hoc networks that require the specification of new routing metrics and constraints. By contrast, with typical Interior Gateway Protocol (IGP) routing metrics using hop counts or link metrics, this document specifies a set of link and node routing metrics and constraints suitable to LLNs to be used by the Routing Protocol for Low-Power and Lossy Networks (RPL).","language":"en","note":"DOI: 10.17487/rfc6551","number":"RFC6551","page":"RFC6551","publisher":"RFC Editor","source":"DOI.org (Crossref)","title":"Routing Metrics Used for Path Calculation in Low-Power and Lossy Networks","URL":"https://www.rfc-editor.org/info/rfc6551","author":[{"literal":"JP. Vasseur"},{"family":"Kim","given":"M."},{"family":"Pister","given":"K."},{"family":"Dejean","given":"N."},{"family":"Barthel","given":"D."}],"accessed":{"date-parts":[["2024",5,4]]},"issued":{"date-parts":[["2012",3]]}}}],"schema":"https://github.com/citation-style-language/schema/raw/master/csl-citation.json"} </w:instrText>
      </w:r>
      <w:r w:rsidR="00001C72">
        <w:fldChar w:fldCharType="separate"/>
      </w:r>
      <w:r w:rsidR="008975D2" w:rsidRPr="008975D2">
        <w:t>[3]</w:t>
      </w:r>
      <w:r w:rsidR="00001C72">
        <w:fldChar w:fldCharType="end"/>
      </w:r>
      <w:r w:rsidR="000C27D5">
        <w:t xml:space="preserve"> (viết tắt RPL-ETX)</w:t>
      </w:r>
      <w:r w:rsidR="00DA2789">
        <w:t>.</w:t>
      </w:r>
    </w:p>
    <w:p w14:paraId="7AC2E18F" w14:textId="6A33BB89" w:rsidR="007107FE" w:rsidRDefault="007107FE" w:rsidP="00785B88">
      <w:pPr>
        <w:pStyle w:val="ListParagraph"/>
        <w:numPr>
          <w:ilvl w:val="0"/>
          <w:numId w:val="10"/>
        </w:numPr>
      </w:pPr>
      <w:r>
        <w:t>Thuật toán RPL cải tiến với hàm mục tiêu sử dụng ETX kết hợp với năng lượng còn dư</w:t>
      </w:r>
      <w:r w:rsidR="001E799E">
        <w:t xml:space="preserve"> </w:t>
      </w:r>
      <w:r w:rsidR="00D614AA">
        <w:fldChar w:fldCharType="begin"/>
      </w:r>
      <w:r w:rsidR="008975D2">
        <w:instrText xml:space="preserve"> ADDIN ZOTERO_ITEM CSL_CITATION {"citationID":"noFGdp2e","properties":{"formattedCitation":"[11]","plainCitation":"[11]","noteIndex":0},"citationItems":[{"id":4,"uris":["http://zotero.org/users/13272464/items/2XIUN3B4"],"itemData":{"id":4,"type":"paper-conference","container-title":"2013 IEEE International Conference on Systems, Man, and Cybernetics","DOI":"10.1109/SMC.2013.651","event-place":"Manchester","event-title":"2013 IEEE International Conference on Systems, Man and Cybernetics (SMC 2013)","ISBN":"978-1-4799-0652-9","page":"3813-3818","publisher":"IEEE","publisher-place":"Manchester","source":"DOI.org (Crossref)","title":"Energy-Efficient Oriented Routing Algorithm in Wireless Sensor Networks","URL":"http://ieeexplore.ieee.org/document/6722404/","author":[{"family":"Chang","given":"Lin-Huang"},{"family":"Lee","given":"Tsung-Han"},{"family":"Chen","given":"Shu-Jan"},{"family":"Liao","given":"Cheng-Yen"}],"accessed":{"date-parts":[["2024",5,9]]},"issued":{"date-parts":[["2013",10]]}}}],"schema":"https://github.com/citation-style-language/schema/raw/master/csl-citation.json"} </w:instrText>
      </w:r>
      <w:r w:rsidR="00D614AA">
        <w:fldChar w:fldCharType="separate"/>
      </w:r>
      <w:r w:rsidR="008975D2" w:rsidRPr="008975D2">
        <w:t>[11]</w:t>
      </w:r>
      <w:r w:rsidR="00D614AA">
        <w:fldChar w:fldCharType="end"/>
      </w:r>
      <w:r w:rsidR="000C27D5">
        <w:t xml:space="preserve"> (viết tắt </w:t>
      </w:r>
      <w:r w:rsidR="002E7C33">
        <w:t>ETX-EE</w:t>
      </w:r>
      <w:r w:rsidR="000C27D5">
        <w:t>)</w:t>
      </w:r>
      <w:r w:rsidR="00DA2789">
        <w:t>.</w:t>
      </w:r>
    </w:p>
    <w:p w14:paraId="0451E41C" w14:textId="29243197" w:rsidR="007107FE" w:rsidRDefault="007107FE" w:rsidP="00785B88">
      <w:pPr>
        <w:pStyle w:val="ListParagraph"/>
        <w:numPr>
          <w:ilvl w:val="0"/>
          <w:numId w:val="10"/>
        </w:numPr>
      </w:pPr>
      <w:r>
        <w:t>Thuật toán RPL cải tiến với hàm mục tiêu sử dụng ETX kết hợp Radio Duty Cycle</w:t>
      </w:r>
      <w:r w:rsidR="00F442C0">
        <w:t xml:space="preserve"> </w:t>
      </w:r>
      <w:r w:rsidR="00F442C0">
        <w:fldChar w:fldCharType="begin"/>
      </w:r>
      <w:r w:rsidR="00F442C0">
        <w:instrText xml:space="preserve"> ADDIN ZOTERO_ITEM CSL_CITATION {"citationID":"34gXlSLf","properties":{"formattedCitation":"[12]","plainCitation":"[12]","noteIndex":0},"citationItems":[{"id":11,"uris":["http://zotero.org/users/13272464/items/852USPTX"],"itemData":{"id":11,"type":"paper-conference","abstract":"RPL (IPv6 Routing Protocol for Low-Power and Lossy Networks) is a standard routing protocol for low-power low-cost and resource constrained networks. To deal with the diversity in link qualities in these networks, the Minimum Rank with Hysteresis Objective Function (MRHOF, RFC 6719) is standardized as the de facto Objective Function (OF) for RPL. MRHOF helps a mote to select a path to forward traffic with the minimum cost among available paths. The Expected Transmission Count (ETX) defined in RFC 6551 is the most widely used MRHOF routing metric. ETX helps to achieve good Packet Delivery Ratio (PDR) and low latency since motes choose to relay their information along the path with the least number of retransmissions. However, since ETX does not consider the energy level of the motes, it does not balance the energy consumption between motes. In this paper, we develop other routing metrics by taking into consideration the energy consumption of motes as routing metric. We develop a Radio Duty Cycle (RDC) based method to estimate mote energy consumption. We also look into diverse combinations of ETX and energy consumption as routing metrics. The proposed methods achieve better energy balance while keeping good energy efficiency and packet delivery ratios.","container-title":"2016 IEEE Sixth International Conference on Communications and Electronics (ICCE)","DOI":"10.1109/CCE.2016.7562624","event-title":"2016 IEEE Sixth International Conference on Communications and Electronics (ICCE)","page":"125-130","source":"IEEE Xplore","title":"Energy balancing RPL-based routing for Internet of Things","URL":"https://ieeexplore.ieee.org/abstract/document/7562624","author":[{"family":"Banh","given":"Mai"},{"family":"Nguyen","given":"Nam"},{"family":"Phung","given":"Kieu-Ha"},{"family":"Nguyen","given":"Long"},{"family":"Thanh","given":"Nguyen Huu"},{"family":"Steenhaut","given":"Kris"}],"accessed":{"date-parts":[["2024",5,4]]},"issued":{"date-parts":[["2016",7]]}}}],"schema":"https://github.com/citation-style-language/schema/raw/master/csl-citation.json"} </w:instrText>
      </w:r>
      <w:r w:rsidR="00F442C0">
        <w:fldChar w:fldCharType="separate"/>
      </w:r>
      <w:r w:rsidR="00F442C0" w:rsidRPr="00F442C0">
        <w:t>[12]</w:t>
      </w:r>
      <w:r w:rsidR="00F442C0">
        <w:fldChar w:fldCharType="end"/>
      </w:r>
      <w:r w:rsidR="000C27D5">
        <w:t xml:space="preserve"> (viết tắt </w:t>
      </w:r>
      <w:r w:rsidR="002E7C33">
        <w:t>ETX-RDC</w:t>
      </w:r>
      <w:r w:rsidR="00E155B5">
        <w:t>)</w:t>
      </w:r>
      <w:r w:rsidR="00DA2789">
        <w:t>.</w:t>
      </w:r>
    </w:p>
    <w:p w14:paraId="2B53EBFA" w14:textId="215DE075" w:rsidR="007107FE" w:rsidRDefault="007107FE" w:rsidP="00785B88">
      <w:pPr>
        <w:pStyle w:val="ListParagraph"/>
        <w:numPr>
          <w:ilvl w:val="0"/>
          <w:numId w:val="10"/>
        </w:numPr>
      </w:pPr>
      <w:r>
        <w:t>Thuật toán RPL cải tiến với hàm mục tiêu sử dụng ETX kết hợp tỉ lệ sử dụng hàng đợi</w:t>
      </w:r>
      <w:r w:rsidR="00F442C0">
        <w:t xml:space="preserve"> </w:t>
      </w:r>
      <w:r w:rsidR="00F442C0">
        <w:fldChar w:fldCharType="begin"/>
      </w:r>
      <w:r w:rsidR="008975D2">
        <w:instrText xml:space="preserve"> ADDIN ZOTERO_ITEM CSL_CITATION {"citationID":"KHB3sg5u","properties":{"formattedCitation":"[6]","plainCitation":"[6]","noteIndex":0},"citationItems":[{"id":26,"uris":["http://zotero.org/users/13272464/items/JHCLIE5R"],"itemData":{"id":26,"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rsidR="00F442C0">
        <w:fldChar w:fldCharType="separate"/>
      </w:r>
      <w:r w:rsidR="008975D2" w:rsidRPr="008975D2">
        <w:t>[6]</w:t>
      </w:r>
      <w:r w:rsidR="00F442C0">
        <w:fldChar w:fldCharType="end"/>
      </w:r>
      <w:r w:rsidR="00E155B5">
        <w:t xml:space="preserve"> (viết tắt </w:t>
      </w:r>
      <w:r w:rsidR="002E7C33">
        <w:t>ETX</w:t>
      </w:r>
      <w:r w:rsidR="00E155B5">
        <w:t>-QU)</w:t>
      </w:r>
      <w:r w:rsidR="00DA2789">
        <w:t>.</w:t>
      </w:r>
    </w:p>
    <w:p w14:paraId="5EB9CB7D" w14:textId="27E1857B" w:rsidR="005E4EAE" w:rsidRDefault="00C73355" w:rsidP="008A5C8C">
      <w:r>
        <w:t xml:space="preserve">Các thuật toán trên </w:t>
      </w:r>
      <w:r w:rsidR="00482BA9">
        <w:t xml:space="preserve">có mục tiêu chính là cân bằng phân bố mức độ sử dụng năng lượng trong mạng, giảm tắc nghẽn, tăng tỉ lệ truyền tin thành công. </w:t>
      </w:r>
      <w:r w:rsidR="008A5C8C">
        <w:t xml:space="preserve">Các thuật toán được </w:t>
      </w:r>
      <w:r w:rsidR="00907A14">
        <w:t>đánh giá bằng mô phỏng và thử nghiệm trên thiết bị</w:t>
      </w:r>
      <w:r w:rsidR="00B71822">
        <w:t xml:space="preserve"> thật.</w:t>
      </w:r>
    </w:p>
    <w:p w14:paraId="1124C728" w14:textId="341B4A40" w:rsidR="005B338B" w:rsidRDefault="00466EF2" w:rsidP="008A5C8C">
      <w:r>
        <w:t xml:space="preserve">Do trong mạng cảm biến không dây thực tế, </w:t>
      </w:r>
      <w:r w:rsidR="00C56625">
        <w:t>các nút thường chỉ hoạt động ở chế độ upward</w:t>
      </w:r>
      <w:r w:rsidR="00FC5488">
        <w:t xml:space="preserve"> </w:t>
      </w:r>
      <w:r w:rsidR="00C56625">
        <w:t>- tức là các nút cảm biến thu thập dữ liệu từ môi trường,</w:t>
      </w:r>
      <w:r w:rsidR="007531DA">
        <w:t xml:space="preserve"> sau đó gửi lên nút gốc. </w:t>
      </w:r>
      <w:r w:rsidR="00B540B5">
        <w:t>Nút gốc ít khi phải gửi dữ liệu đến các nút phía dưới</w:t>
      </w:r>
      <w:r w:rsidR="008C29D7">
        <w:t xml:space="preserve">. Vì vậy các thử nghiệm trong đồ án chỉ đánh giá hoạt động của chế độ upward. </w:t>
      </w:r>
    </w:p>
    <w:p w14:paraId="26D9FC80" w14:textId="6B38772A" w:rsidR="005E4EAE" w:rsidRDefault="005E4EAE" w:rsidP="005E4EAE">
      <w:pPr>
        <w:pStyle w:val="Heading2"/>
      </w:pPr>
      <w:bookmarkStart w:id="75" w:name="_Toc171357164"/>
      <w:r>
        <w:t>Phương án thực hiện</w:t>
      </w:r>
      <w:bookmarkEnd w:id="75"/>
    </w:p>
    <w:p w14:paraId="7ACA0222" w14:textId="3DEA9BFE" w:rsidR="00785B88" w:rsidRPr="00785B88" w:rsidRDefault="00785B88" w:rsidP="00785B88">
      <w:pPr>
        <w:pStyle w:val="Heading3"/>
      </w:pPr>
      <w:bookmarkStart w:id="76" w:name="_Toc171357165"/>
      <w:r>
        <w:t>Sơ đồ tổng quan hệ thống</w:t>
      </w:r>
      <w:bookmarkEnd w:id="76"/>
    </w:p>
    <w:p w14:paraId="616850E5" w14:textId="5BD2C92F" w:rsidR="008A5C8C" w:rsidRDefault="001461A2" w:rsidP="008A5C8C">
      <w:r>
        <w:t>Để đánh giá các thuật toán, em</w:t>
      </w:r>
      <w:r w:rsidR="00A30DEE">
        <w:t xml:space="preserve"> </w:t>
      </w:r>
      <w:r>
        <w:t>xây dựng một mạng cảm biến không dây</w:t>
      </w:r>
      <w:r w:rsidR="002C3701">
        <w:t>, với một nút vừa đóng vai trò là nút gốc trong</w:t>
      </w:r>
      <w:r w:rsidR="00B93B32">
        <w:t xml:space="preserve"> mô hình DODAG, vừa </w:t>
      </w:r>
      <w:r w:rsidR="00EC72A7">
        <w:t xml:space="preserve">tiếp nhận </w:t>
      </w:r>
      <w:r w:rsidR="00B93B32">
        <w:t xml:space="preserve">dữ liệu từ các nút khác. Các nút khác sẽ </w:t>
      </w:r>
      <w:r w:rsidR="00BE54F0">
        <w:t>gửi thông tin về trạng thái của mình như năng lượng còn lại, số tin nhắn đã gửi</w:t>
      </w:r>
      <w:r w:rsidR="00D826DC">
        <w:t xml:space="preserve">, … đến cho nút gốc. Dữ liệu được thu thập sẽ được </w:t>
      </w:r>
      <w:r w:rsidR="0042654D">
        <w:t xml:space="preserve">nút gốc gửi lên máy tính qua cổng serial. Dữ liệu sẽ được lưu trữ </w:t>
      </w:r>
      <w:r w:rsidR="000C3803">
        <w:t xml:space="preserve">vào một file văn bản </w:t>
      </w:r>
      <w:r w:rsidR="0042654D">
        <w:t xml:space="preserve">và </w:t>
      </w:r>
      <w:r w:rsidR="000C3803">
        <w:t xml:space="preserve">file sẽ được </w:t>
      </w:r>
      <w:r w:rsidR="0042654D">
        <w:t xml:space="preserve">xử lý </w:t>
      </w:r>
      <w:r w:rsidR="006D00D6">
        <w:t>để đưa ra các thông số về năng lượng còn lại, tỉ lệ truyền thành công</w:t>
      </w:r>
      <w:r w:rsidR="008F0E01">
        <w:t>, độ trễ trung bình, …</w:t>
      </w:r>
    </w:p>
    <w:p w14:paraId="0C7E0660" w14:textId="77777777" w:rsidR="00F457D3" w:rsidRDefault="00F92299" w:rsidP="00F457D3">
      <w:pPr>
        <w:keepNext/>
        <w:jc w:val="center"/>
      </w:pPr>
      <w:r>
        <w:rPr>
          <w:noProof/>
        </w:rPr>
        <w:lastRenderedPageBreak/>
        <w:drawing>
          <wp:inline distT="0" distB="0" distL="0" distR="0" wp14:anchorId="50E9CFB9" wp14:editId="4A61C3FE">
            <wp:extent cx="2886075" cy="3487571"/>
            <wp:effectExtent l="0" t="0" r="0" b="0"/>
            <wp:docPr id="5635210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3679" cy="3496759"/>
                    </a:xfrm>
                    <a:prstGeom prst="rect">
                      <a:avLst/>
                    </a:prstGeom>
                    <a:noFill/>
                    <a:ln>
                      <a:noFill/>
                    </a:ln>
                  </pic:spPr>
                </pic:pic>
              </a:graphicData>
            </a:graphic>
          </wp:inline>
        </w:drawing>
      </w:r>
    </w:p>
    <w:p w14:paraId="1325E58A" w14:textId="189C553B" w:rsidR="00F20C74" w:rsidRDefault="00F457D3" w:rsidP="001E566B">
      <w:pPr>
        <w:pStyle w:val="Caption"/>
        <w:rPr>
          <w:noProof/>
        </w:rPr>
      </w:pPr>
      <w:bookmarkStart w:id="77" w:name="_Toc171357083"/>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r>
        <w:t xml:space="preserve">: </w:t>
      </w:r>
      <w:r>
        <w:rPr>
          <w:noProof/>
        </w:rPr>
        <w:t>Sơ đồ hệ thống</w:t>
      </w:r>
      <w:bookmarkEnd w:id="77"/>
    </w:p>
    <w:p w14:paraId="6510DCED" w14:textId="3709A5DE" w:rsidR="00C842F3" w:rsidRDefault="00691567" w:rsidP="009102F6">
      <w:pPr>
        <w:pStyle w:val="Heading3"/>
      </w:pPr>
      <w:bookmarkStart w:id="78" w:name="_Toc171357166"/>
      <w:r>
        <w:t>N</w:t>
      </w:r>
      <w:r w:rsidR="00330EB4">
        <w:t>găn xếp mạng (</w:t>
      </w:r>
      <w:r w:rsidR="002757B2">
        <w:t>network</w:t>
      </w:r>
      <w:r w:rsidR="00330EB4">
        <w:t xml:space="preserve"> stack)</w:t>
      </w:r>
      <w:bookmarkEnd w:id="78"/>
    </w:p>
    <w:p w14:paraId="264BE1B7" w14:textId="682C474F" w:rsidR="00C30105" w:rsidRPr="00C30105" w:rsidRDefault="00C30105" w:rsidP="00C30105">
      <w:r>
        <w:t>Ngăn xếp mạng</w:t>
      </w:r>
      <w:r w:rsidR="002757B2">
        <w:t xml:space="preserve"> (network stack </w:t>
      </w:r>
      <w:r>
        <w:t>ha</w:t>
      </w:r>
      <w:r w:rsidR="002757B2">
        <w:t>y protocol stack)</w:t>
      </w:r>
      <w:r w:rsidR="0016430D">
        <w:t>, là tập hợp các giao thức mạng được sử dụng</w:t>
      </w:r>
      <w:r w:rsidR="00AA2CDC">
        <w:t xml:space="preserve">, hoạt động cùng nhau </w:t>
      </w:r>
      <w:r w:rsidR="0016430D">
        <w:t>để đảm bảo truyền gói tin từ nguồn đến đích</w:t>
      </w:r>
      <w:r w:rsidR="0025670A">
        <w:t xml:space="preserve">. </w:t>
      </w:r>
    </w:p>
    <w:p w14:paraId="46C3693F" w14:textId="02E1A964" w:rsidR="00BC3824" w:rsidRPr="00C30105" w:rsidRDefault="00C30105" w:rsidP="00C30105">
      <w:r>
        <w:t xml:space="preserve">Trong mô phỏng và thực nghiệm, em sử dụng </w:t>
      </w:r>
      <w:r w:rsidR="009531C9">
        <w:t>một ngăn xếp mạng phổ biến thường đường triển khai cho các mạng cảm biến IoT hiện đại.</w:t>
      </w:r>
    </w:p>
    <w:p w14:paraId="7D840D28" w14:textId="7529CC14" w:rsidR="0047180A" w:rsidRDefault="0047180A" w:rsidP="0047180A">
      <w:pPr>
        <w:pStyle w:val="Caption"/>
        <w:keepNext/>
      </w:pPr>
      <w:bookmarkStart w:id="79" w:name="_Ref169904463"/>
      <w:bookmarkStart w:id="80" w:name="_Toc171357061"/>
      <w:r>
        <w:t xml:space="preserve">Bảng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A77601">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1</w:t>
      </w:r>
      <w:r w:rsidR="0014487F">
        <w:rPr>
          <w:noProof/>
        </w:rPr>
        <w:fldChar w:fldCharType="end"/>
      </w:r>
      <w:bookmarkEnd w:id="79"/>
      <w:r>
        <w:t>: Ngăn xếp mạng được sử dụng</w:t>
      </w:r>
      <w:bookmarkEnd w:id="80"/>
    </w:p>
    <w:tbl>
      <w:tblPr>
        <w:tblStyle w:val="TableGrid"/>
        <w:tblW w:w="0" w:type="auto"/>
        <w:tblInd w:w="704" w:type="dxa"/>
        <w:tblLook w:val="04A0" w:firstRow="1" w:lastRow="0" w:firstColumn="1" w:lastColumn="0" w:noHBand="0" w:noVBand="1"/>
      </w:tblPr>
      <w:tblGrid>
        <w:gridCol w:w="3543"/>
        <w:gridCol w:w="3403"/>
      </w:tblGrid>
      <w:tr w:rsidR="00A51596" w14:paraId="153980DF" w14:textId="77777777" w:rsidTr="00FF1C08">
        <w:tc>
          <w:tcPr>
            <w:tcW w:w="3543" w:type="dxa"/>
          </w:tcPr>
          <w:p w14:paraId="6FAB8A99" w14:textId="348B70D2" w:rsidR="00A51596" w:rsidRDefault="006F5931" w:rsidP="00ED0F63">
            <w:pPr>
              <w:jc w:val="center"/>
            </w:pPr>
            <w:r>
              <w:t xml:space="preserve">Tầng </w:t>
            </w:r>
            <w:r w:rsidR="00C3693F">
              <w:t>giao vận</w:t>
            </w:r>
            <w:r w:rsidR="00B26AE5">
              <w:t xml:space="preserve"> (transport layer)</w:t>
            </w:r>
          </w:p>
        </w:tc>
        <w:tc>
          <w:tcPr>
            <w:tcW w:w="3403" w:type="dxa"/>
          </w:tcPr>
          <w:p w14:paraId="22F11183" w14:textId="218933B0" w:rsidR="00A51596" w:rsidRDefault="00BC3824" w:rsidP="00ED0F63">
            <w:pPr>
              <w:jc w:val="center"/>
            </w:pPr>
            <w:r>
              <w:t>UDP</w:t>
            </w:r>
          </w:p>
        </w:tc>
      </w:tr>
      <w:tr w:rsidR="00A51596" w14:paraId="79280AAF" w14:textId="77777777" w:rsidTr="00FF1C08">
        <w:tc>
          <w:tcPr>
            <w:tcW w:w="3543" w:type="dxa"/>
          </w:tcPr>
          <w:p w14:paraId="5A1199EA" w14:textId="5F5EC489" w:rsidR="00A51596" w:rsidRDefault="006F5931" w:rsidP="00ED0F63">
            <w:pPr>
              <w:jc w:val="center"/>
            </w:pPr>
            <w:r>
              <w:t xml:space="preserve">Tầng </w:t>
            </w:r>
            <w:r w:rsidR="00C3693F">
              <w:t>mạng</w:t>
            </w:r>
          </w:p>
        </w:tc>
        <w:tc>
          <w:tcPr>
            <w:tcW w:w="3403" w:type="dxa"/>
          </w:tcPr>
          <w:p w14:paraId="704A9AF8" w14:textId="07E0C8E1" w:rsidR="00A51596" w:rsidRDefault="00C3693F" w:rsidP="00ED0F63">
            <w:pPr>
              <w:jc w:val="center"/>
            </w:pPr>
            <w:r>
              <w:t>Ipv6 + RPL</w:t>
            </w:r>
          </w:p>
        </w:tc>
      </w:tr>
      <w:tr w:rsidR="00A51596" w14:paraId="65AA694E" w14:textId="77777777" w:rsidTr="00FF1C08">
        <w:tc>
          <w:tcPr>
            <w:tcW w:w="3543" w:type="dxa"/>
          </w:tcPr>
          <w:p w14:paraId="102EDFAD" w14:textId="6C74E8F1" w:rsidR="00A51596" w:rsidRDefault="00C3693F" w:rsidP="00ED0F63">
            <w:pPr>
              <w:jc w:val="center"/>
            </w:pPr>
            <w:r>
              <w:t xml:space="preserve">Tầng </w:t>
            </w:r>
            <w:r w:rsidR="00B26AE5">
              <w:t>thích ứng</w:t>
            </w:r>
          </w:p>
        </w:tc>
        <w:tc>
          <w:tcPr>
            <w:tcW w:w="3403" w:type="dxa"/>
          </w:tcPr>
          <w:p w14:paraId="7147AC50" w14:textId="4D2C97D6" w:rsidR="00A51596" w:rsidRDefault="009330F1" w:rsidP="00ED0F63">
            <w:pPr>
              <w:jc w:val="center"/>
            </w:pPr>
            <w:r>
              <w:t>6LowPan</w:t>
            </w:r>
          </w:p>
        </w:tc>
      </w:tr>
      <w:tr w:rsidR="00A51596" w14:paraId="4258D285" w14:textId="77777777" w:rsidTr="00FF1C08">
        <w:tc>
          <w:tcPr>
            <w:tcW w:w="3543" w:type="dxa"/>
          </w:tcPr>
          <w:p w14:paraId="5596B312" w14:textId="20FE7218" w:rsidR="00A51596" w:rsidRDefault="000674E2" w:rsidP="00ED0F63">
            <w:pPr>
              <w:jc w:val="center"/>
            </w:pPr>
            <w:r>
              <w:t xml:space="preserve">Tầng </w:t>
            </w:r>
            <w:r w:rsidR="00601106">
              <w:t>liên kết</w:t>
            </w:r>
          </w:p>
        </w:tc>
        <w:tc>
          <w:tcPr>
            <w:tcW w:w="3403" w:type="dxa"/>
          </w:tcPr>
          <w:p w14:paraId="11609C4C" w14:textId="6377F85F" w:rsidR="00A51596" w:rsidRDefault="008D3E3F" w:rsidP="00ED0F63">
            <w:pPr>
              <w:jc w:val="center"/>
            </w:pPr>
            <w:r>
              <w:t>CSMA, ContikiMAC, RDC</w:t>
            </w:r>
          </w:p>
        </w:tc>
      </w:tr>
      <w:tr w:rsidR="00A51596" w14:paraId="74DCC4CC" w14:textId="77777777" w:rsidTr="00FF1C08">
        <w:tc>
          <w:tcPr>
            <w:tcW w:w="3543" w:type="dxa"/>
          </w:tcPr>
          <w:p w14:paraId="64911A05" w14:textId="0E593BF1" w:rsidR="00A51596" w:rsidRDefault="008D3E3F" w:rsidP="00ED0F63">
            <w:pPr>
              <w:jc w:val="center"/>
            </w:pPr>
            <w:r>
              <w:t>Tầng vật lý</w:t>
            </w:r>
          </w:p>
        </w:tc>
        <w:tc>
          <w:tcPr>
            <w:tcW w:w="3403" w:type="dxa"/>
          </w:tcPr>
          <w:p w14:paraId="2DA02CA0" w14:textId="4B926A9A" w:rsidR="00A51596" w:rsidRDefault="008D3E3F" w:rsidP="00920445">
            <w:pPr>
              <w:keepNext/>
              <w:jc w:val="center"/>
            </w:pPr>
            <w:r>
              <w:t>IEE</w:t>
            </w:r>
            <w:r w:rsidR="00C11048">
              <w:t>E</w:t>
            </w:r>
            <w:r>
              <w:t xml:space="preserve"> 802.15.4 Channel 25</w:t>
            </w:r>
          </w:p>
        </w:tc>
      </w:tr>
    </w:tbl>
    <w:p w14:paraId="099913C4" w14:textId="7A482A2D" w:rsidR="00A926D2" w:rsidRDefault="00A926D2" w:rsidP="00A926D2"/>
    <w:p w14:paraId="79E4D0ED" w14:textId="1EE3DC20" w:rsidR="00321DD7" w:rsidRDefault="00A926D2" w:rsidP="00A926D2">
      <w:r>
        <w:t xml:space="preserve">Đây là stack mạng điển hình </w:t>
      </w:r>
      <w:r w:rsidR="00321DD7">
        <w:t>sử dụng mạng 6LowPan trên nền IEEE 802.15.4.</w:t>
      </w:r>
      <w:r w:rsidR="00E84D8C">
        <w:t xml:space="preserve"> </w:t>
      </w:r>
      <w:r w:rsidR="0003495F">
        <w:t>6LoWPAN (IPv6 over Low-Power Wireless Personal Area Networks) là một tiêu chuẩn mạng được thiết kế để cho phép các thiết bị có khả năng truyền thông tin qua các mạng không dây cá nhân với mức tiêu thụ năng lượng thấp, đặc biệt là trong các ứng dụng Internet of Things (IoT)</w:t>
      </w:r>
      <w:r w:rsidR="005B3411">
        <w:t>. Các đặc điểm chính của mạng</w:t>
      </w:r>
      <w:r w:rsidR="00D7477C">
        <w:t xml:space="preserve"> 6LowPan bao gồm:</w:t>
      </w:r>
    </w:p>
    <w:p w14:paraId="2B5F6AAA" w14:textId="2537F0B3" w:rsidR="00D7477C" w:rsidRDefault="00D7477C" w:rsidP="00D7477C">
      <w:pPr>
        <w:pStyle w:val="ListParagraph"/>
        <w:numPr>
          <w:ilvl w:val="0"/>
          <w:numId w:val="10"/>
        </w:numPr>
      </w:pPr>
      <w:r w:rsidRPr="00D7477C">
        <w:rPr>
          <w:rStyle w:val="Strong"/>
          <w:b w:val="0"/>
          <w:bCs w:val="0"/>
          <w:i/>
          <w:iCs/>
        </w:rPr>
        <w:t>Sử dụng IPv6</w:t>
      </w:r>
      <w:r>
        <w:t>: 6LoWPAN cho phép các thiết bị sử dụng giao thức IPv6, cung cấp một không gian địa chỉ rộng lớn và các lợi ích khác của IPv6.</w:t>
      </w:r>
    </w:p>
    <w:p w14:paraId="556940AD" w14:textId="288218AD" w:rsidR="003A6EA2" w:rsidRDefault="003A6EA2" w:rsidP="00D7477C">
      <w:pPr>
        <w:pStyle w:val="ListParagraph"/>
        <w:numPr>
          <w:ilvl w:val="0"/>
          <w:numId w:val="10"/>
        </w:numPr>
      </w:pPr>
      <w:r w:rsidRPr="00007F77">
        <w:rPr>
          <w:rStyle w:val="Strong"/>
          <w:b w:val="0"/>
          <w:bCs w:val="0"/>
          <w:i/>
          <w:iCs/>
        </w:rPr>
        <w:t>Năng lượng thấp</w:t>
      </w:r>
      <w:r>
        <w:t>: Được thiết kế cho các thiết bị có giới hạn về năng lượng, như cảm biến và thiết bị điều khiển trong mạng IoT.</w:t>
      </w:r>
    </w:p>
    <w:p w14:paraId="07F70D3A" w14:textId="39D3DF86" w:rsidR="003A6EA2" w:rsidRDefault="003A6EA2" w:rsidP="00D7477C">
      <w:pPr>
        <w:pStyle w:val="ListParagraph"/>
        <w:numPr>
          <w:ilvl w:val="0"/>
          <w:numId w:val="10"/>
        </w:numPr>
      </w:pPr>
      <w:r w:rsidRPr="00007F77">
        <w:rPr>
          <w:rStyle w:val="Strong"/>
          <w:b w:val="0"/>
          <w:bCs w:val="0"/>
          <w:i/>
          <w:iCs/>
        </w:rPr>
        <w:lastRenderedPageBreak/>
        <w:t>Nén Header</w:t>
      </w:r>
      <w:r>
        <w:t>: 6LoWPAN sử dụng kỹ thuật nén header để giảm kích thước gói tin, giúp tiết kiệm băng thông và năng lượng.</w:t>
      </w:r>
    </w:p>
    <w:p w14:paraId="693D17D5" w14:textId="02D3DC0E" w:rsidR="003A6EA2" w:rsidRDefault="003A6EA2" w:rsidP="00D7477C">
      <w:pPr>
        <w:pStyle w:val="ListParagraph"/>
        <w:numPr>
          <w:ilvl w:val="0"/>
          <w:numId w:val="10"/>
        </w:numPr>
      </w:pPr>
      <w:r w:rsidRPr="00AA2575">
        <w:rPr>
          <w:rStyle w:val="Strong"/>
          <w:b w:val="0"/>
          <w:bCs w:val="0"/>
          <w:i/>
          <w:iCs/>
        </w:rPr>
        <w:t>Mạng không dây cá nhân</w:t>
      </w:r>
      <w:r>
        <w:t>: Được sử dụng trong các mạng không dây với phạm vi ngắn và tốc độ truyền dữ liệu thấp, như IEEE 802.15.4.</w:t>
      </w:r>
    </w:p>
    <w:p w14:paraId="2491AA7B" w14:textId="2D9F210D" w:rsidR="004C1838" w:rsidRDefault="003A6EA2" w:rsidP="004C1838">
      <w:pPr>
        <w:pStyle w:val="ListParagraph"/>
        <w:numPr>
          <w:ilvl w:val="0"/>
          <w:numId w:val="10"/>
        </w:numPr>
      </w:pPr>
      <w:r w:rsidRPr="00AA2575">
        <w:rPr>
          <w:rStyle w:val="Strong"/>
          <w:b w:val="0"/>
          <w:bCs w:val="0"/>
          <w:i/>
          <w:iCs/>
        </w:rPr>
        <w:t>Mạng lưới</w:t>
      </w:r>
      <w:r>
        <w:t>: Hỗ trợ cấu trúc mạng lưới (mesh network), cho phép các thiết bị giao tiếp với nhau qua nhiều bước nhảy (hops), tăng khả năng mở rộng và độ tin cậy của mạng.</w:t>
      </w:r>
    </w:p>
    <w:p w14:paraId="0A77F4C3" w14:textId="05DB4B7E" w:rsidR="004C1838" w:rsidRDefault="004C1838" w:rsidP="004C1838">
      <w:pPr>
        <w:ind w:left="360"/>
      </w:pPr>
      <w:r>
        <w:t xml:space="preserve">Theo </w:t>
      </w:r>
      <w:r w:rsidR="004547A8">
        <w:fldChar w:fldCharType="begin"/>
      </w:r>
      <w:r w:rsidR="004547A8">
        <w:instrText xml:space="preserve"> REF _Ref169904463 \h </w:instrText>
      </w:r>
      <w:r w:rsidR="004547A8">
        <w:fldChar w:fldCharType="separate"/>
      </w:r>
      <w:r w:rsidR="00C00872">
        <w:t xml:space="preserve">Bảng </w:t>
      </w:r>
      <w:r w:rsidR="00C00872">
        <w:rPr>
          <w:noProof/>
        </w:rPr>
        <w:t>4</w:t>
      </w:r>
      <w:r w:rsidR="00C00872">
        <w:t>.</w:t>
      </w:r>
      <w:r w:rsidR="00C00872">
        <w:rPr>
          <w:noProof/>
        </w:rPr>
        <w:t>1</w:t>
      </w:r>
      <w:r w:rsidR="004547A8">
        <w:fldChar w:fldCharType="end"/>
      </w:r>
      <w:r w:rsidR="0056491A">
        <w:t>, các tầng</w:t>
      </w:r>
      <w:r w:rsidR="00356797">
        <w:t xml:space="preserve"> của mạng có chức năng cụ thể như sau:</w:t>
      </w:r>
    </w:p>
    <w:p w14:paraId="38B1EA6A" w14:textId="77777777" w:rsidR="000A3938" w:rsidRDefault="006840A1" w:rsidP="004C1838">
      <w:pPr>
        <w:pStyle w:val="ListParagraph"/>
        <w:numPr>
          <w:ilvl w:val="0"/>
          <w:numId w:val="15"/>
        </w:numPr>
      </w:pPr>
      <w:r>
        <w:t>Tầng giao vận:</w:t>
      </w:r>
      <w:r w:rsidR="00EB62CA">
        <w:t xml:space="preserve"> Cho phép nhiều ứng dụng trên mỗi thiết bị có kênh liên lạc riêng. </w:t>
      </w:r>
      <w:r w:rsidR="00C70E43">
        <w:t xml:space="preserve">Ở đây tầng giao vận sử dụng giao thức UDP- User Datagram Protocol. </w:t>
      </w:r>
      <w:r w:rsidR="00345FA4">
        <w:t>Đây là giao thức được thiết kế để cung cấp một phương tiện truyền tải dữ liệu đơn giản và hiệu quả</w:t>
      </w:r>
      <w:r w:rsidR="009747E1">
        <w:t>, không đòi hỏi các dịch vụ bổ sung như kiểm soát lỗi, kiểm soát luồng</w:t>
      </w:r>
      <w:r w:rsidR="006452E6">
        <w:t>, không phân đoạn và tái lắp ghép. UDP phù hợp với các ứng dụng cần tốc độ cao</w:t>
      </w:r>
      <w:r w:rsidR="00163424">
        <w:t xml:space="preserve"> và độ trễ thấp. Đặc biệt UDP được sử dụng nhiều trong mạng cảm biến trong các ứng dụng IoT bởi vì </w:t>
      </w:r>
      <w:r w:rsidR="00636C2A">
        <w:t xml:space="preserve">tính chất đơn giản, </w:t>
      </w:r>
      <w:r w:rsidR="005321D2">
        <w:t xml:space="preserve">phù hợp với các thiết bị có tài nguyên hạn chế, </w:t>
      </w:r>
      <w:r w:rsidR="00995513">
        <w:t xml:space="preserve">các gói tin thường nhỏ và </w:t>
      </w:r>
      <w:r w:rsidR="000506BA">
        <w:t>yêu cầu độ tin cậy thấp</w:t>
      </w:r>
      <w:r w:rsidR="00995513">
        <w:t>.</w:t>
      </w:r>
      <w:r w:rsidR="000A3938">
        <w:t xml:space="preserve"> </w:t>
      </w:r>
    </w:p>
    <w:p w14:paraId="209103DD" w14:textId="77777777" w:rsidR="00407F93" w:rsidRDefault="000A3938" w:rsidP="000A3938">
      <w:pPr>
        <w:pStyle w:val="ListParagraph"/>
      </w:pPr>
      <w:r>
        <w:t>Trong mô phỏng và thử nghiệm, em sử dụng gói tin UDP có kích thước và các trường như sau:</w:t>
      </w:r>
    </w:p>
    <w:p w14:paraId="3A46564B" w14:textId="2B0A6581" w:rsidR="004C1838" w:rsidRDefault="00853D1F" w:rsidP="007645A6">
      <w:pPr>
        <w:pStyle w:val="ListParagraph"/>
        <w:numPr>
          <w:ilvl w:val="0"/>
          <w:numId w:val="15"/>
        </w:numPr>
      </w:pPr>
      <w:r>
        <w:t>Tầng mạng:</w:t>
      </w:r>
      <w:r w:rsidR="008B07BD">
        <w:t xml:space="preserve"> Lớp mạng thực hiện đánh địa chỉ và định tuyến gói tin trong mạng. </w:t>
      </w:r>
      <w:r w:rsidR="00810D8F">
        <w:t>Ipv6 cung cấp không gian địa chỉ</w:t>
      </w:r>
      <w:r w:rsidR="00774686">
        <w:t xml:space="preserve"> 128 bit</w:t>
      </w:r>
      <w:r w:rsidR="00810D8F">
        <w:t xml:space="preserve"> lớn, giải quyết vấn đề cạn kiệt địa chỉ mà ipv4 gặp phải.</w:t>
      </w:r>
      <w:r w:rsidR="007C258D">
        <w:t xml:space="preserve"> Thuật toán định tuyến RPL tối ưu cho mạng cảm biến không dây năng lượng thấp và mất mát.</w:t>
      </w:r>
    </w:p>
    <w:p w14:paraId="0E869827" w14:textId="3F5D3020" w:rsidR="007C258D" w:rsidRDefault="00751015" w:rsidP="007645A6">
      <w:pPr>
        <w:pStyle w:val="ListParagraph"/>
        <w:numPr>
          <w:ilvl w:val="0"/>
          <w:numId w:val="15"/>
        </w:numPr>
      </w:pPr>
      <w:r>
        <w:t xml:space="preserve">Tầng thích ứng: </w:t>
      </w:r>
      <w:r w:rsidR="008410D0">
        <w:t xml:space="preserve">Tầng thích ứng (Adaptation Layer) trong 6LoWPAN là một thành phần quan trọng, đóng vai trò trung gian giữa giao thức IPv6 và giao thức mạng không dây IEEE 802.15.4. Tầng này chịu trách nhiệm đảm bảo rằng các gói IPv6 có thể được truyền qua các mạng không dây năng lượng thấp một cách hiệu quả và đáng tin cậy. </w:t>
      </w:r>
      <w:r w:rsidR="004878E0">
        <w:t xml:space="preserve">Tầng thích ứng có chức năng nén </w:t>
      </w:r>
      <w:r w:rsidR="00560F22">
        <w:t xml:space="preserve">header ipv6 nhằm tối ưu băng thông và tiết kiệm năng lượng, phân đoạn và tái lắp ghép gói tin ipv6 để phù hợp với kích thước gói tin tối đa </w:t>
      </w:r>
      <w:r w:rsidR="006E5A74">
        <w:t>là 127 octets của chuẩn IEEE 192.15.4</w:t>
      </w:r>
      <w:r w:rsidR="00BE4C80">
        <w:t>,</w:t>
      </w:r>
      <w:r w:rsidR="00931E59">
        <w:t xml:space="preserve"> và một số chức năng khác. </w:t>
      </w:r>
      <w:r w:rsidR="006E5A74">
        <w:t xml:space="preserve"> </w:t>
      </w:r>
    </w:p>
    <w:p w14:paraId="340E57F6" w14:textId="4F269F95" w:rsidR="0087646F" w:rsidRDefault="0087646F" w:rsidP="007645A6">
      <w:pPr>
        <w:pStyle w:val="ListParagraph"/>
        <w:numPr>
          <w:ilvl w:val="0"/>
          <w:numId w:val="15"/>
        </w:numPr>
      </w:pPr>
      <w:r>
        <w:t>Tầng</w:t>
      </w:r>
      <w:r w:rsidR="002D2F58">
        <w:t xml:space="preserve"> liên kết: Có vai trò cung cấp một đường</w:t>
      </w:r>
      <w:r>
        <w:t xml:space="preserve"> </w:t>
      </w:r>
      <w:r w:rsidR="002D2F58">
        <w:t xml:space="preserve">truyền dữ liệu đáng tin cậy và hiệu quả giữa 2 nút được kết nối trực tiếp với nhau. </w:t>
      </w:r>
      <w:r w:rsidR="00784146">
        <w:t>Tầng liên kết dữ liệu điều khiển cách các thiết bị truy cập và sử dụng phương tiện truyền thông (media). Điều này bao gồm các cơ chế để tránh hoặc xử lý xung đột dữ liệu khi nhiều thiết bị cố gắng truyền dữ liệu đồng thời.</w:t>
      </w:r>
    </w:p>
    <w:p w14:paraId="0658E96B" w14:textId="18707183" w:rsidR="000B0DE2" w:rsidRDefault="00807FB6" w:rsidP="000B0DE2">
      <w:pPr>
        <w:pStyle w:val="ListParagraph"/>
      </w:pPr>
      <w:r>
        <w:t xml:space="preserve">CSMA là phương pháp điều khiển truy cập đa truy cập được sử dụng trong tầng liên kết. </w:t>
      </w:r>
      <w:r w:rsidR="00357052">
        <w:t xml:space="preserve">CSMA yêu cầu các thiết bị trong mạng đầu tiên phải kiểm tra đường truyền có đang được sử dụng hay không trước khi bắt đầu truyền dữ liệu. </w:t>
      </w:r>
      <w:r w:rsidR="00A81C30">
        <w:t xml:space="preserve">Nếu đường truyền đang bận, thiết bị sẽ phải chờ cho đến khi đường truyền rảnh. </w:t>
      </w:r>
    </w:p>
    <w:p w14:paraId="4F4D388C" w14:textId="58E0D108" w:rsidR="0002225F" w:rsidRDefault="0002225F" w:rsidP="000B0DE2">
      <w:pPr>
        <w:pStyle w:val="ListParagraph"/>
      </w:pPr>
      <w:r>
        <w:t xml:space="preserve">Giao thức MAC được sử dụng là ContikiMAC, được cung cấp mặc định bởi hệ điều hành Contiki OS, hỗ trợ </w:t>
      </w:r>
      <w:r w:rsidR="00BA0553">
        <w:t xml:space="preserve">Radio Duty Cycling. Đây là phương thức </w:t>
      </w:r>
      <w:r w:rsidR="002660B6">
        <w:t xml:space="preserve">cho phép các nút </w:t>
      </w:r>
      <w:r w:rsidR="00D97893">
        <w:t xml:space="preserve">ở trong chế độ ngủ trong hầu hết thời gian hoạt </w:t>
      </w:r>
      <w:r w:rsidR="00D97893">
        <w:lastRenderedPageBreak/>
        <w:t xml:space="preserve">động(khoảng 90-99%), chỉ thức dậy để truyền nhận </w:t>
      </w:r>
      <w:r w:rsidR="00EA6B32">
        <w:t>dữ liệu</w:t>
      </w:r>
      <w:r w:rsidR="004F259E">
        <w:t xml:space="preserve"> khi cần thiết</w:t>
      </w:r>
      <w:r w:rsidR="00EA6B32">
        <w:t xml:space="preserve">. </w:t>
      </w:r>
      <w:r w:rsidR="00D33FDE">
        <w:t>Mục đích nhằm tiết kiệm năng lượng tiêu thụ</w:t>
      </w:r>
      <w:r w:rsidR="004E2DCE">
        <w:t>,</w:t>
      </w:r>
      <w:r w:rsidR="00460321">
        <w:t xml:space="preserve"> đồng thời đảm bảo mạng không dây hoạt động hiệu quả nhờ giảm thiểu xung đột tín hiệu. </w:t>
      </w:r>
      <w:r w:rsidR="004E2DCE">
        <w:t xml:space="preserve"> </w:t>
      </w:r>
    </w:p>
    <w:p w14:paraId="58A2C9AC" w14:textId="1D994B12" w:rsidR="000C1D5A" w:rsidRDefault="000C1D5A" w:rsidP="000C1D5A">
      <w:pPr>
        <w:pStyle w:val="ListParagraph"/>
        <w:numPr>
          <w:ilvl w:val="0"/>
          <w:numId w:val="15"/>
        </w:numPr>
      </w:pPr>
      <w:r>
        <w:t>Tầng vật lý</w:t>
      </w:r>
      <w:r w:rsidR="00441D86">
        <w:t>: Chuẩn IEEE 802.15.4 là một chuẩn kỹ thuật cho mạng không dây cá nhân (WPAN - Wireless Personal Area Network), được phát triển để hỗ trợ các ứng dụng có yêu cầu về mức độ tiêu thụ năng lượng thấp, chi phí thấp và khoảng cách truyền tải ngắn. Đây là một trong những chuẩn quan trọng trong các mạng cảm biến không dây và IoT (Internet of Things).</w:t>
      </w:r>
    </w:p>
    <w:p w14:paraId="05318B48" w14:textId="5AC41FA6" w:rsidR="00344FC5" w:rsidRPr="00A926D2" w:rsidRDefault="005B50FB" w:rsidP="00344FC5">
      <w:pPr>
        <w:pStyle w:val="ListParagraph"/>
      </w:pPr>
      <w:r>
        <w:t>Chuẩn này hoạt động ở các tần số vô tuyến thấp, bao gồm 868 MHz, 915 MHz và 2.4 GHz, tùy thuộc vào khu vực địa lý và yêu cầu cụ thể của ứng dụng.</w:t>
      </w:r>
      <w:r w:rsidR="00506604">
        <w:t xml:space="preserve"> Ở đây em sử dụng tần số 24 GHz, channel 25. IEEE 802.15.4 </w:t>
      </w:r>
      <w:r w:rsidR="00122CB3">
        <w:t xml:space="preserve">còn </w:t>
      </w:r>
      <w:r w:rsidR="00506604">
        <w:t>cung cấp các cơ chế để tiết kiệm năng lượng cho các thiết bị, bao gồm các chế độ ngủ (sleep modes) và cơ chế tự động đánh thức (wake-up mechanisms).</w:t>
      </w:r>
      <w:r w:rsidR="00147A45">
        <w:t xml:space="preserve"> </w:t>
      </w:r>
      <w:r w:rsidR="009177F0">
        <w:t>Mạng 6LoWPAN thường được triển khai chủ yếu trên giao thức IEEE 802.15.4</w:t>
      </w:r>
      <w:r w:rsidR="00C05A94">
        <w:t xml:space="preserve">. </w:t>
      </w:r>
    </w:p>
    <w:p w14:paraId="54275FE8" w14:textId="7C24F854" w:rsidR="00785B88" w:rsidRPr="00A926D2" w:rsidRDefault="00785B88" w:rsidP="00A926D2">
      <w:pPr>
        <w:pStyle w:val="Heading3"/>
      </w:pPr>
      <w:bookmarkStart w:id="81" w:name="_Toc171357167"/>
      <w:r w:rsidRPr="00A926D2">
        <w:t>Các thông số đánh giá</w:t>
      </w:r>
      <w:bookmarkEnd w:id="81"/>
    </w:p>
    <w:p w14:paraId="4F69E138" w14:textId="77777777" w:rsidR="00DE2A5C" w:rsidRDefault="00DE2A5C" w:rsidP="00DE2A5C">
      <w:r>
        <w:t>Các thông số được đánh giá bao gồm:</w:t>
      </w:r>
    </w:p>
    <w:p w14:paraId="6E2E6890" w14:textId="50F755D6" w:rsidR="00492364" w:rsidRDefault="00DE2A5C" w:rsidP="00492364">
      <w:pPr>
        <w:pStyle w:val="ListParagraph"/>
        <w:numPr>
          <w:ilvl w:val="0"/>
          <w:numId w:val="12"/>
        </w:numPr>
      </w:pPr>
      <w:r>
        <w:t>Lượng năng lượng còn lại của các nút</w:t>
      </w:r>
      <w:r w:rsidR="00372755">
        <w:t xml:space="preserve">: </w:t>
      </w:r>
      <w:r w:rsidR="00327971">
        <w:t xml:space="preserve">Năng lượng là yếu tố hàng đầu cần cân nhắc trong mạng cảm biến không dây. </w:t>
      </w:r>
      <w:r w:rsidR="000C39A8">
        <w:t xml:space="preserve">Với cùng một lượng năng lượng ban đầu, </w:t>
      </w:r>
      <w:r w:rsidR="00180AD2">
        <w:t xml:space="preserve">lượng năng lượng còn lại của từng nút </w:t>
      </w:r>
      <w:r w:rsidR="002602AD">
        <w:t xml:space="preserve">quyết định thời gian sống của mạng. Khi </w:t>
      </w:r>
      <w:r w:rsidR="00FD20AE">
        <w:t>xảy ra tắc nghẽn trong mạng, một số nốt phải trở thành nút chuyển tiếp cho rất nhiều nút phía dưới</w:t>
      </w:r>
      <w:r w:rsidR="004435C4">
        <w:t xml:space="preserve">. Các nốt này sẽ hết năng lượng rất nhanh, trong khi các nốt khác </w:t>
      </w:r>
      <w:r w:rsidR="00E76CFA">
        <w:t xml:space="preserve">vẫn còn nhiều năng lượng. Thuật toán định tuyến tốt phải có khả năng phân bổ lưu lượng gói tin qua các nốt để </w:t>
      </w:r>
      <w:r w:rsidR="00A02ED9">
        <w:t>cân bằng lượng năng lượng còn lại giữa các nốt, đảm bảo sử dụng năng lượng một cách hiệu quả.</w:t>
      </w:r>
    </w:p>
    <w:p w14:paraId="441931A5" w14:textId="5094551E" w:rsidR="007A41C9" w:rsidRDefault="00DE2A5C" w:rsidP="007A41C9">
      <w:pPr>
        <w:pStyle w:val="ListParagraph"/>
        <w:numPr>
          <w:ilvl w:val="0"/>
          <w:numId w:val="12"/>
        </w:numPr>
      </w:pPr>
      <w:r>
        <w:t>Tổng lượng năng lượng còn lại</w:t>
      </w:r>
      <w:r w:rsidR="007A41C9">
        <w:t>: Bẳng tổng năng lượng còn lại của tất cả các nốt</w:t>
      </w:r>
      <w:r w:rsidR="00726A64">
        <w:t>, thể hiện tổng chi phí năng lượng cần để truyền tin.</w:t>
      </w:r>
    </w:p>
    <w:p w14:paraId="26D0480C" w14:textId="4389F562" w:rsidR="00DE2A5C" w:rsidRDefault="00DE2A5C" w:rsidP="008F2EA9">
      <w:pPr>
        <w:pStyle w:val="ListParagraph"/>
        <w:numPr>
          <w:ilvl w:val="0"/>
          <w:numId w:val="12"/>
        </w:numPr>
      </w:pPr>
      <w:r>
        <w:t>Tỉ lệ truyền nhận gói tin thành công</w:t>
      </w:r>
      <w:r w:rsidR="006B126D">
        <w:t xml:space="preserve">: </w:t>
      </w:r>
      <w:r w:rsidR="00221FBD">
        <w:t xml:space="preserve">Được tính bằng số gói tin truyền thành công trên số gói tin đã gửi. </w:t>
      </w:r>
    </w:p>
    <w:p w14:paraId="1F68BDB7" w14:textId="060ED4E2" w:rsidR="00DE2A5C" w:rsidRDefault="00DE2A5C" w:rsidP="008F2EA9">
      <w:pPr>
        <w:pStyle w:val="ListParagraph"/>
        <w:numPr>
          <w:ilvl w:val="0"/>
          <w:numId w:val="12"/>
        </w:numPr>
      </w:pPr>
      <w:r>
        <w:t>Tổng số gói tin mất</w:t>
      </w:r>
      <w:r w:rsidR="000A244C">
        <w:t xml:space="preserve"> do hàng đợi đầy: </w:t>
      </w:r>
      <w:r w:rsidR="00DB006F">
        <w:t xml:space="preserve">Tiêu chí này được đánh giá trong thử nghiệm với mạng có lưu lượng lớn. </w:t>
      </w:r>
      <w:r w:rsidR="00C15274">
        <w:t>Số gói tin mất càng nhỏ thể hiện phân bố lưu lượng tốt hơn, sử dụng hàng đợi hiệu quả hơn.</w:t>
      </w:r>
    </w:p>
    <w:p w14:paraId="518E5A40" w14:textId="1FDFFCA5" w:rsidR="007B0C10" w:rsidRDefault="00DE2A5C" w:rsidP="00B71364">
      <w:pPr>
        <w:pStyle w:val="ListParagraph"/>
        <w:numPr>
          <w:ilvl w:val="0"/>
          <w:numId w:val="12"/>
        </w:numPr>
      </w:pPr>
      <w:r>
        <w:t>Độ trễ trung bình của các nút xa nhất</w:t>
      </w:r>
      <w:r w:rsidR="00222032">
        <w:t xml:space="preserve">: </w:t>
      </w:r>
      <w:r w:rsidR="00DA67D4">
        <w:t xml:space="preserve">Là thời gian trung bình để gói tin đi từ các nút xa nhất đến nút gốc. </w:t>
      </w:r>
      <w:r w:rsidR="00A231BD">
        <w:t xml:space="preserve">Độ trễ có thể được đo dễ dàng trong mô phỏng, nhưng trong thực nghiệm rất khó do yêu cầu </w:t>
      </w:r>
      <w:r w:rsidR="00045815">
        <w:t>tính đồng bộ cao về thời gian giữa các nút. Vì vậy độ trễ chỉ được tính trong thử nghiệm bằng mô phỏng.</w:t>
      </w:r>
    </w:p>
    <w:p w14:paraId="4A7A6394" w14:textId="72C3F514" w:rsidR="00BB0060" w:rsidRPr="00DE2A5C" w:rsidRDefault="00BB0060" w:rsidP="00DE2A5C">
      <w:pPr>
        <w:pStyle w:val="ListParagraph"/>
        <w:numPr>
          <w:ilvl w:val="0"/>
          <w:numId w:val="12"/>
        </w:numPr>
      </w:pPr>
      <w:r>
        <w:t xml:space="preserve">Số bước nhảy trung bình: </w:t>
      </w:r>
      <w:r w:rsidR="000B1476">
        <w:t>Trung bình s</w:t>
      </w:r>
      <w:r>
        <w:t xml:space="preserve">ố nút trong gian mà gói tin cần đi qua để đi từ nút nguồn đến nút đích. </w:t>
      </w:r>
    </w:p>
    <w:p w14:paraId="33DCB6B3" w14:textId="345A6A2E" w:rsidR="00DD1CD6" w:rsidRDefault="00DD1CD6" w:rsidP="00CD0095">
      <w:pPr>
        <w:pStyle w:val="Heading2"/>
      </w:pPr>
      <w:bookmarkStart w:id="82" w:name="_Toc171357168"/>
      <w:r>
        <w:t>Công cụ sử dụng</w:t>
      </w:r>
      <w:bookmarkEnd w:id="82"/>
    </w:p>
    <w:p w14:paraId="402EE663" w14:textId="063392D7" w:rsidR="00CD0095" w:rsidRDefault="00CD0095" w:rsidP="00CD0095">
      <w:pPr>
        <w:pStyle w:val="Heading3"/>
      </w:pPr>
      <w:bookmarkStart w:id="83" w:name="_Toc171357169"/>
      <w:r>
        <w:lastRenderedPageBreak/>
        <w:t>Phần mềm</w:t>
      </w:r>
      <w:bookmarkEnd w:id="83"/>
    </w:p>
    <w:p w14:paraId="75436B41" w14:textId="21C2F7B8" w:rsidR="00EC3D4A" w:rsidRPr="003F743B" w:rsidRDefault="00CD0095" w:rsidP="00785B88">
      <w:pPr>
        <w:pStyle w:val="ListParagraph"/>
        <w:numPr>
          <w:ilvl w:val="0"/>
          <w:numId w:val="5"/>
        </w:numPr>
      </w:pPr>
      <w:r>
        <w:t>Contiki OS</w:t>
      </w:r>
    </w:p>
    <w:p w14:paraId="367683DE" w14:textId="77777777" w:rsidR="00EC3D4A" w:rsidRDefault="00EC3D4A" w:rsidP="003013B7">
      <w:r>
        <w:t>Contiki là một hệ điều hành nhúng mã nguồn mở nhẹ, linh hoạt và hiệu quả được thiết kế đặc biệt cho mạng cảm biến không dây (Wireless Sensor Networks - WSNs) và thiết bị Internet of Things (IoT). Được phát triển bởi Adam Dunkels từ năm 2002 và hiện được duy trì bởi một nhóm lập trình viên và cộng đồng sáng tạo, Contiki đã trở thành một trong những hệ điều hành nhúng phổ biến và được sử dụng rộng rãi trong các ứng dụng như mạng cảm biến, IoT, và các thiết bị thông minh.</w:t>
      </w:r>
    </w:p>
    <w:p w14:paraId="7BAD9ACF" w14:textId="77777777" w:rsidR="00EC3D4A" w:rsidRDefault="00EC3D4A" w:rsidP="00EC3D4A">
      <w:pPr>
        <w:keepNext/>
        <w:jc w:val="center"/>
      </w:pPr>
      <w:r>
        <w:rPr>
          <w:noProof/>
        </w:rPr>
        <w:drawing>
          <wp:inline distT="0" distB="0" distL="0" distR="0" wp14:anchorId="44B26784" wp14:editId="31D2F8C7">
            <wp:extent cx="2576222" cy="1561971"/>
            <wp:effectExtent l="0" t="0" r="0" b="635"/>
            <wp:docPr id="2022148150" name="Picture 3" descr="Logo — Contiki-NG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 Contiki-NG documentatio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8551" cy="1581572"/>
                    </a:xfrm>
                    <a:prstGeom prst="rect">
                      <a:avLst/>
                    </a:prstGeom>
                    <a:noFill/>
                    <a:ln>
                      <a:noFill/>
                    </a:ln>
                  </pic:spPr>
                </pic:pic>
              </a:graphicData>
            </a:graphic>
          </wp:inline>
        </w:drawing>
      </w:r>
    </w:p>
    <w:p w14:paraId="4E18FC1F" w14:textId="1786BD54" w:rsidR="00EC3D4A" w:rsidRDefault="00EC3D4A" w:rsidP="00EC3D4A">
      <w:pPr>
        <w:pStyle w:val="Caption"/>
      </w:pPr>
      <w:bookmarkStart w:id="84" w:name="_Toc171357084"/>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2</w:t>
      </w:r>
      <w:r w:rsidR="0014487F">
        <w:rPr>
          <w:noProof/>
        </w:rPr>
        <w:fldChar w:fldCharType="end"/>
      </w:r>
      <w:r>
        <w:t>: Logo contiki-ng</w:t>
      </w:r>
      <w:bookmarkEnd w:id="84"/>
    </w:p>
    <w:p w14:paraId="2F8D1418" w14:textId="77777777" w:rsidR="00EC3D4A" w:rsidRDefault="00EC3D4A" w:rsidP="003013B7">
      <w:r>
        <w:t>Contiki OS được sử dụng rộng rãi nhờ những ưu điểm sau:</w:t>
      </w:r>
    </w:p>
    <w:p w14:paraId="5248A699" w14:textId="7D9EF261" w:rsidR="00EC3D4A" w:rsidRDefault="00EC3D4A" w:rsidP="005C28AF">
      <w:pPr>
        <w:pStyle w:val="ListParagraph"/>
        <w:numPr>
          <w:ilvl w:val="0"/>
          <w:numId w:val="10"/>
        </w:numPr>
      </w:pPr>
      <w:r w:rsidRPr="005C28AF">
        <w:rPr>
          <w:i/>
          <w:iCs/>
        </w:rPr>
        <w:t>Kích thước nhỏ và tiết kiệm năng lượng</w:t>
      </w:r>
      <w:r>
        <w:t xml:space="preserve">: Contiki được thiết kế để có kích thước nhỏ và tối ưu với yêu cầu về tài nguyên hạn chế của các thiết bị nhúng và mạng cảm biến. </w:t>
      </w:r>
      <w:r w:rsidRPr="00C5231E">
        <w:t>Kích thước mã nguồn cơ bản của Contiki chỉ khoảng vài KB đến vài chục KB, tùy thuộc vào cấu hình và chức năng được kích hoạt.</w:t>
      </w:r>
      <w:r>
        <w:t xml:space="preserve"> Contiki có thể chạy trên các vi xử lý có cấu hình thấp như 8-bit AVR với RAM chỉ từ vài KB đến vài chục KB. Trong môi trường mạng cảm biến không dây, Contiki đã được kiểm tra và chứng minh có thể hoạt động trên các nút cảm biến với tiêu thụ năng lượng chỉ khoảng vài miliwatt trong trạng thái hoạt động và vài micro-watt trong trạng thái sleep.</w:t>
      </w:r>
    </w:p>
    <w:p w14:paraId="482C192B" w14:textId="33B40656" w:rsidR="00EC3D4A" w:rsidRDefault="00EC3D4A" w:rsidP="006566B9">
      <w:pPr>
        <w:pStyle w:val="ListParagraph"/>
        <w:numPr>
          <w:ilvl w:val="0"/>
          <w:numId w:val="10"/>
        </w:numPr>
      </w:pPr>
      <w:r w:rsidRPr="006566B9">
        <w:rPr>
          <w:i/>
          <w:iCs/>
        </w:rPr>
        <w:t>Hỗ trợ đa dạng các giao thức mạng</w:t>
      </w:r>
      <w:r>
        <w:t>: Contiki hỗ trợ giao thức IPv6 và 6LoWPAN, giúp các thiết bị IoT kết nối trực tiếp với Internet thông qua IPv6. Contiki cũng hỗ trợ các giao thức mạng cảm biến như RPL (Routing Protocol for Low-Power and Lossy Networks), CoAP (Constrained Application Protocol), và MQTT (Message Queuing Telemetry Transport). Contiki cung cấp thư viện và hỗ trợ cho các giao thức này, giúp ứng dụng IoT truyền thông và tương tác một cách hiệu quả.</w:t>
      </w:r>
    </w:p>
    <w:p w14:paraId="5ECE5B70" w14:textId="23A5A2F9" w:rsidR="00EC3D4A" w:rsidRDefault="00EC3D4A" w:rsidP="00D24917">
      <w:pPr>
        <w:pStyle w:val="ListParagraph"/>
        <w:numPr>
          <w:ilvl w:val="0"/>
          <w:numId w:val="10"/>
        </w:numPr>
      </w:pPr>
      <w:r w:rsidRPr="00D24917">
        <w:rPr>
          <w:i/>
          <w:iCs/>
        </w:rPr>
        <w:t>Đa nền tảng</w:t>
      </w:r>
      <w:r w:rsidRPr="00742E0C">
        <w:t>:</w:t>
      </w:r>
      <w:r>
        <w:t xml:space="preserve"> Contiki có thể chạy trên nhiều loại vi xử lý và nền tảng phần cứng khác nhau như: vi xử lý ARM Cortex-M</w:t>
      </w:r>
      <w:r w:rsidR="00116BC3">
        <w:t xml:space="preserve"> </w:t>
      </w:r>
      <w:r>
        <w:t>(Phổ biến trong các ứng dụng IoT có hiệu suất cao), vi xử lý AVR</w:t>
      </w:r>
      <w:r w:rsidR="00116BC3">
        <w:t xml:space="preserve"> </w:t>
      </w:r>
      <w:r>
        <w:t>(Thích hợp cho các ứng dụng đòi hỏi tiết kiệm năng lượng và kích thước nhỏ), MSP430</w:t>
      </w:r>
      <w:r w:rsidR="009A55A2">
        <w:t xml:space="preserve"> </w:t>
      </w:r>
      <w:r>
        <w:t>(Dòng vi xử lý tiết kiệm năng lượng, thích hợp cho các thiết bị cảm biến không dây). Điều này tạo ra sự linh hoạt trong việc triển khai và phát triển các ứng dụng trên nhiều nền tảng khác nhau.</w:t>
      </w:r>
    </w:p>
    <w:p w14:paraId="2D96C935" w14:textId="3A8A9262" w:rsidR="00EC3D4A" w:rsidRDefault="00EC3D4A" w:rsidP="00D24917">
      <w:pPr>
        <w:pStyle w:val="ListParagraph"/>
        <w:numPr>
          <w:ilvl w:val="0"/>
          <w:numId w:val="10"/>
        </w:numPr>
      </w:pPr>
      <w:r w:rsidRPr="00D24917">
        <w:rPr>
          <w:i/>
          <w:iCs/>
        </w:rPr>
        <w:lastRenderedPageBreak/>
        <w:t>Khả năng đa nhiệm</w:t>
      </w:r>
      <w:r w:rsidRPr="00EB0D61">
        <w:t>:</w:t>
      </w:r>
      <w:r>
        <w:t xml:space="preserve"> Contiki hỗ trợ việc chạy nhiều tiến trình đồng thời thông qua cơ chế ngắt (interrupt-driven). Mỗi tiến trình có thể chạy trong một ngữ cảnh bảo mật riêng, giúp người phát triển quản lý tác vụ và tài nguyên một cách linh hoạt. Tiến trình trong Contiki thường chỉ chiếm ít bộ nhớ (ví dụ: chỉ vài KB cho mỗi tiến trình), giúp giảm tải cho hệ thống.</w:t>
      </w:r>
    </w:p>
    <w:p w14:paraId="0CB1B0DA" w14:textId="1D66FBC7" w:rsidR="00EC3D4A" w:rsidRDefault="00EC3D4A" w:rsidP="00D24917">
      <w:pPr>
        <w:pStyle w:val="ListParagraph"/>
        <w:numPr>
          <w:ilvl w:val="0"/>
          <w:numId w:val="10"/>
        </w:numPr>
      </w:pPr>
      <w:r w:rsidRPr="00D24917">
        <w:rPr>
          <w:i/>
          <w:iCs/>
        </w:rPr>
        <w:t xml:space="preserve">Cộng </w:t>
      </w:r>
      <w:r w:rsidR="00827CBC" w:rsidRPr="00D24917">
        <w:rPr>
          <w:i/>
          <w:iCs/>
        </w:rPr>
        <w:t>đồng</w:t>
      </w:r>
      <w:r w:rsidRPr="00D24917">
        <w:rPr>
          <w:i/>
          <w:iCs/>
        </w:rPr>
        <w:t xml:space="preserve"> phát triển lớn:</w:t>
      </w:r>
      <w:r>
        <w:t xml:space="preserve"> Contiki có hơn 450 người dùng đăng ký trong nhóm người dùng chính thức trên GitHub và hàng trăm dự án, phát triển và ứng dụng được xây dựng trên nền tảng này. Cộng đồng Contiki liên tục cập nhật, sửa lỗi và cải tiến mã nguồn, đồng thời cung cấp hỗ trợ cho người dùng thông qua diễn đàn trực tuyến và tài liệu hướng dẫn.</w:t>
      </w:r>
    </w:p>
    <w:p w14:paraId="17DA5052" w14:textId="6FD39C5A" w:rsidR="00EC3D4A" w:rsidRDefault="00EC3D4A" w:rsidP="00D24917">
      <w:pPr>
        <w:pStyle w:val="ListParagraph"/>
        <w:numPr>
          <w:ilvl w:val="0"/>
          <w:numId w:val="10"/>
        </w:numPr>
      </w:pPr>
      <w:r w:rsidRPr="00D24917">
        <w:rPr>
          <w:i/>
          <w:iCs/>
        </w:rPr>
        <w:t>Tiện ích phát triển mạn</w:t>
      </w:r>
      <w:r w:rsidR="001B7C41">
        <w:rPr>
          <w:i/>
          <w:iCs/>
        </w:rPr>
        <w:t>h</w:t>
      </w:r>
      <w:r w:rsidRPr="00D24917">
        <w:rPr>
          <w:i/>
          <w:iCs/>
        </w:rPr>
        <w:t xml:space="preserve"> mẽ: </w:t>
      </w:r>
      <w:r w:rsidRPr="00710867">
        <w:t>Contiki cung cấp các công cụ mô phỏng như Cooja, một môi trường mô phỏng mạng cảm biến không dây.</w:t>
      </w:r>
      <w:r>
        <w:t xml:space="preserve"> Trình biên dịch GCC, makefile và các công cụ phát triển phổ biến khác được tích hợp sẵn trong Contiki. Các thư viện chuẩn hóa như ContikiMAC, ContikiRPL, và ContikiNet giúp đơn giản hóa quá trình phát triển.</w:t>
      </w:r>
    </w:p>
    <w:p w14:paraId="24FA0E3D" w14:textId="071FF3CB" w:rsidR="00EC3D4A" w:rsidRDefault="00EC3D4A" w:rsidP="00EC3D4A">
      <w:r>
        <w:t>Contiki được sử dụng trong nhiều ứng dụng khác nhau, bao gồm hệ thống giám sát môi trường, các ứng dụng y tế, quản lý năng lượng, quản lý đèn đường thông minh, và nhiều ứng dụng IoT khác. Với tính linh hoạt, hiệu quả và khả năng mở rộng, Contiki là một lựa chọn phổ biến cho việc phát triển các ứng dụng nhúng và IoT đa dạng và tiện lợi.</w:t>
      </w:r>
    </w:p>
    <w:p w14:paraId="634A87C3" w14:textId="6E690C8D" w:rsidR="00720553" w:rsidRDefault="00720553" w:rsidP="00EC3D4A">
      <w:r>
        <w:t>Contiki OS cung cấp các thư viện để triển khai các giao thức truyền thông không dây</w:t>
      </w:r>
      <w:r w:rsidR="002A5880">
        <w:t xml:space="preserve"> phổ biến trong mạng IoT hiện đại</w:t>
      </w:r>
      <w:r w:rsidR="008E3D65">
        <w:t>. Các giao thức được hỗ trợ như sau:</w:t>
      </w:r>
    </w:p>
    <w:p w14:paraId="089FD916" w14:textId="4058F64B" w:rsidR="00E80A01" w:rsidRDefault="00E80A01" w:rsidP="00E80A01">
      <w:pPr>
        <w:pStyle w:val="Caption"/>
        <w:keepNext/>
      </w:pPr>
      <w:bookmarkStart w:id="85" w:name="_Toc171357062"/>
      <w:r>
        <w:t xml:space="preserve">Bảng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A77601">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2</w:t>
      </w:r>
      <w:r w:rsidR="0014487F">
        <w:rPr>
          <w:noProof/>
        </w:rPr>
        <w:fldChar w:fldCharType="end"/>
      </w:r>
      <w:r>
        <w:t>: Các giao thức hỗ trợ bởi Contiki OS</w:t>
      </w:r>
      <w:bookmarkEnd w:id="85"/>
    </w:p>
    <w:tbl>
      <w:tblPr>
        <w:tblStyle w:val="TableGrid"/>
        <w:tblW w:w="0" w:type="auto"/>
        <w:tblInd w:w="1255" w:type="dxa"/>
        <w:tblLook w:val="04A0" w:firstRow="1" w:lastRow="0" w:firstColumn="1" w:lastColumn="0" w:noHBand="0" w:noVBand="1"/>
      </w:tblPr>
      <w:tblGrid>
        <w:gridCol w:w="2001"/>
        <w:gridCol w:w="4252"/>
      </w:tblGrid>
      <w:tr w:rsidR="00CA5CC1" w14:paraId="5A341AAB" w14:textId="77777777" w:rsidTr="005B5CF1">
        <w:tc>
          <w:tcPr>
            <w:tcW w:w="2001" w:type="dxa"/>
          </w:tcPr>
          <w:p w14:paraId="26FE471F" w14:textId="0D9E9C2D" w:rsidR="00CA5CC1" w:rsidRPr="00CA5CC1" w:rsidRDefault="00CA5CC1" w:rsidP="00EC3D4A">
            <w:pPr>
              <w:rPr>
                <w:b/>
                <w:bCs/>
              </w:rPr>
            </w:pPr>
            <w:r w:rsidRPr="00CA5CC1">
              <w:rPr>
                <w:b/>
                <w:bCs/>
              </w:rPr>
              <w:t>Tầng</w:t>
            </w:r>
          </w:p>
        </w:tc>
        <w:tc>
          <w:tcPr>
            <w:tcW w:w="4252" w:type="dxa"/>
          </w:tcPr>
          <w:p w14:paraId="03FB4935" w14:textId="7B176060" w:rsidR="00CA5CC1" w:rsidRPr="00CA5CC1" w:rsidRDefault="00CA5CC1" w:rsidP="00EC3D4A">
            <w:pPr>
              <w:rPr>
                <w:b/>
                <w:bCs/>
              </w:rPr>
            </w:pPr>
            <w:r w:rsidRPr="00CA5CC1">
              <w:rPr>
                <w:b/>
                <w:bCs/>
              </w:rPr>
              <w:t>Giao thức</w:t>
            </w:r>
          </w:p>
        </w:tc>
      </w:tr>
      <w:tr w:rsidR="00F131A3" w14:paraId="7FAD60B1" w14:textId="77777777" w:rsidTr="005B5CF1">
        <w:tc>
          <w:tcPr>
            <w:tcW w:w="2001" w:type="dxa"/>
          </w:tcPr>
          <w:p w14:paraId="23C0135E" w14:textId="5C56CAB7" w:rsidR="00F131A3" w:rsidRDefault="003E392A" w:rsidP="00EC3D4A">
            <w:r>
              <w:t>Application</w:t>
            </w:r>
          </w:p>
        </w:tc>
        <w:tc>
          <w:tcPr>
            <w:tcW w:w="4252" w:type="dxa"/>
          </w:tcPr>
          <w:p w14:paraId="1AB3D2DE" w14:textId="643E12F1" w:rsidR="00F131A3" w:rsidRDefault="00F131A3" w:rsidP="00EC3D4A">
            <w:r>
              <w:t xml:space="preserve">MQTT, COAP, HTTP, </w:t>
            </w:r>
            <w:r w:rsidR="003E392A">
              <w:t>SNMP, DTLS</w:t>
            </w:r>
          </w:p>
        </w:tc>
      </w:tr>
      <w:tr w:rsidR="00F131A3" w14:paraId="723E18B1" w14:textId="77777777" w:rsidTr="005B5CF1">
        <w:tc>
          <w:tcPr>
            <w:tcW w:w="2001" w:type="dxa"/>
          </w:tcPr>
          <w:p w14:paraId="39636288" w14:textId="616C21BA" w:rsidR="00F131A3" w:rsidRDefault="003E392A" w:rsidP="00EC3D4A">
            <w:r>
              <w:t>Transport</w:t>
            </w:r>
          </w:p>
        </w:tc>
        <w:tc>
          <w:tcPr>
            <w:tcW w:w="4252" w:type="dxa"/>
          </w:tcPr>
          <w:p w14:paraId="34C7DB8A" w14:textId="6A9BC023" w:rsidR="00F131A3" w:rsidRDefault="003E392A" w:rsidP="00EC3D4A">
            <w:r>
              <w:t>UDP, TCP</w:t>
            </w:r>
          </w:p>
        </w:tc>
      </w:tr>
      <w:tr w:rsidR="00F131A3" w14:paraId="7A6F4AFF" w14:textId="77777777" w:rsidTr="005B5CF1">
        <w:tc>
          <w:tcPr>
            <w:tcW w:w="2001" w:type="dxa"/>
          </w:tcPr>
          <w:p w14:paraId="53463D27" w14:textId="4D053245" w:rsidR="00F131A3" w:rsidRDefault="003E392A" w:rsidP="00EC3D4A">
            <w:r>
              <w:t>Network</w:t>
            </w:r>
          </w:p>
        </w:tc>
        <w:tc>
          <w:tcPr>
            <w:tcW w:w="4252" w:type="dxa"/>
          </w:tcPr>
          <w:p w14:paraId="48A4EEF0" w14:textId="20EF9D10" w:rsidR="00F131A3" w:rsidRDefault="005B7FBD" w:rsidP="00EC3D4A">
            <w:r>
              <w:t>IP, IPv6, RPL</w:t>
            </w:r>
          </w:p>
        </w:tc>
      </w:tr>
      <w:tr w:rsidR="00F131A3" w14:paraId="376B915B" w14:textId="77777777" w:rsidTr="005B5CF1">
        <w:tc>
          <w:tcPr>
            <w:tcW w:w="2001" w:type="dxa"/>
          </w:tcPr>
          <w:p w14:paraId="1A9D025D" w14:textId="4D044C01" w:rsidR="00F131A3" w:rsidRDefault="005B7FBD" w:rsidP="00EC3D4A">
            <w:r>
              <w:t>Adaptation</w:t>
            </w:r>
          </w:p>
        </w:tc>
        <w:tc>
          <w:tcPr>
            <w:tcW w:w="4252" w:type="dxa"/>
          </w:tcPr>
          <w:p w14:paraId="147068A7" w14:textId="2DEB5009" w:rsidR="00F131A3" w:rsidRDefault="00846622" w:rsidP="00EC3D4A">
            <w:r>
              <w:t>6LowPan</w:t>
            </w:r>
          </w:p>
        </w:tc>
      </w:tr>
      <w:tr w:rsidR="00F131A3" w14:paraId="06F6477D" w14:textId="77777777" w:rsidTr="005B5CF1">
        <w:tc>
          <w:tcPr>
            <w:tcW w:w="2001" w:type="dxa"/>
          </w:tcPr>
          <w:p w14:paraId="34B41CDC" w14:textId="2EF09872" w:rsidR="00F131A3" w:rsidRDefault="00846622" w:rsidP="00EC3D4A">
            <w:r>
              <w:t>MAC</w:t>
            </w:r>
          </w:p>
        </w:tc>
        <w:tc>
          <w:tcPr>
            <w:tcW w:w="4252" w:type="dxa"/>
          </w:tcPr>
          <w:p w14:paraId="7CC404BA" w14:textId="1E303F1C" w:rsidR="00F131A3" w:rsidRDefault="00846622" w:rsidP="00EC3D4A">
            <w:r>
              <w:t>TSCH, CSMA, NullMAC</w:t>
            </w:r>
          </w:p>
        </w:tc>
      </w:tr>
      <w:tr w:rsidR="00F131A3" w14:paraId="1004971C" w14:textId="77777777" w:rsidTr="005B5CF1">
        <w:tc>
          <w:tcPr>
            <w:tcW w:w="2001" w:type="dxa"/>
          </w:tcPr>
          <w:p w14:paraId="312139E3" w14:textId="076BA198" w:rsidR="00F131A3" w:rsidRDefault="00742FCA" w:rsidP="00EC3D4A">
            <w:r>
              <w:t>Duty Cycling</w:t>
            </w:r>
          </w:p>
        </w:tc>
        <w:tc>
          <w:tcPr>
            <w:tcW w:w="4252" w:type="dxa"/>
          </w:tcPr>
          <w:p w14:paraId="62B68B23" w14:textId="061DAFB2" w:rsidR="00F131A3" w:rsidRDefault="00742FCA" w:rsidP="00EC3D4A">
            <w:r>
              <w:t>ContikiMAC, NullRDC</w:t>
            </w:r>
          </w:p>
        </w:tc>
      </w:tr>
      <w:tr w:rsidR="00742FCA" w14:paraId="036A78B3" w14:textId="77777777" w:rsidTr="005B5CF1">
        <w:tc>
          <w:tcPr>
            <w:tcW w:w="2001" w:type="dxa"/>
          </w:tcPr>
          <w:p w14:paraId="24B1FEC6" w14:textId="46CC454B" w:rsidR="00742FCA" w:rsidRDefault="00742FCA" w:rsidP="00EC3D4A">
            <w:r>
              <w:t>Physic</w:t>
            </w:r>
          </w:p>
        </w:tc>
        <w:tc>
          <w:tcPr>
            <w:tcW w:w="4252" w:type="dxa"/>
          </w:tcPr>
          <w:p w14:paraId="5B87CA58" w14:textId="75E7EB27" w:rsidR="00742FCA" w:rsidRDefault="00343530" w:rsidP="00EC3D4A">
            <w:r>
              <w:t xml:space="preserve">CC2650, CC2652, CC1310, CC1312, Cooja, CC2538, </w:t>
            </w:r>
            <w:r w:rsidR="00CB6A1D">
              <w:t>JN516x, NullRadio</w:t>
            </w:r>
          </w:p>
        </w:tc>
      </w:tr>
    </w:tbl>
    <w:p w14:paraId="6C6B8CB0" w14:textId="77777777" w:rsidR="00CD406D" w:rsidRDefault="00CD406D" w:rsidP="00EC3D4A"/>
    <w:p w14:paraId="1D900A77" w14:textId="3A382EDA" w:rsidR="006217E6" w:rsidRDefault="005B3A0A" w:rsidP="00EC3D4A">
      <w:r>
        <w:t>Một số</w:t>
      </w:r>
      <w:r w:rsidR="006217E6">
        <w:t xml:space="preserve"> phần cứng được hỗ trợ bởi Contiki OS:</w:t>
      </w:r>
    </w:p>
    <w:p w14:paraId="76719931" w14:textId="592A6112" w:rsidR="001A025D" w:rsidRDefault="001A025D" w:rsidP="001A025D">
      <w:pPr>
        <w:pStyle w:val="ListParagraph"/>
        <w:numPr>
          <w:ilvl w:val="0"/>
          <w:numId w:val="10"/>
        </w:numPr>
      </w:pPr>
      <w:r>
        <w:t xml:space="preserve">AVR: </w:t>
      </w:r>
      <w:r w:rsidR="001C44C9">
        <w:t xml:space="preserve">kit </w:t>
      </w:r>
      <w:r w:rsidR="006F564D">
        <w:t xml:space="preserve">Micaz- </w:t>
      </w:r>
      <w:r w:rsidR="000527F6">
        <w:t xml:space="preserve">sản xuất bởi </w:t>
      </w:r>
      <w:r w:rsidR="006F564D" w:rsidRPr="006F564D">
        <w:t>Crossbow technology, atmega128 + CC2420</w:t>
      </w:r>
    </w:p>
    <w:p w14:paraId="5CCF2FE5" w14:textId="21E18B90" w:rsidR="00EA2A95" w:rsidRDefault="00EA2A95" w:rsidP="001A025D">
      <w:pPr>
        <w:pStyle w:val="ListParagraph"/>
        <w:numPr>
          <w:ilvl w:val="0"/>
          <w:numId w:val="10"/>
        </w:numPr>
      </w:pPr>
      <w:r w:rsidRPr="00EA2A95">
        <w:t>RL78 + ADF7023 sub-GHz platform - eval-adf7023</w:t>
      </w:r>
      <w:r w:rsidR="000527F6">
        <w:t xml:space="preserve">- board phát triển từ </w:t>
      </w:r>
      <w:r w:rsidRPr="00EA2A95">
        <w:t xml:space="preserve"> Analog Devices.</w:t>
      </w:r>
    </w:p>
    <w:p w14:paraId="691C613B" w14:textId="606E8334" w:rsidR="00774C1D" w:rsidRDefault="00B65739" w:rsidP="001A025D">
      <w:pPr>
        <w:pStyle w:val="ListParagraph"/>
        <w:numPr>
          <w:ilvl w:val="0"/>
          <w:numId w:val="10"/>
        </w:numPr>
      </w:pPr>
      <w:r w:rsidRPr="00B65739">
        <w:t>8051-Based-Platforms (TI cc2530 DK and Sensinode/cc2430)</w:t>
      </w:r>
    </w:p>
    <w:p w14:paraId="1147AF63" w14:textId="74892067" w:rsidR="00B65739" w:rsidRDefault="00A90492" w:rsidP="001A025D">
      <w:pPr>
        <w:pStyle w:val="ListParagraph"/>
        <w:numPr>
          <w:ilvl w:val="0"/>
          <w:numId w:val="10"/>
        </w:numPr>
      </w:pPr>
      <w:r w:rsidRPr="00A90492">
        <w:t>Zolertia-z1-motes (MSP430x2 + CC2420 based)</w:t>
      </w:r>
    </w:p>
    <w:p w14:paraId="09B45BBB" w14:textId="05C8E7B8" w:rsidR="00EF539E" w:rsidRDefault="00EF539E" w:rsidP="001A025D">
      <w:pPr>
        <w:pStyle w:val="ListParagraph"/>
        <w:numPr>
          <w:ilvl w:val="0"/>
          <w:numId w:val="10"/>
        </w:numPr>
      </w:pPr>
      <w:r w:rsidRPr="00EF539E">
        <w:t>Zolertia Zoul platforms (RE-Mote and Firefly) (CC2538 + CC1200 based, dual radio)</w:t>
      </w:r>
    </w:p>
    <w:p w14:paraId="27252275" w14:textId="0D1C87C3" w:rsidR="00EF539E" w:rsidRDefault="00D3297A" w:rsidP="001A025D">
      <w:pPr>
        <w:pStyle w:val="ListParagraph"/>
        <w:numPr>
          <w:ilvl w:val="0"/>
          <w:numId w:val="10"/>
        </w:numPr>
      </w:pPr>
      <w:r>
        <w:lastRenderedPageBreak/>
        <w:t xml:space="preserve">Kit phát triển </w:t>
      </w:r>
      <w:r w:rsidR="00EF539E" w:rsidRPr="00EF539E">
        <w:t xml:space="preserve">TI CC2538 </w:t>
      </w:r>
    </w:p>
    <w:p w14:paraId="6D972D23" w14:textId="4AAEA652" w:rsidR="007C114F" w:rsidRDefault="007C114F" w:rsidP="001A025D">
      <w:pPr>
        <w:pStyle w:val="ListParagraph"/>
        <w:numPr>
          <w:ilvl w:val="0"/>
          <w:numId w:val="10"/>
        </w:numPr>
      </w:pPr>
      <w:r w:rsidRPr="007C114F">
        <w:t>TI srf06-cc26xx:</w:t>
      </w:r>
      <w:r w:rsidR="00D3297A">
        <w:t xml:space="preserve"> Hỗ trợ cho</w:t>
      </w:r>
      <w:r w:rsidRPr="007C114F">
        <w:t xml:space="preserve"> TI's CC2630 </w:t>
      </w:r>
      <w:r w:rsidR="00FD3965">
        <w:t>và</w:t>
      </w:r>
      <w:r w:rsidRPr="007C114F">
        <w:t xml:space="preserve"> CC2650 CPUs. </w:t>
      </w:r>
      <w:r w:rsidR="00FD3965">
        <w:t>Hai board phát triển được hỗ trợ</w:t>
      </w:r>
      <w:r w:rsidRPr="007C114F">
        <w:t>: The CC2650 SensorTag</w:t>
      </w:r>
      <w:r w:rsidR="00AE48BA">
        <w:t xml:space="preserve"> </w:t>
      </w:r>
      <w:r w:rsidR="00090F0C">
        <w:t xml:space="preserve">và </w:t>
      </w:r>
      <w:r w:rsidRPr="007C114F">
        <w:t xml:space="preserve">CC2630/CC2650 EM </w:t>
      </w:r>
      <w:r w:rsidR="00080B08">
        <w:t>gắn trên</w:t>
      </w:r>
      <w:r w:rsidRPr="007C114F">
        <w:t xml:space="preserve"> SmartRF 06 EB</w:t>
      </w:r>
      <w:r w:rsidR="00B953B3">
        <w:t>.</w:t>
      </w:r>
    </w:p>
    <w:p w14:paraId="5C2232D2" w14:textId="4066C3AC" w:rsidR="003E426B" w:rsidRDefault="00065713" w:rsidP="00EC3D4A">
      <w:r>
        <w:t xml:space="preserve">Người dùng </w:t>
      </w:r>
      <w:r w:rsidR="00AB6A18">
        <w:t xml:space="preserve">tự </w:t>
      </w:r>
      <w:r>
        <w:t xml:space="preserve">có thể triển khai Contiki OS trên nền tảng của riêng mình bằng cách thêm các driver </w:t>
      </w:r>
      <w:r w:rsidR="00AB6A18">
        <w:t>cần thiết</w:t>
      </w:r>
      <w:r w:rsidR="002B3F7D">
        <w:t xml:space="preserve"> cho phần cứng</w:t>
      </w:r>
      <w:r w:rsidR="002C4CB9">
        <w:t xml:space="preserve">, chỉnh sửa makefile. </w:t>
      </w:r>
      <w:r w:rsidR="002B3F7D">
        <w:t>Contiki OS hỗ trợ việc này và có hướng dẫn tương đối chi tiết</w:t>
      </w:r>
      <w:r w:rsidR="00536C0E">
        <w:t xml:space="preserve"> </w:t>
      </w:r>
      <w:r w:rsidR="00F60D8C">
        <w:fldChar w:fldCharType="begin"/>
      </w:r>
      <w:r w:rsidR="00001C72">
        <w:instrText xml:space="preserve"> ADDIN ZOTERO_ITEM CSL_CITATION {"citationID":"aOIrVh15","properties":{"formattedCitation":"[13]","plainCitation":"[13]","noteIndex":0},"citationItems":[{"id":608,"uris":["http://zotero.org/users/13272464/items/FBY2QZYY"],"itemData":{"id":608,"type":"webpage","title":"Porting Contiki‐NG to new platforms — Contiki-NG documentation","URL":"https://docs.contiki-ng.org/en/master/doc/programming/Porting-Contiki-NG-to-new-platforms.html","accessed":{"date-parts":[["2024",6,24]]}}}],"schema":"https://github.com/citation-style-language/schema/raw/master/csl-citation.json"} </w:instrText>
      </w:r>
      <w:r w:rsidR="00F60D8C">
        <w:fldChar w:fldCharType="separate"/>
      </w:r>
      <w:r w:rsidR="008D4916" w:rsidRPr="008D4916">
        <w:t>[13]</w:t>
      </w:r>
      <w:r w:rsidR="00F60D8C">
        <w:fldChar w:fldCharType="end"/>
      </w:r>
      <w:r w:rsidR="009969A9">
        <w:t>.</w:t>
      </w:r>
    </w:p>
    <w:p w14:paraId="11CABD43" w14:textId="2E52AEE8" w:rsidR="00CD0095" w:rsidRDefault="00CD0095" w:rsidP="00785B88">
      <w:pPr>
        <w:pStyle w:val="ListParagraph"/>
        <w:numPr>
          <w:ilvl w:val="0"/>
          <w:numId w:val="5"/>
        </w:numPr>
      </w:pPr>
      <w:r>
        <w:t>Phần mềm mô phỏng Cooja</w:t>
      </w:r>
    </w:p>
    <w:p w14:paraId="6B2CDD8B" w14:textId="57EE33A8" w:rsidR="005011F7" w:rsidRDefault="004C310A" w:rsidP="005011F7">
      <w:r>
        <w:t>Cooja</w:t>
      </w:r>
      <w:r w:rsidR="003916AA">
        <w:t xml:space="preserve"> ( </w:t>
      </w:r>
      <w:r w:rsidR="00F10A2C">
        <w:t>Co-simulation of Objects in Java)</w:t>
      </w:r>
      <w:r>
        <w:t xml:space="preserve"> là phần mềm mô phỏng mạng cảm biến không dây</w:t>
      </w:r>
      <w:r w:rsidR="00F10A2C">
        <w:t>. Nó được phát triển như một phần của dự án Contiki OS</w:t>
      </w:r>
      <w:r w:rsidR="00032C48">
        <w:t xml:space="preserve">. </w:t>
      </w:r>
      <w:r w:rsidR="00514A04">
        <w:t>Cooja cho phép các nhà nghiên cứu và nhà phát triển kiểm tra và mô phỏng các mạng cảm biến không dây trong môi trường ảo trước khi triển khai thực tế. Điều này giúp tiết kiệm thời gian và chi phí cũng như giảm thiểu rủi ro.</w:t>
      </w:r>
    </w:p>
    <w:p w14:paraId="1A724787" w14:textId="1D448B1E" w:rsidR="00190740" w:rsidRDefault="009578DC" w:rsidP="005011F7">
      <w:r>
        <w:t>Cooja cung cấp giao diện người dùng trực quan, dễ dàng theo dõi</w:t>
      </w:r>
      <w:r w:rsidR="00544506">
        <w:t>, cùng nhiều tiện ích hữu dụng.</w:t>
      </w:r>
    </w:p>
    <w:p w14:paraId="7C067946" w14:textId="77777777" w:rsidR="00630E26" w:rsidRDefault="00630E26" w:rsidP="00630E26">
      <w:pPr>
        <w:keepNext/>
        <w:jc w:val="center"/>
      </w:pPr>
      <w:r w:rsidRPr="00630E26">
        <w:rPr>
          <w:noProof/>
        </w:rPr>
        <w:drawing>
          <wp:inline distT="0" distB="0" distL="0" distR="0" wp14:anchorId="46A812F4" wp14:editId="78719391">
            <wp:extent cx="3596640" cy="2629388"/>
            <wp:effectExtent l="0" t="0" r="3810" b="0"/>
            <wp:docPr id="6" name="Picture 5" descr="A computer screen shot of a network&#10;&#10;Description automatically generated">
              <a:extLst xmlns:a="http://schemas.openxmlformats.org/drawingml/2006/main">
                <a:ext uri="{FF2B5EF4-FFF2-40B4-BE49-F238E27FC236}">
                  <a16:creationId xmlns:a16="http://schemas.microsoft.com/office/drawing/2014/main" id="{EFED6B82-0119-C840-487A-AD037D7B3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omputer screen shot of a network&#10;&#10;Description automatically generated">
                      <a:extLst>
                        <a:ext uri="{FF2B5EF4-FFF2-40B4-BE49-F238E27FC236}">
                          <a16:creationId xmlns:a16="http://schemas.microsoft.com/office/drawing/2014/main" id="{EFED6B82-0119-C840-487A-AD037D7B3679}"/>
                        </a:ext>
                      </a:extLst>
                    </pic:cNvPr>
                    <pic:cNvPicPr>
                      <a:picLocks noChangeAspect="1"/>
                    </pic:cNvPicPr>
                  </pic:nvPicPr>
                  <pic:blipFill rotWithShape="1">
                    <a:blip r:embed="rId32"/>
                    <a:srcRect l="1838" t="1470" b="1710"/>
                    <a:stretch/>
                  </pic:blipFill>
                  <pic:spPr>
                    <a:xfrm>
                      <a:off x="0" y="0"/>
                      <a:ext cx="3609168" cy="2638547"/>
                    </a:xfrm>
                    <a:prstGeom prst="rect">
                      <a:avLst/>
                    </a:prstGeom>
                  </pic:spPr>
                </pic:pic>
              </a:graphicData>
            </a:graphic>
          </wp:inline>
        </w:drawing>
      </w:r>
    </w:p>
    <w:p w14:paraId="01F6D887" w14:textId="20EB0400" w:rsidR="00190740" w:rsidRDefault="00630E26" w:rsidP="00630E26">
      <w:pPr>
        <w:pStyle w:val="Caption"/>
      </w:pPr>
      <w:bookmarkStart w:id="86" w:name="_Toc171357085"/>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3</w:t>
      </w:r>
      <w:r w:rsidR="0014487F">
        <w:rPr>
          <w:noProof/>
        </w:rPr>
        <w:fldChar w:fldCharType="end"/>
      </w:r>
      <w:r>
        <w:t>: Giao diện Cooja Simulator</w:t>
      </w:r>
      <w:bookmarkEnd w:id="86"/>
    </w:p>
    <w:p w14:paraId="47E7B301" w14:textId="3E8BCA35" w:rsidR="00A8341A" w:rsidRDefault="001A4553" w:rsidP="00A8341A">
      <w:r>
        <w:t>Một số tính năng của Cooja:</w:t>
      </w:r>
    </w:p>
    <w:p w14:paraId="1EFCE16F" w14:textId="39EB0C44" w:rsidR="007D68A5" w:rsidRDefault="007D68A5" w:rsidP="007D68A5">
      <w:pPr>
        <w:pStyle w:val="ListParagraph"/>
        <w:numPr>
          <w:ilvl w:val="0"/>
          <w:numId w:val="10"/>
        </w:numPr>
      </w:pPr>
      <w:r>
        <w:t>Cửa sổ Network</w:t>
      </w:r>
      <w:r w:rsidR="00B23590">
        <w:t xml:space="preserve">: Quan sát vị trí tương đối của các nút </w:t>
      </w:r>
      <w:r w:rsidR="00784A2B">
        <w:t>trong mạng, cung cấp cái nhìn tổng quan về cấu trúc mạng</w:t>
      </w:r>
      <w:r w:rsidR="005D2A05">
        <w:t>, quản lý các thành phần trong mạng.</w:t>
      </w:r>
    </w:p>
    <w:p w14:paraId="5C3BE1A3" w14:textId="77777777" w:rsidR="00441A27" w:rsidRDefault="00441A27" w:rsidP="00441A27">
      <w:pPr>
        <w:pStyle w:val="ListParagraph"/>
        <w:keepNext/>
        <w:jc w:val="center"/>
      </w:pPr>
      <w:r>
        <w:rPr>
          <w:noProof/>
        </w:rPr>
        <w:lastRenderedPageBreak/>
        <w:drawing>
          <wp:inline distT="0" distB="0" distL="0" distR="0" wp14:anchorId="1F726811" wp14:editId="1E46D529">
            <wp:extent cx="3680460" cy="2796734"/>
            <wp:effectExtent l="0" t="0" r="0" b="3810"/>
            <wp:docPr id="1439600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4892" cy="2807701"/>
                    </a:xfrm>
                    <a:prstGeom prst="rect">
                      <a:avLst/>
                    </a:prstGeom>
                    <a:noFill/>
                    <a:ln>
                      <a:noFill/>
                    </a:ln>
                  </pic:spPr>
                </pic:pic>
              </a:graphicData>
            </a:graphic>
          </wp:inline>
        </w:drawing>
      </w:r>
    </w:p>
    <w:p w14:paraId="533939B7" w14:textId="57EE23F6" w:rsidR="00CC2DB2" w:rsidRDefault="00441A27" w:rsidP="00441A27">
      <w:pPr>
        <w:pStyle w:val="Caption"/>
      </w:pPr>
      <w:bookmarkStart w:id="87" w:name="_Toc171357086"/>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4</w:t>
      </w:r>
      <w:r w:rsidR="0014487F">
        <w:rPr>
          <w:noProof/>
        </w:rPr>
        <w:fldChar w:fldCharType="end"/>
      </w:r>
      <w:r>
        <w:t>: Cửa số network Cooja</w:t>
      </w:r>
      <w:bookmarkEnd w:id="87"/>
    </w:p>
    <w:p w14:paraId="0F3ED0E6" w14:textId="7DDDEC19" w:rsidR="001A4553" w:rsidRDefault="00BE34F6" w:rsidP="001A4553">
      <w:pPr>
        <w:pStyle w:val="ListParagraph"/>
        <w:numPr>
          <w:ilvl w:val="0"/>
          <w:numId w:val="10"/>
        </w:numPr>
      </w:pPr>
      <w:r>
        <w:t xml:space="preserve">Cửa sổ </w:t>
      </w:r>
      <w:r w:rsidR="009B04E1">
        <w:t xml:space="preserve">Timeline: Hiển thị các sự kiện và hoạt động của các node trong mô phỏng. Cửa sổ Timeline trong Cooja cho phép phân tích các sự kiện và hoạt động diễn ra trong mạng mô phỏng theo thời gian một các thuận tiện và trực quan. </w:t>
      </w:r>
    </w:p>
    <w:p w14:paraId="370AFF34" w14:textId="77777777" w:rsidR="00DC4023" w:rsidRDefault="00DC4023" w:rsidP="00DC4023">
      <w:pPr>
        <w:pStyle w:val="ListParagraph"/>
        <w:keepNext/>
        <w:jc w:val="center"/>
      </w:pPr>
      <w:r>
        <w:rPr>
          <w:noProof/>
        </w:rPr>
        <w:drawing>
          <wp:inline distT="0" distB="0" distL="0" distR="0" wp14:anchorId="5175A55C" wp14:editId="6B4E428C">
            <wp:extent cx="5394960" cy="1059180"/>
            <wp:effectExtent l="0" t="0" r="0" b="7620"/>
            <wp:docPr id="5456155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4960" cy="1059180"/>
                    </a:xfrm>
                    <a:prstGeom prst="rect">
                      <a:avLst/>
                    </a:prstGeom>
                    <a:noFill/>
                    <a:ln>
                      <a:noFill/>
                    </a:ln>
                  </pic:spPr>
                </pic:pic>
              </a:graphicData>
            </a:graphic>
          </wp:inline>
        </w:drawing>
      </w:r>
    </w:p>
    <w:p w14:paraId="0E69AA49" w14:textId="04D11494" w:rsidR="00441A27" w:rsidRDefault="00DC4023" w:rsidP="00DC4023">
      <w:pPr>
        <w:pStyle w:val="Caption"/>
      </w:pPr>
      <w:bookmarkStart w:id="88" w:name="_Toc171357087"/>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5</w:t>
      </w:r>
      <w:r w:rsidR="0014487F">
        <w:rPr>
          <w:noProof/>
        </w:rPr>
        <w:fldChar w:fldCharType="end"/>
      </w:r>
      <w:r>
        <w:t>: Cửa sổ Timeline</w:t>
      </w:r>
      <w:bookmarkEnd w:id="88"/>
    </w:p>
    <w:p w14:paraId="4C7492F9" w14:textId="6CDFF186" w:rsidR="00614599" w:rsidRDefault="0020365C" w:rsidP="00614599">
      <w:pPr>
        <w:pStyle w:val="ListParagraph"/>
        <w:numPr>
          <w:ilvl w:val="0"/>
          <w:numId w:val="10"/>
        </w:numPr>
      </w:pPr>
      <w:r>
        <w:t>Mote output</w:t>
      </w:r>
      <w:r w:rsidR="00790733">
        <w:t>:</w:t>
      </w:r>
      <w:r w:rsidR="009B405D">
        <w:t xml:space="preserve"> Hiển thị dữ liệu được các nút gửi ra qua giao thức UART</w:t>
      </w:r>
      <w:r w:rsidR="00DD61F4">
        <w:t>. Sử dụng để thu thập dữ liệu, gỡ lỗi.</w:t>
      </w:r>
    </w:p>
    <w:p w14:paraId="08B498C2" w14:textId="77777777" w:rsidR="00EC039B" w:rsidRDefault="009B405D" w:rsidP="00EC039B">
      <w:pPr>
        <w:pStyle w:val="ListParagraph"/>
        <w:keepNext/>
        <w:jc w:val="center"/>
      </w:pPr>
      <w:r>
        <w:rPr>
          <w:noProof/>
        </w:rPr>
        <w:drawing>
          <wp:inline distT="0" distB="0" distL="0" distR="0" wp14:anchorId="684772D1" wp14:editId="169E0D93">
            <wp:extent cx="4792980" cy="1857534"/>
            <wp:effectExtent l="0" t="0" r="7620" b="9525"/>
            <wp:docPr id="7105216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07929" cy="1863327"/>
                    </a:xfrm>
                    <a:prstGeom prst="rect">
                      <a:avLst/>
                    </a:prstGeom>
                    <a:noFill/>
                    <a:ln>
                      <a:noFill/>
                    </a:ln>
                  </pic:spPr>
                </pic:pic>
              </a:graphicData>
            </a:graphic>
          </wp:inline>
        </w:drawing>
      </w:r>
    </w:p>
    <w:p w14:paraId="29C81F70" w14:textId="7CF67CEE" w:rsidR="00DC4023" w:rsidRDefault="00EC039B" w:rsidP="00EC039B">
      <w:pPr>
        <w:pStyle w:val="Caption"/>
      </w:pPr>
      <w:bookmarkStart w:id="89" w:name="_Toc171357088"/>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6</w:t>
      </w:r>
      <w:r w:rsidR="0014487F">
        <w:rPr>
          <w:noProof/>
        </w:rPr>
        <w:fldChar w:fldCharType="end"/>
      </w:r>
      <w:r>
        <w:t>: Cửa sổ Mote output của Cooja</w:t>
      </w:r>
      <w:bookmarkEnd w:id="89"/>
    </w:p>
    <w:p w14:paraId="182167EF" w14:textId="3085DE12" w:rsidR="00614599" w:rsidRPr="00A8341A" w:rsidRDefault="004F02D5" w:rsidP="00614599">
      <w:r>
        <w:t>Cooja là một công cụ mạnh mẽ và linh hoạt cho việc mô phỏng mạng cảm biến không dây, hỗ trợ hiệu quả cho nghiên cứu, phát triển và giáo dục trong lĩnh vực IoT và mạng nhúng. Được phát triển cùng với Contiki OS, vì vậy Cooja được tối ưu cho mô phỏng nút cảm biến xây dựng bằng Contiki OS</w:t>
      </w:r>
      <w:r w:rsidR="00046B3F">
        <w:t>.</w:t>
      </w:r>
    </w:p>
    <w:p w14:paraId="34CEC3B4" w14:textId="6D80622E" w:rsidR="00F63048" w:rsidRDefault="00464915" w:rsidP="00DB01E0">
      <w:pPr>
        <w:pStyle w:val="ListParagraph"/>
        <w:numPr>
          <w:ilvl w:val="0"/>
          <w:numId w:val="5"/>
        </w:numPr>
      </w:pPr>
      <w:r>
        <w:t xml:space="preserve">Ngôn ngữ </w:t>
      </w:r>
      <w:r w:rsidR="00CD0095">
        <w:t>Python</w:t>
      </w:r>
    </w:p>
    <w:p w14:paraId="361AF84A" w14:textId="07FAC853" w:rsidR="00F63048" w:rsidRDefault="00F63048" w:rsidP="00F63048">
      <w:r>
        <w:lastRenderedPageBreak/>
        <w:t>Python là một ngôn ngữ lập trình đa năng, mạnh mẽ và dễ học, được sử dụng rộng rãi trong nhiều lĩnh vực khác nhau từ phát triển web, phân tích dữ liệu, trí tuệ nhân tạo, đến phát triển trò chơi và nhiều ứng dụng khác.</w:t>
      </w:r>
    </w:p>
    <w:p w14:paraId="12AB8732" w14:textId="09C408E1" w:rsidR="001F73B6" w:rsidRDefault="001F73B6" w:rsidP="001F73B6">
      <w:r>
        <w:t>Sau khi mô phỏng hoặc thực nghiệm, dữ liệu thu được dưới dạng file văn bản</w:t>
      </w:r>
      <w:r w:rsidR="00070113">
        <w:t>. Để thu được các kết quả mong muốn, file dữ liệu cần được đọc, phân tích</w:t>
      </w:r>
      <w:r w:rsidR="00777AC6">
        <w:t xml:space="preserve"> và xử lý. </w:t>
      </w:r>
      <w:r w:rsidR="00B76DD0">
        <w:t xml:space="preserve">Em sử dụng ngôn ngữ lập trình Python để viết code đọc và xử lý file kết quả, tính toán và vẽ đồ thị minh họa kết quả thử nghiệm. </w:t>
      </w:r>
    </w:p>
    <w:p w14:paraId="073A727A" w14:textId="0A770A9E" w:rsidR="004A675A" w:rsidRDefault="00BA5B4A" w:rsidP="001F73B6">
      <w:r>
        <w:t>Ưu điểm của python:</w:t>
      </w:r>
    </w:p>
    <w:p w14:paraId="6BAC71FF" w14:textId="24AF5A49" w:rsidR="00BA5B4A" w:rsidRDefault="00BA5B4A" w:rsidP="00BA5B4A">
      <w:pPr>
        <w:pStyle w:val="ListParagraph"/>
        <w:numPr>
          <w:ilvl w:val="0"/>
          <w:numId w:val="10"/>
        </w:numPr>
      </w:pPr>
      <w:r>
        <w:t>Dễ đọc và dễ học, cú pháp đơn giản</w:t>
      </w:r>
    </w:p>
    <w:p w14:paraId="2EF55871" w14:textId="2387DBAA" w:rsidR="00C70D15" w:rsidRDefault="00C70D15" w:rsidP="00BA5B4A">
      <w:pPr>
        <w:pStyle w:val="ListParagraph"/>
        <w:numPr>
          <w:ilvl w:val="0"/>
          <w:numId w:val="10"/>
        </w:numPr>
      </w:pPr>
      <w:r>
        <w:t>Mạnh mẽ: Cung cấp nhiều thư viện như Pandas, NumPy, SciPy, Matplotlib, và Scikit-Learn hỗ trợ mạnh mẽ cho việc phân tích và trực quan hóa dữ liệu.</w:t>
      </w:r>
    </w:p>
    <w:p w14:paraId="62DAD29A" w14:textId="7355BC46" w:rsidR="00BA5B4A" w:rsidRDefault="007916F3" w:rsidP="007916F3">
      <w:pPr>
        <w:pStyle w:val="ListParagraph"/>
        <w:numPr>
          <w:ilvl w:val="0"/>
          <w:numId w:val="10"/>
        </w:numPr>
      </w:pPr>
      <w:r w:rsidRPr="007916F3">
        <w:rPr>
          <w:rStyle w:val="Strong"/>
          <w:b w:val="0"/>
          <w:bCs w:val="0"/>
        </w:rPr>
        <w:t>Đa nền tảng</w:t>
      </w:r>
      <w:r>
        <w:t>: Python có thể chạy trên nhiều hệ điều hành khác nhau như Windows, macOS, Linux, và nhiều hệ điều hành khác, giúp ứng dụng dễ dàng di chuyển và triển khai.</w:t>
      </w:r>
    </w:p>
    <w:p w14:paraId="0BC6DBA8" w14:textId="39A0F6B6" w:rsidR="00200D50" w:rsidRDefault="007916F3" w:rsidP="00200D50">
      <w:pPr>
        <w:pStyle w:val="ListParagraph"/>
        <w:numPr>
          <w:ilvl w:val="0"/>
          <w:numId w:val="10"/>
        </w:numPr>
      </w:pPr>
      <w:r w:rsidRPr="007916F3">
        <w:rPr>
          <w:rStyle w:val="Strong"/>
          <w:b w:val="0"/>
          <w:bCs w:val="0"/>
        </w:rPr>
        <w:t>Cộng đồng mạnh mẽ</w:t>
      </w:r>
      <w:r>
        <w:t>: Python có một cộng đồng người dùng và nhà phát triển rộng lớn và sôi động, cung cấp tài liệu phong phú, diễn đàn thảo luận, và hỗ trợ kỹ thuật.</w:t>
      </w:r>
    </w:p>
    <w:p w14:paraId="6393974E" w14:textId="642627FB" w:rsidR="00200D50" w:rsidRDefault="00200D50" w:rsidP="00200D50">
      <w:r>
        <w:t>Ngoài ra, em cũng viết chương trình để đọc cổng Serial trên máy tình</w:t>
      </w:r>
      <w:r w:rsidR="006909CE">
        <w:t xml:space="preserve"> để lấy dữ liệu từ nút cảm biến gửi về, hiển thị và lưu lại vào file log. </w:t>
      </w:r>
      <w:r w:rsidR="00354640">
        <w:t>Giao diện phần mềm như sau:</w:t>
      </w:r>
    </w:p>
    <w:p w14:paraId="032F357D" w14:textId="77777777" w:rsidR="00913942" w:rsidRDefault="00913942" w:rsidP="00913942">
      <w:pPr>
        <w:keepNext/>
        <w:jc w:val="center"/>
      </w:pPr>
      <w:r>
        <w:rPr>
          <w:noProof/>
        </w:rPr>
        <w:drawing>
          <wp:inline distT="0" distB="0" distL="0" distR="0" wp14:anchorId="3CCC253C" wp14:editId="7B9DAEF7">
            <wp:extent cx="3937474" cy="2621280"/>
            <wp:effectExtent l="0" t="0" r="6350" b="7620"/>
            <wp:docPr id="18457614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945420" cy="2626570"/>
                    </a:xfrm>
                    <a:prstGeom prst="rect">
                      <a:avLst/>
                    </a:prstGeom>
                    <a:noFill/>
                    <a:ln>
                      <a:noFill/>
                    </a:ln>
                  </pic:spPr>
                </pic:pic>
              </a:graphicData>
            </a:graphic>
          </wp:inline>
        </w:drawing>
      </w:r>
    </w:p>
    <w:p w14:paraId="5FD25197" w14:textId="1278D98B" w:rsidR="00354640" w:rsidRDefault="00913942" w:rsidP="00913942">
      <w:pPr>
        <w:pStyle w:val="Caption"/>
      </w:pPr>
      <w:bookmarkStart w:id="90" w:name="_Toc171357089"/>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7</w:t>
      </w:r>
      <w:r w:rsidR="0014487F">
        <w:rPr>
          <w:noProof/>
        </w:rPr>
        <w:fldChar w:fldCharType="end"/>
      </w:r>
      <w:r>
        <w:t>: Tab Serial Data</w:t>
      </w:r>
      <w:bookmarkEnd w:id="90"/>
    </w:p>
    <w:p w14:paraId="1EABBBD2" w14:textId="1F624FD6" w:rsidR="00913942" w:rsidRDefault="00913942" w:rsidP="00913942">
      <w:r>
        <w:t>Chương trình có 2 tab: Tab thứ nhất hiển thị dữ liệu được gửi lên cổng Serial của máy tính. Tab thứ hai hiển thị mức năng lượng còn lại của mỗi nút</w:t>
      </w:r>
    </w:p>
    <w:p w14:paraId="35FF40FB" w14:textId="77777777" w:rsidR="006A346A" w:rsidRDefault="006A346A" w:rsidP="006A346A">
      <w:pPr>
        <w:keepNext/>
        <w:jc w:val="center"/>
      </w:pPr>
      <w:r>
        <w:rPr>
          <w:noProof/>
        </w:rPr>
        <w:lastRenderedPageBreak/>
        <w:drawing>
          <wp:inline distT="0" distB="0" distL="0" distR="0" wp14:anchorId="2312CAB7" wp14:editId="491BFA5C">
            <wp:extent cx="4066212" cy="2712720"/>
            <wp:effectExtent l="0" t="0" r="0" b="0"/>
            <wp:docPr id="7095520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70167" cy="2715359"/>
                    </a:xfrm>
                    <a:prstGeom prst="rect">
                      <a:avLst/>
                    </a:prstGeom>
                    <a:noFill/>
                    <a:ln>
                      <a:noFill/>
                    </a:ln>
                  </pic:spPr>
                </pic:pic>
              </a:graphicData>
            </a:graphic>
          </wp:inline>
        </w:drawing>
      </w:r>
    </w:p>
    <w:p w14:paraId="049E25A4" w14:textId="27DB0308" w:rsidR="006A346A" w:rsidRPr="00913942" w:rsidRDefault="006A346A" w:rsidP="006A346A">
      <w:pPr>
        <w:pStyle w:val="Caption"/>
      </w:pPr>
      <w:bookmarkStart w:id="91" w:name="_Toc171357090"/>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8</w:t>
      </w:r>
      <w:r w:rsidR="0014487F">
        <w:rPr>
          <w:noProof/>
        </w:rPr>
        <w:fldChar w:fldCharType="end"/>
      </w:r>
      <w:r>
        <w:t>: Tab năng lượng còn lại</w:t>
      </w:r>
      <w:bookmarkEnd w:id="91"/>
    </w:p>
    <w:p w14:paraId="5D36B5E0" w14:textId="056C7A43" w:rsidR="00CD0095" w:rsidRDefault="00CD0095" w:rsidP="00CD0095">
      <w:pPr>
        <w:pStyle w:val="Heading3"/>
      </w:pPr>
      <w:bookmarkStart w:id="92" w:name="_Toc171357170"/>
      <w:r>
        <w:t>Phần cứng</w:t>
      </w:r>
      <w:bookmarkEnd w:id="92"/>
    </w:p>
    <w:p w14:paraId="0F457DD5" w14:textId="500F53C8" w:rsidR="00CD0095" w:rsidRDefault="00CD0095" w:rsidP="005A2299">
      <w:r>
        <w:t>Kit phát triển LaunchPad CC2650</w:t>
      </w:r>
    </w:p>
    <w:p w14:paraId="08B10FA3" w14:textId="4A02D3EC" w:rsidR="007F1BBE" w:rsidRDefault="00B443BF" w:rsidP="00B25A30">
      <w:pPr>
        <w:pStyle w:val="ListParagraph"/>
        <w:numPr>
          <w:ilvl w:val="0"/>
          <w:numId w:val="22"/>
        </w:numPr>
      </w:pPr>
      <w:r>
        <w:t>Tổng quan</w:t>
      </w:r>
      <w:r w:rsidR="009E51C0">
        <w:t>:</w:t>
      </w:r>
      <w:r w:rsidR="006032D0" w:rsidRPr="006032D0">
        <w:t xml:space="preserve"> LAUNCHXL-CC2650 là bộ công cụ phát triển của Texas Instrument dành cho CC2650 SoC MCU</w:t>
      </w:r>
      <w:r w:rsidR="00FA7D61">
        <w:t xml:space="preserve">. Đây là một SoC ( System on Chip) </w:t>
      </w:r>
      <w:r w:rsidR="0065160A" w:rsidRPr="0065160A">
        <w:t xml:space="preserve">chứa bộ xử lý ARM® Cortex®-M3 32 bit chạy ở tốc độ 48 MHz làm bộ vi điều khiển chính và </w:t>
      </w:r>
      <w:r w:rsidR="00245336">
        <w:t>nhiều bộ</w:t>
      </w:r>
      <w:r w:rsidR="0065160A" w:rsidRPr="0065160A">
        <w:t xml:space="preserve"> ngoại vi phong phú</w:t>
      </w:r>
      <w:r w:rsidR="00D56C83">
        <w:t xml:space="preserve">. CC2650 </w:t>
      </w:r>
      <w:r w:rsidR="00E1468D">
        <w:t xml:space="preserve">tích hợp bộ thu phát radio </w:t>
      </w:r>
      <w:r w:rsidR="00D56C83">
        <w:t>2.4-GHz</w:t>
      </w:r>
      <w:r w:rsidR="009F04F3">
        <w:t xml:space="preserve"> tương thích với tiêu chuẩn Bluetooth Low Energy(BLE) 4.2</w:t>
      </w:r>
      <w:r w:rsidR="00473FEF">
        <w:t xml:space="preserve"> và IEEE 802.15.4. </w:t>
      </w:r>
    </w:p>
    <w:p w14:paraId="61413893" w14:textId="77777777" w:rsidR="00A46C76" w:rsidRDefault="00A46C76" w:rsidP="00A46C76">
      <w:pPr>
        <w:pStyle w:val="ListParagraph"/>
        <w:keepNext/>
        <w:jc w:val="center"/>
      </w:pPr>
      <w:r>
        <w:rPr>
          <w:noProof/>
        </w:rPr>
        <w:drawing>
          <wp:inline distT="0" distB="0" distL="0" distR="0" wp14:anchorId="48DAE6B0" wp14:editId="69F8783E">
            <wp:extent cx="3616036" cy="3187418"/>
            <wp:effectExtent l="0" t="0" r="3810" b="0"/>
            <wp:docPr id="980344223" name="Picture 6" descr="TI CC2650 LaunchP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 CC2650 LaunchPa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31679" cy="3201207"/>
                    </a:xfrm>
                    <a:prstGeom prst="rect">
                      <a:avLst/>
                    </a:prstGeom>
                    <a:noFill/>
                    <a:ln>
                      <a:noFill/>
                    </a:ln>
                  </pic:spPr>
                </pic:pic>
              </a:graphicData>
            </a:graphic>
          </wp:inline>
        </w:drawing>
      </w:r>
    </w:p>
    <w:p w14:paraId="7D48E216" w14:textId="7BF1EF1D" w:rsidR="002E3512" w:rsidRDefault="00A46C76" w:rsidP="00A46C76">
      <w:pPr>
        <w:pStyle w:val="Caption"/>
      </w:pPr>
      <w:bookmarkStart w:id="93" w:name="_Toc171357091"/>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9</w:t>
      </w:r>
      <w:r w:rsidR="0014487F">
        <w:rPr>
          <w:noProof/>
        </w:rPr>
        <w:fldChar w:fldCharType="end"/>
      </w:r>
      <w:r>
        <w:t>: Kit phát triển LAUNCHPAD-CC2650</w:t>
      </w:r>
      <w:bookmarkEnd w:id="93"/>
    </w:p>
    <w:p w14:paraId="59F8B643" w14:textId="4127B751" w:rsidR="008632AF" w:rsidRDefault="008632AF" w:rsidP="005076DE">
      <w:pPr>
        <w:pStyle w:val="ListParagraph"/>
        <w:numPr>
          <w:ilvl w:val="0"/>
          <w:numId w:val="22"/>
        </w:numPr>
      </w:pPr>
      <w:r>
        <w:t>Các</w:t>
      </w:r>
      <w:r w:rsidR="000418A9">
        <w:t xml:space="preserve"> thông số kĩ thuật</w:t>
      </w:r>
      <w:r>
        <w:t>:</w:t>
      </w:r>
    </w:p>
    <w:p w14:paraId="159BA58D" w14:textId="6B178D2B" w:rsidR="00390517" w:rsidRDefault="00390517" w:rsidP="00390517">
      <w:pPr>
        <w:ind w:left="360"/>
      </w:pPr>
      <w:r>
        <w:t>Các thông số kĩ thuật được tham khảo trong datasheet</w:t>
      </w:r>
      <w:r w:rsidR="009B00A0">
        <w:t xml:space="preserve"> </w:t>
      </w:r>
      <w:r w:rsidR="009B00A0">
        <w:fldChar w:fldCharType="begin"/>
      </w:r>
      <w:r w:rsidR="009B00A0">
        <w:instrText xml:space="preserve"> ADDIN ZOTERO_ITEM CSL_CITATION {"citationID":"6kG8W15g","properties":{"formattedCitation":"[14]","plainCitation":"[14]","noteIndex":0},"citationItems":[{"id":615,"uris":["http://zotero.org/users/13272464/items/LYKJ6B4M"],"itemData":{"id":615,"type":"webpage","title":"LAUNCHXL-CC2650 Development kit | TI.com","URL":"https://www.ti.com/tool/LAUNCHXL-CC2650","accessed":{"date-parts":[["2024",7,8]]}}}],"schema":"https://github.com/citation-style-language/schema/raw/master/csl-citation.json"} </w:instrText>
      </w:r>
      <w:r w:rsidR="009B00A0">
        <w:fldChar w:fldCharType="separate"/>
      </w:r>
      <w:r w:rsidR="009B00A0" w:rsidRPr="009B00A0">
        <w:t>[14]</w:t>
      </w:r>
      <w:r w:rsidR="009B00A0">
        <w:fldChar w:fldCharType="end"/>
      </w:r>
      <w:r w:rsidR="00446BCD">
        <w:t xml:space="preserve"> </w:t>
      </w:r>
      <w:r w:rsidR="009B00A0">
        <w:t>của</w:t>
      </w:r>
      <w:r>
        <w:t xml:space="preserve"> </w:t>
      </w:r>
      <w:r w:rsidR="00E7434B">
        <w:t>kit phát triển LAUNCHPAD-CC2650 như sau:</w:t>
      </w:r>
    </w:p>
    <w:p w14:paraId="4660E582" w14:textId="3A7B5BA6" w:rsidR="007C6A7E" w:rsidRDefault="007C6A7E" w:rsidP="007C6A7E">
      <w:pPr>
        <w:pStyle w:val="Caption"/>
        <w:keepNext/>
      </w:pPr>
      <w:bookmarkStart w:id="94" w:name="_Ref170134911"/>
      <w:bookmarkStart w:id="95" w:name="_Ref170134907"/>
      <w:bookmarkStart w:id="96" w:name="_Toc171357063"/>
      <w:r>
        <w:lastRenderedPageBreak/>
        <w:t xml:space="preserve">Bảng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A77601">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3</w:t>
      </w:r>
      <w:r w:rsidR="0014487F">
        <w:rPr>
          <w:noProof/>
        </w:rPr>
        <w:fldChar w:fldCharType="end"/>
      </w:r>
      <w:bookmarkEnd w:id="94"/>
      <w:r>
        <w:t>: Thông số kĩ thuật kit LAUNCHPAD-CC2650</w:t>
      </w:r>
      <w:bookmarkEnd w:id="95"/>
      <w:bookmarkEnd w:id="96"/>
    </w:p>
    <w:tbl>
      <w:tblPr>
        <w:tblStyle w:val="TableGrid"/>
        <w:tblW w:w="0" w:type="auto"/>
        <w:tblInd w:w="720" w:type="dxa"/>
        <w:tblLook w:val="04A0" w:firstRow="1" w:lastRow="0" w:firstColumn="1" w:lastColumn="0" w:noHBand="0" w:noVBand="1"/>
      </w:tblPr>
      <w:tblGrid>
        <w:gridCol w:w="2965"/>
        <w:gridCol w:w="4809"/>
      </w:tblGrid>
      <w:tr w:rsidR="00504096" w14:paraId="0FEEB287" w14:textId="77777777" w:rsidTr="00B46B4A">
        <w:tc>
          <w:tcPr>
            <w:tcW w:w="2965" w:type="dxa"/>
          </w:tcPr>
          <w:p w14:paraId="5708B64A" w14:textId="72A32581" w:rsidR="00504096" w:rsidRPr="00D61628" w:rsidRDefault="00504096" w:rsidP="00B46B4A">
            <w:pPr>
              <w:pStyle w:val="ListParagraph"/>
              <w:ind w:left="0"/>
              <w:jc w:val="center"/>
              <w:rPr>
                <w:b/>
                <w:bCs/>
              </w:rPr>
            </w:pPr>
            <w:r w:rsidRPr="00D61628">
              <w:rPr>
                <w:b/>
                <w:bCs/>
              </w:rPr>
              <w:t>Thông số</w:t>
            </w:r>
          </w:p>
        </w:tc>
        <w:tc>
          <w:tcPr>
            <w:tcW w:w="4809" w:type="dxa"/>
          </w:tcPr>
          <w:p w14:paraId="0446170B" w14:textId="50F5FE34" w:rsidR="00504096" w:rsidRPr="00D61628" w:rsidRDefault="00504096" w:rsidP="00B46B4A">
            <w:pPr>
              <w:pStyle w:val="ListParagraph"/>
              <w:ind w:left="0"/>
              <w:jc w:val="center"/>
              <w:rPr>
                <w:b/>
                <w:bCs/>
              </w:rPr>
            </w:pPr>
            <w:r w:rsidRPr="00D61628">
              <w:rPr>
                <w:b/>
                <w:bCs/>
              </w:rPr>
              <w:t>Giá trị</w:t>
            </w:r>
          </w:p>
        </w:tc>
      </w:tr>
      <w:tr w:rsidR="00504096" w14:paraId="38D024B1" w14:textId="77777777" w:rsidTr="00B46B4A">
        <w:tc>
          <w:tcPr>
            <w:tcW w:w="2965" w:type="dxa"/>
          </w:tcPr>
          <w:p w14:paraId="53439AFE" w14:textId="54110300" w:rsidR="00504096" w:rsidRDefault="00A4427A" w:rsidP="00B46B4A">
            <w:pPr>
              <w:pStyle w:val="ListParagraph"/>
              <w:ind w:left="0"/>
              <w:jc w:val="left"/>
            </w:pPr>
            <w:r>
              <w:t>Vi điều khiển</w:t>
            </w:r>
          </w:p>
        </w:tc>
        <w:tc>
          <w:tcPr>
            <w:tcW w:w="4809" w:type="dxa"/>
          </w:tcPr>
          <w:p w14:paraId="639DD3B8" w14:textId="563B7C18" w:rsidR="00504096" w:rsidRDefault="00A4427A" w:rsidP="00B46B4A">
            <w:pPr>
              <w:pStyle w:val="ListParagraph"/>
              <w:ind w:left="0"/>
              <w:jc w:val="left"/>
            </w:pPr>
            <w:r>
              <w:t>ARM Cortex-M3</w:t>
            </w:r>
          </w:p>
        </w:tc>
      </w:tr>
      <w:tr w:rsidR="00504096" w14:paraId="5B86740B" w14:textId="77777777" w:rsidTr="00B46B4A">
        <w:tc>
          <w:tcPr>
            <w:tcW w:w="2965" w:type="dxa"/>
          </w:tcPr>
          <w:p w14:paraId="241C74E4" w14:textId="6CDDCC18" w:rsidR="00504096" w:rsidRDefault="00A4427A" w:rsidP="00B46B4A">
            <w:pPr>
              <w:pStyle w:val="ListParagraph"/>
              <w:ind w:left="0"/>
              <w:jc w:val="left"/>
            </w:pPr>
            <w:r>
              <w:t>Tần số hoạt động tối đa</w:t>
            </w:r>
          </w:p>
        </w:tc>
        <w:tc>
          <w:tcPr>
            <w:tcW w:w="4809" w:type="dxa"/>
          </w:tcPr>
          <w:p w14:paraId="72BD1974" w14:textId="40EED83E" w:rsidR="00504096" w:rsidRDefault="00A4427A" w:rsidP="00B46B4A">
            <w:pPr>
              <w:pStyle w:val="ListParagraph"/>
              <w:ind w:left="0"/>
              <w:jc w:val="left"/>
            </w:pPr>
            <w:r>
              <w:t>48MHz</w:t>
            </w:r>
          </w:p>
        </w:tc>
      </w:tr>
      <w:tr w:rsidR="00504096" w14:paraId="07BAF14B" w14:textId="77777777" w:rsidTr="00B46B4A">
        <w:tc>
          <w:tcPr>
            <w:tcW w:w="2965" w:type="dxa"/>
          </w:tcPr>
          <w:p w14:paraId="501EC268" w14:textId="14369324" w:rsidR="00504096" w:rsidRDefault="00A4427A" w:rsidP="00B46B4A">
            <w:pPr>
              <w:pStyle w:val="ListParagraph"/>
              <w:ind w:left="0"/>
              <w:jc w:val="left"/>
            </w:pPr>
            <w:r>
              <w:t>Bộ nhớ</w:t>
            </w:r>
          </w:p>
        </w:tc>
        <w:tc>
          <w:tcPr>
            <w:tcW w:w="4809" w:type="dxa"/>
          </w:tcPr>
          <w:p w14:paraId="4714E5A6" w14:textId="11A6F87B" w:rsidR="00504096" w:rsidRDefault="00A4427A" w:rsidP="00B46B4A">
            <w:pPr>
              <w:pStyle w:val="ListParagraph"/>
              <w:ind w:left="0"/>
              <w:jc w:val="left"/>
            </w:pPr>
            <w:r>
              <w:t>8KB SRAM bộ nhớ đệm</w:t>
            </w:r>
            <w:r w:rsidR="00730825">
              <w:br/>
              <w:t>20KB SRAM dùng chung</w:t>
            </w:r>
          </w:p>
        </w:tc>
      </w:tr>
      <w:tr w:rsidR="00504096" w14:paraId="1E796BF4" w14:textId="77777777" w:rsidTr="00B46B4A">
        <w:tc>
          <w:tcPr>
            <w:tcW w:w="2965" w:type="dxa"/>
          </w:tcPr>
          <w:p w14:paraId="29C77183" w14:textId="0A013BFA" w:rsidR="00504096" w:rsidRDefault="00C008C6" w:rsidP="00B46B4A">
            <w:pPr>
              <w:pStyle w:val="ListParagraph"/>
              <w:ind w:left="0"/>
              <w:jc w:val="left"/>
            </w:pPr>
            <w:r>
              <w:t>Ngoại vi</w:t>
            </w:r>
          </w:p>
        </w:tc>
        <w:tc>
          <w:tcPr>
            <w:tcW w:w="4809" w:type="dxa"/>
          </w:tcPr>
          <w:p w14:paraId="635A68F5" w14:textId="23313F9B" w:rsidR="00504096" w:rsidRDefault="00F56705" w:rsidP="00B46B4A">
            <w:pPr>
              <w:pStyle w:val="ListParagraph"/>
              <w:ind w:left="0"/>
              <w:jc w:val="left"/>
            </w:pPr>
            <w:r>
              <w:t>4</w:t>
            </w:r>
            <w:r w:rsidR="00087DCE">
              <w:t xml:space="preserve"> bộ đếm</w:t>
            </w:r>
            <w:r>
              <w:t xml:space="preserve"> 32-bit, </w:t>
            </w:r>
            <w:r w:rsidR="00087DCE">
              <w:t xml:space="preserve">ADC 12-bit, Analog Comparator, </w:t>
            </w:r>
            <w:r w:rsidR="00127CDE">
              <w:t>32 GPIOs</w:t>
            </w:r>
          </w:p>
        </w:tc>
      </w:tr>
      <w:tr w:rsidR="00127CDE" w14:paraId="3EABD04E" w14:textId="77777777" w:rsidTr="00B46B4A">
        <w:tc>
          <w:tcPr>
            <w:tcW w:w="2965" w:type="dxa"/>
          </w:tcPr>
          <w:p w14:paraId="2C770728" w14:textId="48824442" w:rsidR="00127CDE" w:rsidRDefault="00127CDE" w:rsidP="00B46B4A">
            <w:pPr>
              <w:pStyle w:val="ListParagraph"/>
              <w:ind w:left="0"/>
              <w:jc w:val="left"/>
            </w:pPr>
            <w:r>
              <w:t>Giao tiếp</w:t>
            </w:r>
          </w:p>
        </w:tc>
        <w:tc>
          <w:tcPr>
            <w:tcW w:w="4809" w:type="dxa"/>
          </w:tcPr>
          <w:p w14:paraId="6D5A5CED" w14:textId="19C4134B" w:rsidR="00127CDE" w:rsidRDefault="00127CDE" w:rsidP="00B46B4A">
            <w:pPr>
              <w:pStyle w:val="ListParagraph"/>
              <w:ind w:left="0"/>
              <w:jc w:val="left"/>
            </w:pPr>
            <w:r>
              <w:t xml:space="preserve">UART, </w:t>
            </w:r>
            <w:r w:rsidR="008D33AB">
              <w:t>SPI, I2C, I2S</w:t>
            </w:r>
          </w:p>
        </w:tc>
      </w:tr>
      <w:tr w:rsidR="008D33AB" w14:paraId="7C397F7D" w14:textId="77777777" w:rsidTr="00B46B4A">
        <w:tc>
          <w:tcPr>
            <w:tcW w:w="2965" w:type="dxa"/>
          </w:tcPr>
          <w:p w14:paraId="4F972620" w14:textId="49FC2C5B" w:rsidR="008D33AB" w:rsidRDefault="00552FC4" w:rsidP="00B46B4A">
            <w:pPr>
              <w:pStyle w:val="ListParagraph"/>
              <w:ind w:left="0"/>
              <w:jc w:val="left"/>
            </w:pPr>
            <w:r>
              <w:t>Công suất phát radio</w:t>
            </w:r>
          </w:p>
        </w:tc>
        <w:tc>
          <w:tcPr>
            <w:tcW w:w="4809" w:type="dxa"/>
          </w:tcPr>
          <w:p w14:paraId="749E6945" w14:textId="22E0691E" w:rsidR="008D33AB" w:rsidRDefault="00552FC4" w:rsidP="00B46B4A">
            <w:pPr>
              <w:pStyle w:val="ListParagraph"/>
              <w:ind w:left="0"/>
              <w:jc w:val="left"/>
            </w:pPr>
            <w:r>
              <w:t>Tới 5 dBm</w:t>
            </w:r>
          </w:p>
        </w:tc>
      </w:tr>
      <w:tr w:rsidR="00552FC4" w14:paraId="1E551474" w14:textId="77777777" w:rsidTr="00B46B4A">
        <w:tc>
          <w:tcPr>
            <w:tcW w:w="2965" w:type="dxa"/>
          </w:tcPr>
          <w:p w14:paraId="239A656F" w14:textId="537A7A5E" w:rsidR="00552FC4" w:rsidRDefault="00552FC4" w:rsidP="00B46B4A">
            <w:pPr>
              <w:pStyle w:val="ListParagraph"/>
              <w:ind w:left="0"/>
              <w:jc w:val="left"/>
            </w:pPr>
            <w:r>
              <w:t>Độ nhạy</w:t>
            </w:r>
          </w:p>
        </w:tc>
        <w:tc>
          <w:tcPr>
            <w:tcW w:w="4809" w:type="dxa"/>
          </w:tcPr>
          <w:p w14:paraId="75321B7A" w14:textId="7A98E0AE" w:rsidR="00552FC4" w:rsidRDefault="0098253B" w:rsidP="00B46B4A">
            <w:pPr>
              <w:pStyle w:val="ListParagraph"/>
              <w:ind w:left="0"/>
              <w:jc w:val="left"/>
            </w:pPr>
            <w:r>
              <w:t>–97 dBm cho BLE và –100 dBm</w:t>
            </w:r>
            <w:r w:rsidR="006F5315">
              <w:t xml:space="preserve"> </w:t>
            </w:r>
            <w:r>
              <w:t>cho 802.15.4</w:t>
            </w:r>
          </w:p>
        </w:tc>
      </w:tr>
      <w:tr w:rsidR="00466C48" w14:paraId="171F618A" w14:textId="77777777" w:rsidTr="00B46B4A">
        <w:tc>
          <w:tcPr>
            <w:tcW w:w="2965" w:type="dxa"/>
          </w:tcPr>
          <w:p w14:paraId="2F13299F" w14:textId="0B99F52A" w:rsidR="00466C48" w:rsidRDefault="005B679E" w:rsidP="00B46B4A">
            <w:pPr>
              <w:pStyle w:val="ListParagraph"/>
              <w:ind w:left="0"/>
              <w:jc w:val="left"/>
            </w:pPr>
            <w:r>
              <w:t>Điện áp hoạt động</w:t>
            </w:r>
          </w:p>
        </w:tc>
        <w:tc>
          <w:tcPr>
            <w:tcW w:w="4809" w:type="dxa"/>
          </w:tcPr>
          <w:p w14:paraId="0D3075AF" w14:textId="1B31D2EC" w:rsidR="00466C48" w:rsidRDefault="00C861E9" w:rsidP="00B46B4A">
            <w:pPr>
              <w:pStyle w:val="ListParagraph"/>
              <w:ind w:left="0"/>
              <w:jc w:val="left"/>
            </w:pPr>
            <w:r>
              <w:t>1.8- 3.8V</w:t>
            </w:r>
          </w:p>
        </w:tc>
      </w:tr>
      <w:tr w:rsidR="00C861E9" w14:paraId="2F2F4F35" w14:textId="77777777" w:rsidTr="00B46B4A">
        <w:tc>
          <w:tcPr>
            <w:tcW w:w="2965" w:type="dxa"/>
          </w:tcPr>
          <w:p w14:paraId="10D959BE" w14:textId="3D94807E" w:rsidR="00C861E9" w:rsidRDefault="00C861E9" w:rsidP="00B46B4A">
            <w:pPr>
              <w:pStyle w:val="ListParagraph"/>
              <w:ind w:left="0"/>
              <w:jc w:val="left"/>
            </w:pPr>
            <w:r>
              <w:t>Dòng tiêu thụ</w:t>
            </w:r>
          </w:p>
        </w:tc>
        <w:tc>
          <w:tcPr>
            <w:tcW w:w="4809" w:type="dxa"/>
          </w:tcPr>
          <w:p w14:paraId="6B76E4FD" w14:textId="77777777" w:rsidR="00B46B4A" w:rsidRDefault="00A71956" w:rsidP="00B46B4A">
            <w:pPr>
              <w:pStyle w:val="ListParagraph"/>
              <w:ind w:left="0"/>
              <w:jc w:val="left"/>
            </w:pPr>
            <w:r>
              <w:t>Active-Mode RX: 5.9 mA</w:t>
            </w:r>
          </w:p>
          <w:p w14:paraId="46F51133" w14:textId="77777777" w:rsidR="00B46B4A" w:rsidRDefault="00A71956" w:rsidP="00B46B4A">
            <w:pPr>
              <w:pStyle w:val="ListParagraph"/>
              <w:ind w:left="0"/>
              <w:jc w:val="left"/>
            </w:pPr>
            <w:r>
              <w:t>Active-Mode TX at 0 dBm: 6.1 mA</w:t>
            </w:r>
          </w:p>
          <w:p w14:paraId="28035CCA" w14:textId="77777777" w:rsidR="00B46B4A" w:rsidRDefault="00A71956" w:rsidP="00B46B4A">
            <w:pPr>
              <w:pStyle w:val="ListParagraph"/>
              <w:ind w:left="0"/>
              <w:jc w:val="left"/>
            </w:pPr>
            <w:r>
              <w:t>Active-Mode TX at +5 dBm: 9.1 mA</w:t>
            </w:r>
          </w:p>
          <w:p w14:paraId="7D548997" w14:textId="73CDD7C2" w:rsidR="00C861E9" w:rsidRDefault="00A71956" w:rsidP="00B46B4A">
            <w:pPr>
              <w:pStyle w:val="ListParagraph"/>
              <w:ind w:left="0"/>
              <w:jc w:val="left"/>
            </w:pPr>
            <w:r>
              <w:t>Active-Mode MCU: 61 µA/MHz</w:t>
            </w:r>
          </w:p>
        </w:tc>
      </w:tr>
    </w:tbl>
    <w:p w14:paraId="3294502A" w14:textId="77777777" w:rsidR="00F262FB" w:rsidRDefault="00F262FB" w:rsidP="002404B7"/>
    <w:p w14:paraId="692346FD" w14:textId="15D0398F" w:rsidR="00031863" w:rsidRDefault="00031863" w:rsidP="002404B7">
      <w:r>
        <w:t xml:space="preserve">Kit phát triển LAUNCHPAD-CC2650 được </w:t>
      </w:r>
      <w:r w:rsidR="00AA5524">
        <w:t>hỗ trợ bởi Contiki OS, do đó có thể dễ dàng phát triển phần mềm</w:t>
      </w:r>
      <w:r w:rsidR="00ED4CEC">
        <w:t xml:space="preserve"> cho thiết bị. </w:t>
      </w:r>
      <w:r w:rsidR="009A1949">
        <w:t xml:space="preserve">Ngoài ra nhà sản xuất cũng cung cấp nhiều công cụ phần mềm để hỗ trợ lập trình cho kit như: </w:t>
      </w:r>
      <w:r w:rsidR="00CB6E6F">
        <w:t>Sensor Controller Studio, SmartRF™ Studio, SmartRF Flash Programmer 2, Code Composer Studio™</w:t>
      </w:r>
      <w:r w:rsidR="0005786E">
        <w:t xml:space="preserve"> . </w:t>
      </w:r>
    </w:p>
    <w:p w14:paraId="5C815A89" w14:textId="0CB0589D" w:rsidR="006372ED" w:rsidRDefault="00926608" w:rsidP="002404B7">
      <w:r>
        <w:t xml:space="preserve">Để có thể hoạt động độc lập, bộ kit cần được cấp năng lượng từ pin, vì vậy </w:t>
      </w:r>
      <w:r w:rsidR="007E66FF">
        <w:t>em đã sử dụng một viên pin lithium 18650 để cấp nguồn cho cảm biến hoạt động</w:t>
      </w:r>
      <w:r w:rsidR="006F5375">
        <w:t xml:space="preserve">. </w:t>
      </w:r>
    </w:p>
    <w:p w14:paraId="7D25E867" w14:textId="77777777" w:rsidR="00F73333" w:rsidRDefault="00F73333" w:rsidP="00F73333">
      <w:pPr>
        <w:keepNext/>
        <w:jc w:val="center"/>
      </w:pPr>
      <w:r>
        <w:rPr>
          <w:noProof/>
        </w:rPr>
        <w:drawing>
          <wp:inline distT="0" distB="0" distL="0" distR="0" wp14:anchorId="2944D401" wp14:editId="2A66546E">
            <wp:extent cx="2019300" cy="3179323"/>
            <wp:effectExtent l="0" t="0" r="0" b="2540"/>
            <wp:docPr id="4125635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2599" t="19809" r="17655" b="9640"/>
                    <a:stretch/>
                  </pic:blipFill>
                  <pic:spPr bwMode="auto">
                    <a:xfrm flipH="1">
                      <a:off x="0" y="0"/>
                      <a:ext cx="2032427" cy="3199990"/>
                    </a:xfrm>
                    <a:prstGeom prst="rect">
                      <a:avLst/>
                    </a:prstGeom>
                    <a:noFill/>
                    <a:ln>
                      <a:noFill/>
                    </a:ln>
                    <a:extLst>
                      <a:ext uri="{53640926-AAD7-44D8-BBD7-CCE9431645EC}">
                        <a14:shadowObscured xmlns:a14="http://schemas.microsoft.com/office/drawing/2010/main"/>
                      </a:ext>
                    </a:extLst>
                  </pic:spPr>
                </pic:pic>
              </a:graphicData>
            </a:graphic>
          </wp:inline>
        </w:drawing>
      </w:r>
    </w:p>
    <w:p w14:paraId="3D1026E8" w14:textId="1F3279A6" w:rsidR="00F73333" w:rsidRDefault="00F73333" w:rsidP="00F73333">
      <w:pPr>
        <w:pStyle w:val="Caption"/>
      </w:pPr>
      <w:bookmarkStart w:id="97" w:name="_Toc171357092"/>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0</w:t>
      </w:r>
      <w:r w:rsidR="0014487F">
        <w:rPr>
          <w:noProof/>
        </w:rPr>
        <w:fldChar w:fldCharType="end"/>
      </w:r>
      <w:r>
        <w:t>: Mặt trước của kit LAUNCHPAD-CC2650</w:t>
      </w:r>
      <w:bookmarkEnd w:id="97"/>
    </w:p>
    <w:p w14:paraId="7A96A1A4" w14:textId="77777777" w:rsidR="00675EC9" w:rsidRDefault="00675EC9" w:rsidP="00675EC9">
      <w:pPr>
        <w:keepNext/>
        <w:jc w:val="center"/>
      </w:pPr>
      <w:r>
        <w:rPr>
          <w:noProof/>
        </w:rPr>
        <w:lastRenderedPageBreak/>
        <w:drawing>
          <wp:inline distT="0" distB="0" distL="0" distR="0" wp14:anchorId="4C418DCE" wp14:editId="40EBA002">
            <wp:extent cx="1912620" cy="2987040"/>
            <wp:effectExtent l="0" t="0" r="0" b="3810"/>
            <wp:docPr id="120281645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564" t="18553" r="20347" b="8719"/>
                    <a:stretch/>
                  </pic:blipFill>
                  <pic:spPr bwMode="auto">
                    <a:xfrm>
                      <a:off x="0" y="0"/>
                      <a:ext cx="1912620" cy="2987040"/>
                    </a:xfrm>
                    <a:prstGeom prst="rect">
                      <a:avLst/>
                    </a:prstGeom>
                    <a:noFill/>
                    <a:ln>
                      <a:noFill/>
                    </a:ln>
                    <a:extLst>
                      <a:ext uri="{53640926-AAD7-44D8-BBD7-CCE9431645EC}">
                        <a14:shadowObscured xmlns:a14="http://schemas.microsoft.com/office/drawing/2010/main"/>
                      </a:ext>
                    </a:extLst>
                  </pic:spPr>
                </pic:pic>
              </a:graphicData>
            </a:graphic>
          </wp:inline>
        </w:drawing>
      </w:r>
    </w:p>
    <w:p w14:paraId="08A75D59" w14:textId="6050395E" w:rsidR="00675EC9" w:rsidRDefault="00675EC9" w:rsidP="00675EC9">
      <w:pPr>
        <w:pStyle w:val="Caption"/>
      </w:pPr>
      <w:bookmarkStart w:id="98" w:name="_Toc171357093"/>
      <w:r>
        <w:t xml:space="preserve">Hình </w:t>
      </w:r>
      <w:r w:rsidR="0014487F">
        <w:fldChar w:fldCharType="begin"/>
      </w:r>
      <w:r w:rsidR="0014487F">
        <w:instrText xml:space="preserve"> STYLEREF 1 \s </w:instrText>
      </w:r>
      <w:r w:rsidR="0014487F">
        <w:fldChar w:fldCharType="separate"/>
      </w:r>
      <w:r w:rsidR="00C00872">
        <w:rPr>
          <w:noProof/>
        </w:rPr>
        <w:t>4</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1</w:t>
      </w:r>
      <w:r w:rsidR="0014487F">
        <w:rPr>
          <w:noProof/>
        </w:rPr>
        <w:fldChar w:fldCharType="end"/>
      </w:r>
      <w:r>
        <w:t>: Kit cc2650 cùng với pin</w:t>
      </w:r>
      <w:bookmarkEnd w:id="98"/>
    </w:p>
    <w:p w14:paraId="0318AF95" w14:textId="77777777" w:rsidR="00675EC9" w:rsidRPr="00675EC9" w:rsidRDefault="00675EC9" w:rsidP="00675EC9"/>
    <w:p w14:paraId="47D6E6F4" w14:textId="43B03C3D" w:rsidR="006A5ECA" w:rsidRDefault="006A5ECA" w:rsidP="006A5ECA">
      <w:pPr>
        <w:pStyle w:val="Heading2"/>
      </w:pPr>
      <w:bookmarkStart w:id="99" w:name="_Toc171357171"/>
      <w:r>
        <w:t>Hạn chế</w:t>
      </w:r>
      <w:bookmarkEnd w:id="99"/>
    </w:p>
    <w:p w14:paraId="40ED5062" w14:textId="6A1CC960" w:rsidR="00283140" w:rsidRPr="00283140" w:rsidRDefault="00283140" w:rsidP="00283140">
      <w:r>
        <w:t xml:space="preserve">Do </w:t>
      </w:r>
      <w:r w:rsidR="0034179B">
        <w:t xml:space="preserve">hạn chế về số lượng phần cứng (chỉ có 4 kit LAUNCHPAD-CC2650) nên </w:t>
      </w:r>
      <w:r w:rsidR="00D85A9F">
        <w:t xml:space="preserve">quy mô thực nghiệm thuật toán còn nhỏ. Tuy nhiên các kết quả cũng </w:t>
      </w:r>
      <w:r w:rsidR="00EF035E">
        <w:t xml:space="preserve">đã chứng minh được một phần kết quả lý thuyết và mô phỏng. </w:t>
      </w:r>
    </w:p>
    <w:p w14:paraId="65CBADAE" w14:textId="6F38275C" w:rsidR="00B81195" w:rsidRDefault="00B81195" w:rsidP="00B81195">
      <w:pPr>
        <w:pStyle w:val="Heading2"/>
      </w:pPr>
      <w:bookmarkStart w:id="100" w:name="_Toc171357172"/>
      <w:r>
        <w:t>Kết luận chương</w:t>
      </w:r>
      <w:bookmarkEnd w:id="100"/>
    </w:p>
    <w:p w14:paraId="2F946597" w14:textId="2B8ACF2F" w:rsidR="008E4737" w:rsidRDefault="00E217B0" w:rsidP="002D6052">
      <w:r>
        <w:t xml:space="preserve">Như vậy qua chương 4 em đã trình bày phương án mô phỏng và thử nghiệm </w:t>
      </w:r>
      <w:r w:rsidR="0026181A">
        <w:t xml:space="preserve">các thuật toán định tuyến, cụ thể là lập trình bằng hệ điều hành Contiki OS, mô phỏng trên phần mềm Cooja, thực nghiệm trên kit phát triển CC2650. </w:t>
      </w:r>
      <w:r w:rsidR="007040E0">
        <w:t xml:space="preserve">Các kết quả thu được sẽ được trình bày trong chương 5 và 6. </w:t>
      </w:r>
    </w:p>
    <w:p w14:paraId="4506A8E9" w14:textId="78569F55" w:rsidR="002D6052" w:rsidRPr="002D6052" w:rsidRDefault="008E4737" w:rsidP="002D6052">
      <w:r>
        <w:br w:type="page"/>
      </w:r>
    </w:p>
    <w:p w14:paraId="6E90CA26" w14:textId="1C7A813A" w:rsidR="00CD0095" w:rsidRDefault="00CD0095" w:rsidP="00E5692A">
      <w:pPr>
        <w:pStyle w:val="Heading1"/>
      </w:pPr>
      <w:bookmarkStart w:id="101" w:name="_Toc171357173"/>
      <w:r>
        <w:lastRenderedPageBreak/>
        <w:t>MÔ PHỎNG MỘT SỐ THUẬT TOÁN ĐỊNH TUYẾN</w:t>
      </w:r>
      <w:bookmarkEnd w:id="101"/>
    </w:p>
    <w:p w14:paraId="4AB81778" w14:textId="7D9EE26F" w:rsidR="008E4737" w:rsidRPr="008E4737" w:rsidRDefault="00BF6A5F" w:rsidP="008E4737">
      <w:r w:rsidRPr="00BF6A5F">
        <w:t>Trong thiết kế hệ thống WSN, mô phỏng</w:t>
      </w:r>
      <w:r>
        <w:t xml:space="preserve"> là</w:t>
      </w:r>
      <w:r w:rsidRPr="00BF6A5F">
        <w:t xml:space="preserve"> bước quan trọng. Nó giúp đánh giá hiệu suất, các quá trình mạng và </w:t>
      </w:r>
      <w:r w:rsidR="007556F6">
        <w:t>tối ưu</w:t>
      </w:r>
      <w:r w:rsidRPr="00BF6A5F">
        <w:t xml:space="preserve"> thiết kế mạng. Đồng thời, mô phỏng cũng hỗ trợ kiểm tra độ tin cậy, ước lượng tài nguyên và đánh giá tính bảo mật. Bằng cách này, người thiết kế có thể phát hiện và giải quyết vấn đề trước khi triển khai, giảm thiểu rủi ro và chi phí trong quá trình triển khai thực tế. Trong chương này, </w:t>
      </w:r>
      <w:r w:rsidR="00213D77">
        <w:t xml:space="preserve">em </w:t>
      </w:r>
      <w:r w:rsidRPr="00BF6A5F">
        <w:t xml:space="preserve">mô phỏng mạng theo những kịch bản khác nhau, từ đó đưa ra các đánh giá về hiệu năng của </w:t>
      </w:r>
      <w:r w:rsidR="00FC1EC6">
        <w:t xml:space="preserve">từng </w:t>
      </w:r>
      <w:r w:rsidRPr="00BF6A5F">
        <w:t>giao thức định tuyến RPL</w:t>
      </w:r>
      <w:r w:rsidR="00FC1EC6">
        <w:t xml:space="preserve"> cải tiến</w:t>
      </w:r>
      <w:r w:rsidR="00F22A5A">
        <w:t xml:space="preserve"> trong các điều kiện khác nhau.</w:t>
      </w:r>
      <w:r w:rsidR="00100892">
        <w:t xml:space="preserve"> Các kết quả thu được sẽ được minh họa và đánh giá.</w:t>
      </w:r>
    </w:p>
    <w:p w14:paraId="5BFEFEAA" w14:textId="2FD58FA9" w:rsidR="00CD0095" w:rsidRDefault="00CD0095" w:rsidP="00CD0095">
      <w:pPr>
        <w:pStyle w:val="Heading2"/>
      </w:pPr>
      <w:bookmarkStart w:id="102" w:name="_Toc171357174"/>
      <w:r>
        <w:t>Kịch bản mô phỏng</w:t>
      </w:r>
      <w:bookmarkEnd w:id="102"/>
    </w:p>
    <w:p w14:paraId="338179D8" w14:textId="1477DE7B" w:rsidR="00331D0A" w:rsidRDefault="00331D0A" w:rsidP="00331D0A">
      <w:pPr>
        <w:pStyle w:val="Heading3"/>
      </w:pPr>
      <w:bookmarkStart w:id="103" w:name="_Toc171357175"/>
      <w:r>
        <w:t>Cấu trúc mạng</w:t>
      </w:r>
      <w:bookmarkEnd w:id="103"/>
    </w:p>
    <w:p w14:paraId="2272F313" w14:textId="1F7F3A07" w:rsidR="002A7F18" w:rsidRPr="002A7F18" w:rsidRDefault="002A7F18" w:rsidP="002A7F18">
      <w:pPr>
        <w:pStyle w:val="ListParagraph"/>
        <w:numPr>
          <w:ilvl w:val="1"/>
          <w:numId w:val="33"/>
        </w:numPr>
      </w:pPr>
      <w:r>
        <w:t xml:space="preserve">Mạng </w:t>
      </w:r>
      <w:r w:rsidR="00377E0D">
        <w:t>mô phỏng</w:t>
      </w:r>
    </w:p>
    <w:p w14:paraId="12E10B44" w14:textId="77777777" w:rsidR="00D23051" w:rsidRDefault="00D23051" w:rsidP="00D23051">
      <w:pPr>
        <w:keepNext/>
        <w:jc w:val="center"/>
      </w:pPr>
      <w:r>
        <w:rPr>
          <w:noProof/>
        </w:rPr>
        <w:drawing>
          <wp:inline distT="0" distB="0" distL="0" distR="0" wp14:anchorId="12C64155" wp14:editId="712F8073">
            <wp:extent cx="3470623" cy="3378775"/>
            <wp:effectExtent l="0" t="0" r="0" b="0"/>
            <wp:docPr id="15340415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82179" cy="3390025"/>
                    </a:xfrm>
                    <a:prstGeom prst="rect">
                      <a:avLst/>
                    </a:prstGeom>
                    <a:noFill/>
                    <a:ln>
                      <a:noFill/>
                    </a:ln>
                  </pic:spPr>
                </pic:pic>
              </a:graphicData>
            </a:graphic>
          </wp:inline>
        </w:drawing>
      </w:r>
    </w:p>
    <w:p w14:paraId="7AC4774F" w14:textId="280B07B5" w:rsidR="00163F47" w:rsidRDefault="00D23051" w:rsidP="00D23051">
      <w:pPr>
        <w:pStyle w:val="Caption"/>
      </w:pPr>
      <w:bookmarkStart w:id="104" w:name="_Ref169853671"/>
      <w:bookmarkStart w:id="105" w:name="_Toc171357094"/>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bookmarkEnd w:id="104"/>
      <w:r>
        <w:t xml:space="preserve"> Cấu trúc mạng mô phỏng</w:t>
      </w:r>
      <w:bookmarkEnd w:id="105"/>
    </w:p>
    <w:p w14:paraId="6C194CCA" w14:textId="3D516B9A" w:rsidR="008B3C57" w:rsidRDefault="008B3C57" w:rsidP="008B3C57">
      <w:r>
        <w:t xml:space="preserve">Vị trí các nút được sắp xếp như trên hình </w:t>
      </w:r>
      <w:r w:rsidR="005B1090">
        <w:fldChar w:fldCharType="begin"/>
      </w:r>
      <w:r w:rsidR="005B1090">
        <w:instrText xml:space="preserve"> REF _Ref169853671 \h </w:instrText>
      </w:r>
      <w:r w:rsidR="005B1090">
        <w:fldChar w:fldCharType="separate"/>
      </w:r>
      <w:r w:rsidR="00C00872">
        <w:t xml:space="preserve">Hình </w:t>
      </w:r>
      <w:r w:rsidR="00C00872">
        <w:rPr>
          <w:noProof/>
        </w:rPr>
        <w:t>5</w:t>
      </w:r>
      <w:r w:rsidR="00C00872">
        <w:t>.</w:t>
      </w:r>
      <w:r w:rsidR="00C00872">
        <w:rPr>
          <w:noProof/>
        </w:rPr>
        <w:t>1</w:t>
      </w:r>
      <w:r w:rsidR="005B1090">
        <w:fldChar w:fldCharType="end"/>
      </w:r>
      <w:r w:rsidR="005B1090">
        <w:t xml:space="preserve"> . Có tổng cộng 21 nút, sắp xếp theo sơ đồ hình cây</w:t>
      </w:r>
      <w:r w:rsidR="004A62DC">
        <w:t xml:space="preserve"> với nút gốc được đặt ở đỉnh cây. </w:t>
      </w:r>
      <w:r w:rsidR="00325236">
        <w:t>Mục đích của việc bố trí như vậy là để tạo ra sự phân tầng giữa các nút</w:t>
      </w:r>
      <w:r w:rsidR="00AE39CA">
        <w:t xml:space="preserve">, tăng số bước nhảy các nút cần để gửi gói tin đến nút gốc. Các nút được bố trí lệch sang phải một chút để tạo sự mất cân bằng trong mạng. </w:t>
      </w:r>
    </w:p>
    <w:p w14:paraId="691D51A8" w14:textId="1EB499DC" w:rsidR="00377E0D" w:rsidRDefault="00377E0D" w:rsidP="00377E0D">
      <w:pPr>
        <w:pStyle w:val="ListParagraph"/>
        <w:numPr>
          <w:ilvl w:val="1"/>
          <w:numId w:val="33"/>
        </w:numPr>
      </w:pPr>
      <w:r>
        <w:t>Mạng thực nghiệm</w:t>
      </w:r>
    </w:p>
    <w:p w14:paraId="68D58F35" w14:textId="77777777" w:rsidR="00377E0D" w:rsidRPr="00253A7D" w:rsidRDefault="00377E0D" w:rsidP="00377E0D">
      <w:r>
        <w:t>Có 4 module cảm biến được bố trí như hình vẽ:</w:t>
      </w:r>
    </w:p>
    <w:p w14:paraId="0499CC0F" w14:textId="77777777" w:rsidR="00377E0D" w:rsidRDefault="00377E0D" w:rsidP="00377E0D">
      <w:pPr>
        <w:keepNext/>
        <w:jc w:val="center"/>
      </w:pPr>
      <w:r>
        <w:rPr>
          <w:noProof/>
        </w:rPr>
        <w:lastRenderedPageBreak/>
        <w:drawing>
          <wp:inline distT="0" distB="0" distL="0" distR="0" wp14:anchorId="6E617BA6" wp14:editId="30756162">
            <wp:extent cx="5400040" cy="2175164"/>
            <wp:effectExtent l="0" t="0" r="0" b="0"/>
            <wp:docPr id="1644408975" name="Picture 20" descr="A diagram of a hou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08975" name="Picture 20" descr="A diagram of a hous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175164"/>
                    </a:xfrm>
                    <a:prstGeom prst="rect">
                      <a:avLst/>
                    </a:prstGeom>
                    <a:noFill/>
                    <a:ln>
                      <a:noFill/>
                    </a:ln>
                  </pic:spPr>
                </pic:pic>
              </a:graphicData>
            </a:graphic>
          </wp:inline>
        </w:drawing>
      </w:r>
    </w:p>
    <w:p w14:paraId="5D12357B" w14:textId="00C21CAB" w:rsidR="00377E0D" w:rsidRPr="008B3C57" w:rsidRDefault="00377E0D" w:rsidP="00377E0D">
      <w:pPr>
        <w:pStyle w:val="Caption"/>
      </w:pPr>
      <w:bookmarkStart w:id="106" w:name="_Toc171357095"/>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2</w:t>
      </w:r>
      <w:r w:rsidR="0014487F">
        <w:rPr>
          <w:noProof/>
        </w:rPr>
        <w:fldChar w:fldCharType="end"/>
      </w:r>
      <w:r>
        <w:t>: Sơ đồ bố trí cảm biến</w:t>
      </w:r>
      <w:bookmarkEnd w:id="106"/>
    </w:p>
    <w:p w14:paraId="49EA021D" w14:textId="1CE7A7C5" w:rsidR="00331D0A" w:rsidRDefault="00331D0A" w:rsidP="00331D0A">
      <w:pPr>
        <w:pStyle w:val="Heading3"/>
      </w:pPr>
      <w:bookmarkStart w:id="107" w:name="_Toc171357176"/>
      <w:r>
        <w:t>Các kịch bản mô phỏng</w:t>
      </w:r>
      <w:bookmarkEnd w:id="107"/>
    </w:p>
    <w:p w14:paraId="296D68D4" w14:textId="0175A7F5" w:rsidR="003C4D27" w:rsidRPr="003C4D27" w:rsidRDefault="00E24E92" w:rsidP="00E24E92">
      <w:pPr>
        <w:jc w:val="left"/>
      </w:pPr>
      <w:r>
        <w:t>a.  Mô phỏng</w:t>
      </w:r>
    </w:p>
    <w:p w14:paraId="4F81424A" w14:textId="4ACD10F7" w:rsidR="007574BE" w:rsidRDefault="00076870" w:rsidP="003C4D27">
      <w:r>
        <w:t xml:space="preserve">Hai kịch bản mô phỏng được thực hiện. Thứ nhất, các nút gửi tin đều đặn về nút gốc với chu kì </w:t>
      </w:r>
      <w:r w:rsidR="0013543C">
        <w:t>mỗi 30s một tin nhắn</w:t>
      </w:r>
      <w:r w:rsidR="00D72F6C">
        <w:t>. Kịch bản nay mô phỏng hoạt động bình thường của mạng với lưu lượng gói tin thấp.</w:t>
      </w:r>
    </w:p>
    <w:p w14:paraId="6B994F2A" w14:textId="35AD372D" w:rsidR="005D4D9E" w:rsidRDefault="005D4D9E" w:rsidP="007574BE">
      <w:r>
        <w:t xml:space="preserve">Kịch bản thứ hai cho các nút gửi tin nhắn với tần suất lớn, </w:t>
      </w:r>
      <w:r w:rsidR="0013543C">
        <w:t xml:space="preserve">mỗi 5s một tin nhắn. Kịch bản này </w:t>
      </w:r>
      <w:r w:rsidR="00D51FA3">
        <w:t xml:space="preserve">thử nghiệm hoạt động của mạng trong điều kiện lưu lượng lớn, độ tắc nghẽn cao. </w:t>
      </w:r>
    </w:p>
    <w:p w14:paraId="14A14BB7" w14:textId="5251C4D4" w:rsidR="00E24E92" w:rsidRDefault="00E24E92" w:rsidP="00E24E92">
      <w:r>
        <w:t xml:space="preserve">b. </w:t>
      </w:r>
      <w:r w:rsidR="00AB2E29">
        <w:t>Thử nghiệm thực tế</w:t>
      </w:r>
    </w:p>
    <w:p w14:paraId="34EFEF1A" w14:textId="0D9EA747" w:rsidR="006D4CFF" w:rsidRDefault="006D4CFF" w:rsidP="007574BE">
      <w:r>
        <w:t xml:space="preserve">Các nút gửi sẽ gửi tin nhắn chứa thông tin trạng thái của mình về cho nút nhận với chu kì 3s một lần. Việc bố trí như trên nhằm mục đích buộc nút 4 (ID=4) chọn giữa nút 2 và 3 làm nút cha ưu tiên. Nút được chọn làm nút cha ưu tiên sẽ có mức tiêu thụ cao hơn và nhanh hết pin hơn. Do đó thuật toán định tuyến cần phải có khả năng chuyển đổi qua lại giữa 2 nút cha để cân bằng năng lượng tiêu thụ trên các nút. </w:t>
      </w:r>
    </w:p>
    <w:p w14:paraId="79B9CC78" w14:textId="53DC43BA" w:rsidR="00423401" w:rsidRDefault="00CF1076" w:rsidP="00BA29E2">
      <w:pPr>
        <w:pStyle w:val="Heading3"/>
      </w:pPr>
      <w:bookmarkStart w:id="108" w:name="_Toc171357177"/>
      <w:r>
        <w:t>Tham số mô phỏng</w:t>
      </w:r>
      <w:bookmarkEnd w:id="108"/>
    </w:p>
    <w:p w14:paraId="347D932E" w14:textId="206C6660" w:rsidR="00576774" w:rsidRPr="00576774" w:rsidRDefault="00576774" w:rsidP="00576774">
      <w:r>
        <w:t xml:space="preserve">Các tham số được sử dụng trong mô phỏng như trong bảng dưới đây. Các hệ số </w:t>
      </w:r>
      <w:r w:rsidR="00C02E9F">
        <w:t>điều chỉnh được chọn bằng cách chạy nhiều mô phỏng để chọn ra kết quả tốt nhất</w:t>
      </w:r>
      <w:r w:rsidR="000A01D5">
        <w:t xml:space="preserve"> cho mỗi thuật toán.</w:t>
      </w:r>
    </w:p>
    <w:p w14:paraId="374491BC" w14:textId="47FB2B2A" w:rsidR="00E97AAA" w:rsidRDefault="00E97AAA" w:rsidP="00D12FE2">
      <w:pPr>
        <w:pStyle w:val="Caption"/>
        <w:keepNext/>
      </w:pPr>
      <w:bookmarkStart w:id="109" w:name="_Toc171357064"/>
      <w:r>
        <w:t xml:space="preserve">Bảng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A77601">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1</w:t>
      </w:r>
      <w:r w:rsidR="0014487F">
        <w:rPr>
          <w:noProof/>
        </w:rPr>
        <w:fldChar w:fldCharType="end"/>
      </w:r>
      <w:r>
        <w:t>: Bảng tham số mô phỏng</w:t>
      </w:r>
      <w:bookmarkEnd w:id="109"/>
    </w:p>
    <w:tbl>
      <w:tblPr>
        <w:tblStyle w:val="TableGrid"/>
        <w:tblW w:w="0" w:type="auto"/>
        <w:jc w:val="center"/>
        <w:tblLook w:val="04A0" w:firstRow="1" w:lastRow="0" w:firstColumn="1" w:lastColumn="0" w:noHBand="0" w:noVBand="1"/>
      </w:tblPr>
      <w:tblGrid>
        <w:gridCol w:w="3256"/>
        <w:gridCol w:w="3685"/>
      </w:tblGrid>
      <w:tr w:rsidR="00F51F70" w14:paraId="32CA9C7A" w14:textId="77777777" w:rsidTr="00AB6D55">
        <w:trPr>
          <w:jc w:val="center"/>
        </w:trPr>
        <w:tc>
          <w:tcPr>
            <w:tcW w:w="3256" w:type="dxa"/>
          </w:tcPr>
          <w:p w14:paraId="1DF00113" w14:textId="383F038C" w:rsidR="00F51F70" w:rsidRPr="007F4E59" w:rsidRDefault="00F51F70" w:rsidP="00AB6D55">
            <w:pPr>
              <w:jc w:val="center"/>
              <w:rPr>
                <w:b/>
                <w:bCs/>
              </w:rPr>
            </w:pPr>
            <w:r w:rsidRPr="007F4E59">
              <w:rPr>
                <w:b/>
                <w:bCs/>
              </w:rPr>
              <w:t>Tham số</w:t>
            </w:r>
          </w:p>
        </w:tc>
        <w:tc>
          <w:tcPr>
            <w:tcW w:w="3685" w:type="dxa"/>
          </w:tcPr>
          <w:p w14:paraId="1B65FDE9" w14:textId="6DAC8688" w:rsidR="00F51F70" w:rsidRPr="007F4E59" w:rsidRDefault="00F51F70" w:rsidP="00AB6D55">
            <w:pPr>
              <w:jc w:val="center"/>
              <w:rPr>
                <w:b/>
                <w:bCs/>
              </w:rPr>
            </w:pPr>
            <w:r w:rsidRPr="007F4E59">
              <w:rPr>
                <w:b/>
                <w:bCs/>
              </w:rPr>
              <w:t>Giá trị</w:t>
            </w:r>
          </w:p>
        </w:tc>
      </w:tr>
      <w:tr w:rsidR="006A4A52" w14:paraId="0345E5C1" w14:textId="77777777" w:rsidTr="00AB6D55">
        <w:trPr>
          <w:jc w:val="center"/>
        </w:trPr>
        <w:tc>
          <w:tcPr>
            <w:tcW w:w="3256" w:type="dxa"/>
          </w:tcPr>
          <w:p w14:paraId="38F9E4EE" w14:textId="597D959F" w:rsidR="006A4A52" w:rsidRDefault="00AB6D55" w:rsidP="00AB6D55">
            <w:pPr>
              <w:jc w:val="center"/>
            </w:pPr>
            <w:r>
              <w:t>Phần mềm mô phỏng</w:t>
            </w:r>
          </w:p>
        </w:tc>
        <w:tc>
          <w:tcPr>
            <w:tcW w:w="3685" w:type="dxa"/>
          </w:tcPr>
          <w:p w14:paraId="65D04DCF" w14:textId="173DBEBA" w:rsidR="006A4A52" w:rsidRDefault="00AB6D55" w:rsidP="00AB6D55">
            <w:pPr>
              <w:jc w:val="center"/>
            </w:pPr>
            <w:r>
              <w:t>Cooja, Contiki 3.0</w:t>
            </w:r>
          </w:p>
        </w:tc>
      </w:tr>
      <w:tr w:rsidR="006A4A52" w14:paraId="5B1DAFE7" w14:textId="77777777" w:rsidTr="00AB6D55">
        <w:trPr>
          <w:jc w:val="center"/>
        </w:trPr>
        <w:tc>
          <w:tcPr>
            <w:tcW w:w="3256" w:type="dxa"/>
          </w:tcPr>
          <w:p w14:paraId="2B8BD1A4" w14:textId="6F76F627" w:rsidR="006A4A52" w:rsidRDefault="00AB6D55" w:rsidP="00AB6D55">
            <w:pPr>
              <w:jc w:val="center"/>
            </w:pPr>
            <w:r>
              <w:t>Số nút</w:t>
            </w:r>
          </w:p>
        </w:tc>
        <w:tc>
          <w:tcPr>
            <w:tcW w:w="3685" w:type="dxa"/>
          </w:tcPr>
          <w:p w14:paraId="2DF640B8" w14:textId="1B8900A3" w:rsidR="006A4A52" w:rsidRDefault="00AB6D55" w:rsidP="00AB6D55">
            <w:pPr>
              <w:jc w:val="center"/>
            </w:pPr>
            <w:r>
              <w:t>21 nút, 1 nút nhận, 20 nút gửi</w:t>
            </w:r>
          </w:p>
        </w:tc>
      </w:tr>
      <w:tr w:rsidR="006F212F" w14:paraId="19A1E4C6" w14:textId="77777777" w:rsidTr="00AB6D55">
        <w:trPr>
          <w:jc w:val="center"/>
        </w:trPr>
        <w:tc>
          <w:tcPr>
            <w:tcW w:w="3256" w:type="dxa"/>
          </w:tcPr>
          <w:p w14:paraId="1D0EDD31" w14:textId="198BF262" w:rsidR="006F212F" w:rsidRDefault="006F212F" w:rsidP="00AB6D55">
            <w:pPr>
              <w:jc w:val="center"/>
            </w:pPr>
            <w:r>
              <w:t>Chu kì gửi</w:t>
            </w:r>
          </w:p>
        </w:tc>
        <w:tc>
          <w:tcPr>
            <w:tcW w:w="3685" w:type="dxa"/>
          </w:tcPr>
          <w:p w14:paraId="5E486043" w14:textId="007835F1" w:rsidR="006F212F" w:rsidRDefault="006F212F" w:rsidP="00AB6D55">
            <w:pPr>
              <w:jc w:val="center"/>
            </w:pPr>
            <w:r>
              <w:t>30s, 5s</w:t>
            </w:r>
          </w:p>
        </w:tc>
      </w:tr>
      <w:tr w:rsidR="006A4A52" w14:paraId="62B8CBBC" w14:textId="77777777" w:rsidTr="00AB6D55">
        <w:trPr>
          <w:jc w:val="center"/>
        </w:trPr>
        <w:tc>
          <w:tcPr>
            <w:tcW w:w="3256" w:type="dxa"/>
          </w:tcPr>
          <w:p w14:paraId="1CF221B0" w14:textId="0AC04BE6" w:rsidR="006A4A52" w:rsidRDefault="0003442B" w:rsidP="00AB6D55">
            <w:pPr>
              <w:jc w:val="center"/>
            </w:pPr>
            <w:r>
              <w:t>Thời gian mô phỏng</w:t>
            </w:r>
          </w:p>
        </w:tc>
        <w:tc>
          <w:tcPr>
            <w:tcW w:w="3685" w:type="dxa"/>
          </w:tcPr>
          <w:p w14:paraId="10031E94" w14:textId="3A73181F" w:rsidR="006A4A52" w:rsidRDefault="0003442B" w:rsidP="00AB6D55">
            <w:pPr>
              <w:jc w:val="center"/>
            </w:pPr>
            <w:r>
              <w:t>2000s, 360s</w:t>
            </w:r>
          </w:p>
        </w:tc>
      </w:tr>
      <w:tr w:rsidR="006A4A52" w14:paraId="056E5BFB" w14:textId="77777777" w:rsidTr="00AB6D55">
        <w:trPr>
          <w:jc w:val="center"/>
        </w:trPr>
        <w:tc>
          <w:tcPr>
            <w:tcW w:w="3256" w:type="dxa"/>
          </w:tcPr>
          <w:p w14:paraId="666CDF6F" w14:textId="137391EA" w:rsidR="006A4A52" w:rsidRDefault="004309FC" w:rsidP="00AB6D55">
            <w:pPr>
              <w:jc w:val="center"/>
            </w:pPr>
            <w:r>
              <w:t>Transmistion Range</w:t>
            </w:r>
          </w:p>
        </w:tc>
        <w:tc>
          <w:tcPr>
            <w:tcW w:w="3685" w:type="dxa"/>
          </w:tcPr>
          <w:p w14:paraId="79C493FD" w14:textId="40D18B6B" w:rsidR="006A4A52" w:rsidRDefault="004309FC" w:rsidP="00AB6D55">
            <w:pPr>
              <w:jc w:val="center"/>
            </w:pPr>
            <w:r>
              <w:t>50m</w:t>
            </w:r>
          </w:p>
        </w:tc>
      </w:tr>
      <w:tr w:rsidR="004309FC" w14:paraId="09C192FE" w14:textId="77777777" w:rsidTr="00AB6D55">
        <w:trPr>
          <w:jc w:val="center"/>
        </w:trPr>
        <w:tc>
          <w:tcPr>
            <w:tcW w:w="3256" w:type="dxa"/>
          </w:tcPr>
          <w:p w14:paraId="7781356C" w14:textId="5C52F2B0" w:rsidR="004309FC" w:rsidRDefault="004309FC" w:rsidP="00AB6D55">
            <w:pPr>
              <w:jc w:val="center"/>
            </w:pPr>
            <w:r>
              <w:t>Interference Range</w:t>
            </w:r>
          </w:p>
        </w:tc>
        <w:tc>
          <w:tcPr>
            <w:tcW w:w="3685" w:type="dxa"/>
          </w:tcPr>
          <w:p w14:paraId="32EB58FC" w14:textId="067678FF" w:rsidR="004309FC" w:rsidRDefault="004309FC" w:rsidP="00AB6D55">
            <w:pPr>
              <w:jc w:val="center"/>
            </w:pPr>
            <w:r>
              <w:t>60m</w:t>
            </w:r>
          </w:p>
        </w:tc>
      </w:tr>
      <w:tr w:rsidR="00C04146" w14:paraId="734931EE" w14:textId="77777777" w:rsidTr="00AB6D55">
        <w:trPr>
          <w:jc w:val="center"/>
        </w:trPr>
        <w:tc>
          <w:tcPr>
            <w:tcW w:w="3256" w:type="dxa"/>
          </w:tcPr>
          <w:p w14:paraId="072684A0" w14:textId="747CC8FA" w:rsidR="00C04146" w:rsidRDefault="004F41FA" w:rsidP="00AB6D55">
            <w:pPr>
              <w:jc w:val="center"/>
            </w:pPr>
            <w:r>
              <w:t>K</w:t>
            </w:r>
          </w:p>
        </w:tc>
        <w:tc>
          <w:tcPr>
            <w:tcW w:w="3685" w:type="dxa"/>
          </w:tcPr>
          <w:p w14:paraId="6BBAAB44" w14:textId="4FFDEBC0" w:rsidR="00C04146" w:rsidRDefault="00476E26" w:rsidP="00AB6D55">
            <w:pPr>
              <w:jc w:val="center"/>
            </w:pPr>
            <w:r>
              <w:t>17</w:t>
            </w:r>
          </w:p>
        </w:tc>
      </w:tr>
      <w:tr w:rsidR="00D40D4A" w14:paraId="31C1D902" w14:textId="77777777" w:rsidTr="00AB6D55">
        <w:trPr>
          <w:jc w:val="center"/>
        </w:trPr>
        <w:tc>
          <w:tcPr>
            <w:tcW w:w="3256" w:type="dxa"/>
          </w:tcPr>
          <w:p w14:paraId="10133F18" w14:textId="475D7E8C" w:rsidR="00D40D4A" w:rsidRDefault="00476E26" w:rsidP="00AB6D55">
            <w:pPr>
              <w:jc w:val="center"/>
            </w:pPr>
            <w:r>
              <w:lastRenderedPageBreak/>
              <w:t>Kr</w:t>
            </w:r>
          </w:p>
        </w:tc>
        <w:tc>
          <w:tcPr>
            <w:tcW w:w="3685" w:type="dxa"/>
          </w:tcPr>
          <w:p w14:paraId="4D6834E3" w14:textId="282778D2" w:rsidR="00D40D4A" w:rsidRDefault="00504599" w:rsidP="00AB6D55">
            <w:pPr>
              <w:jc w:val="center"/>
            </w:pPr>
            <w:r>
              <w:t>220</w:t>
            </w:r>
          </w:p>
        </w:tc>
      </w:tr>
      <w:tr w:rsidR="00D40D4A" w14:paraId="487E2FBD" w14:textId="77777777" w:rsidTr="00AB6D55">
        <w:trPr>
          <w:jc w:val="center"/>
        </w:trPr>
        <w:tc>
          <w:tcPr>
            <w:tcW w:w="3256" w:type="dxa"/>
          </w:tcPr>
          <w:p w14:paraId="645FE48F" w14:textId="0D600ACE" w:rsidR="00D40D4A" w:rsidRDefault="00476E26" w:rsidP="00AB6D55">
            <w:pPr>
              <w:jc w:val="center"/>
            </w:pPr>
            <w:r>
              <w:t>Kq</w:t>
            </w:r>
          </w:p>
        </w:tc>
        <w:tc>
          <w:tcPr>
            <w:tcW w:w="3685" w:type="dxa"/>
          </w:tcPr>
          <w:p w14:paraId="4DD03B42" w14:textId="59286D98" w:rsidR="00D40D4A" w:rsidRDefault="00504599" w:rsidP="00AB6D55">
            <w:pPr>
              <w:jc w:val="center"/>
            </w:pPr>
            <w:r>
              <w:t>100</w:t>
            </w:r>
          </w:p>
        </w:tc>
      </w:tr>
    </w:tbl>
    <w:p w14:paraId="2D736857" w14:textId="77777777" w:rsidR="006A4A52" w:rsidRPr="006A4A52" w:rsidRDefault="006A4A52" w:rsidP="006A4A52"/>
    <w:p w14:paraId="0B4D21B5" w14:textId="02819621" w:rsidR="00CD0095" w:rsidRDefault="00CD0095" w:rsidP="00CD0095">
      <w:pPr>
        <w:pStyle w:val="Heading2"/>
      </w:pPr>
      <w:bookmarkStart w:id="110" w:name="_Toc171357178"/>
      <w:r>
        <w:t>Kết quả mô phỏng</w:t>
      </w:r>
      <w:bookmarkEnd w:id="110"/>
    </w:p>
    <w:p w14:paraId="1C8E0BF2" w14:textId="6B1B5C0F" w:rsidR="00CD0095" w:rsidRDefault="00CD0095" w:rsidP="00CD0095">
      <w:pPr>
        <w:pStyle w:val="Heading3"/>
      </w:pPr>
      <w:bookmarkStart w:id="111" w:name="_Toc171357179"/>
      <w:r>
        <w:t>Kịch bản lưu lượng thấp</w:t>
      </w:r>
      <w:bookmarkEnd w:id="111"/>
    </w:p>
    <w:p w14:paraId="1BDC193D" w14:textId="1ECBD130" w:rsidR="00256D85" w:rsidRPr="00256D85" w:rsidRDefault="00256D85" w:rsidP="00256D85">
      <w:r>
        <w:t>Mô phỏng được thực hiện với tần suất gửi tin 30s/ 1 tin nhắn trong vòng 2000s.</w:t>
      </w:r>
    </w:p>
    <w:p w14:paraId="0D45941E" w14:textId="76073B19" w:rsidR="000A2F65" w:rsidRDefault="000A2F65" w:rsidP="000A2F65">
      <w:pPr>
        <w:pStyle w:val="ListParagraph"/>
        <w:numPr>
          <w:ilvl w:val="0"/>
          <w:numId w:val="13"/>
        </w:numPr>
      </w:pPr>
      <w:r>
        <w:t>Phân bố năng lượng còn dư</w:t>
      </w:r>
      <w:r w:rsidR="00B1651C">
        <w:t xml:space="preserve"> sau 2000s mô phỏng</w:t>
      </w:r>
    </w:p>
    <w:p w14:paraId="188D7DE4" w14:textId="77777777" w:rsidR="007512B5" w:rsidRDefault="007512B5" w:rsidP="000802B7">
      <w:pPr>
        <w:pStyle w:val="ListParagraph"/>
        <w:keepNext/>
        <w:jc w:val="center"/>
      </w:pPr>
      <w:r>
        <w:rPr>
          <w:noProof/>
        </w:rPr>
        <w:drawing>
          <wp:inline distT="0" distB="0" distL="0" distR="0" wp14:anchorId="4EF7F15E" wp14:editId="46173065">
            <wp:extent cx="3944203" cy="2965354"/>
            <wp:effectExtent l="0" t="0" r="0" b="6985"/>
            <wp:docPr id="213178189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58950" cy="2976441"/>
                    </a:xfrm>
                    <a:prstGeom prst="rect">
                      <a:avLst/>
                    </a:prstGeom>
                    <a:noFill/>
                    <a:ln>
                      <a:noFill/>
                    </a:ln>
                  </pic:spPr>
                </pic:pic>
              </a:graphicData>
            </a:graphic>
          </wp:inline>
        </w:drawing>
      </w:r>
    </w:p>
    <w:p w14:paraId="29949DD5" w14:textId="36D3A73A" w:rsidR="00CF1076" w:rsidRDefault="007512B5" w:rsidP="007512B5">
      <w:pPr>
        <w:pStyle w:val="Caption"/>
      </w:pPr>
      <w:bookmarkStart w:id="112" w:name="_Toc171357096"/>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3</w:t>
      </w:r>
      <w:r w:rsidR="0014487F">
        <w:rPr>
          <w:noProof/>
        </w:rPr>
        <w:fldChar w:fldCharType="end"/>
      </w:r>
      <w:r>
        <w:t xml:space="preserve">: Phân bố năng lượng khi chỉ sử dụng </w:t>
      </w:r>
      <w:r w:rsidR="006338AB">
        <w:t>ETX</w:t>
      </w:r>
      <w:bookmarkEnd w:id="112"/>
    </w:p>
    <w:p w14:paraId="7845CD4F" w14:textId="02A878D3" w:rsidR="00AA75DB" w:rsidRDefault="00AA75DB" w:rsidP="00AA75DB">
      <w:pPr>
        <w:pStyle w:val="Caption"/>
        <w:keepNext/>
      </w:pPr>
      <w:r>
        <w:rPr>
          <w:noProof/>
        </w:rPr>
        <w:drawing>
          <wp:inline distT="0" distB="0" distL="0" distR="0" wp14:anchorId="36F6645F" wp14:editId="37846C09">
            <wp:extent cx="3796911" cy="2846567"/>
            <wp:effectExtent l="0" t="0" r="0" b="0"/>
            <wp:docPr id="10712204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220436"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9026" cy="2863147"/>
                    </a:xfrm>
                    <a:prstGeom prst="rect">
                      <a:avLst/>
                    </a:prstGeom>
                    <a:noFill/>
                    <a:ln>
                      <a:noFill/>
                    </a:ln>
                  </pic:spPr>
                </pic:pic>
              </a:graphicData>
            </a:graphic>
          </wp:inline>
        </w:drawing>
      </w:r>
    </w:p>
    <w:p w14:paraId="371F0E64" w14:textId="3E356166" w:rsidR="00CC4C83" w:rsidRDefault="00AA75DB" w:rsidP="00AA75DB">
      <w:pPr>
        <w:pStyle w:val="Caption"/>
      </w:pPr>
      <w:bookmarkStart w:id="113" w:name="_Toc171357097"/>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4</w:t>
      </w:r>
      <w:r w:rsidR="0014487F">
        <w:rPr>
          <w:noProof/>
        </w:rPr>
        <w:fldChar w:fldCharType="end"/>
      </w:r>
      <w:r>
        <w:t xml:space="preserve"> Phân bố năng lượng còn lại khi sử dụng </w:t>
      </w:r>
      <w:r w:rsidR="006338AB">
        <w:t>ETX</w:t>
      </w:r>
      <w:r>
        <w:t xml:space="preserve"> kết hợp </w:t>
      </w:r>
      <w:r w:rsidR="009A3C71">
        <w:t>năng lượng còn dư</w:t>
      </w:r>
      <w:bookmarkEnd w:id="113"/>
    </w:p>
    <w:p w14:paraId="1CD1C962" w14:textId="77777777" w:rsidR="009A3C71" w:rsidRDefault="009A3C71" w:rsidP="009A3C71">
      <w:pPr>
        <w:keepNext/>
        <w:jc w:val="center"/>
      </w:pPr>
      <w:r>
        <w:rPr>
          <w:noProof/>
        </w:rPr>
        <w:lastRenderedPageBreak/>
        <w:drawing>
          <wp:inline distT="0" distB="0" distL="0" distR="0" wp14:anchorId="7C3B1E57" wp14:editId="1CD3667E">
            <wp:extent cx="3817147" cy="2861738"/>
            <wp:effectExtent l="0" t="0" r="0" b="0"/>
            <wp:docPr id="1523380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39007" cy="2878126"/>
                    </a:xfrm>
                    <a:prstGeom prst="rect">
                      <a:avLst/>
                    </a:prstGeom>
                    <a:noFill/>
                    <a:ln>
                      <a:noFill/>
                    </a:ln>
                  </pic:spPr>
                </pic:pic>
              </a:graphicData>
            </a:graphic>
          </wp:inline>
        </w:drawing>
      </w:r>
    </w:p>
    <w:p w14:paraId="29B3EC2D" w14:textId="56E0ACC2" w:rsidR="009A3C71" w:rsidRDefault="009A3C71" w:rsidP="009A3C71">
      <w:pPr>
        <w:pStyle w:val="Caption"/>
      </w:pPr>
      <w:bookmarkStart w:id="114" w:name="_Toc171357098"/>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5</w:t>
      </w:r>
      <w:r w:rsidR="0014487F">
        <w:rPr>
          <w:noProof/>
        </w:rPr>
        <w:fldChar w:fldCharType="end"/>
      </w:r>
      <w:r>
        <w:t xml:space="preserve"> Phân bố năng lượng còn lại khi sử dụng </w:t>
      </w:r>
      <w:r w:rsidR="002D31A9">
        <w:t>ETX</w:t>
      </w:r>
      <w:r w:rsidR="00AF4605">
        <w:t>-</w:t>
      </w:r>
      <w:r w:rsidR="002D31A9">
        <w:t>RDC</w:t>
      </w:r>
      <w:bookmarkEnd w:id="114"/>
    </w:p>
    <w:p w14:paraId="49F20951" w14:textId="77777777" w:rsidR="0047376E" w:rsidRDefault="0047376E" w:rsidP="0047376E">
      <w:pPr>
        <w:keepNext/>
        <w:jc w:val="center"/>
      </w:pPr>
      <w:r>
        <w:rPr>
          <w:noProof/>
        </w:rPr>
        <w:drawing>
          <wp:inline distT="0" distB="0" distL="0" distR="0" wp14:anchorId="38350764" wp14:editId="707957D0">
            <wp:extent cx="3753015" cy="2813658"/>
            <wp:effectExtent l="0" t="0" r="0" b="6350"/>
            <wp:docPr id="11716320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69616" cy="2826104"/>
                    </a:xfrm>
                    <a:prstGeom prst="rect">
                      <a:avLst/>
                    </a:prstGeom>
                    <a:noFill/>
                    <a:ln>
                      <a:noFill/>
                    </a:ln>
                  </pic:spPr>
                </pic:pic>
              </a:graphicData>
            </a:graphic>
          </wp:inline>
        </w:drawing>
      </w:r>
    </w:p>
    <w:p w14:paraId="6969F719" w14:textId="219AA2DB" w:rsidR="00757905" w:rsidRDefault="0047376E" w:rsidP="00FA6619">
      <w:pPr>
        <w:pStyle w:val="Caption"/>
      </w:pPr>
      <w:bookmarkStart w:id="115" w:name="_Toc171357099"/>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6</w:t>
      </w:r>
      <w:r w:rsidR="0014487F">
        <w:rPr>
          <w:noProof/>
        </w:rPr>
        <w:fldChar w:fldCharType="end"/>
      </w:r>
      <w:r>
        <w:t xml:space="preserve"> Phân bố năng lượng còn lại khi sử dụng </w:t>
      </w:r>
      <w:r w:rsidR="002D31A9">
        <w:t>ETX</w:t>
      </w:r>
      <w:r w:rsidR="00F16665">
        <w:t>-</w:t>
      </w:r>
      <w:r w:rsidR="002D31A9">
        <w:t>QU</w:t>
      </w:r>
      <w:bookmarkEnd w:id="115"/>
    </w:p>
    <w:p w14:paraId="54D67BE5" w14:textId="435BDF6D" w:rsidR="00A814DD" w:rsidRDefault="00A814DD">
      <w:r>
        <w:br w:type="page"/>
      </w:r>
    </w:p>
    <w:p w14:paraId="36972D44" w14:textId="77777777" w:rsidR="00A814DD" w:rsidRPr="00A814DD" w:rsidRDefault="00A814DD" w:rsidP="00A814DD"/>
    <w:p w14:paraId="2541FD77" w14:textId="4578A080" w:rsidR="00A77601" w:rsidRDefault="00A77601" w:rsidP="00A77601">
      <w:pPr>
        <w:pStyle w:val="Caption"/>
        <w:keepNext/>
      </w:pPr>
      <w:bookmarkStart w:id="116" w:name="_Ref171356797"/>
      <w:bookmarkStart w:id="117" w:name="_Toc171357065"/>
      <w:r>
        <w:t xml:space="preserve">Bảng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2</w:t>
      </w:r>
      <w:r w:rsidR="0014487F">
        <w:rPr>
          <w:noProof/>
        </w:rPr>
        <w:fldChar w:fldCharType="end"/>
      </w:r>
      <w:bookmarkEnd w:id="116"/>
      <w:r>
        <w:t>: Số bản tin được</w:t>
      </w:r>
      <w:r w:rsidR="00FE4E42">
        <w:t xml:space="preserve"> trung</w:t>
      </w:r>
      <w:r>
        <w:t xml:space="preserve"> chuyển qua từng nút</w:t>
      </w:r>
      <w:bookmarkEnd w:id="117"/>
    </w:p>
    <w:tbl>
      <w:tblPr>
        <w:tblStyle w:val="TableGrid"/>
        <w:tblW w:w="0" w:type="auto"/>
        <w:jc w:val="center"/>
        <w:tblLook w:val="04A0" w:firstRow="1" w:lastRow="0" w:firstColumn="1" w:lastColumn="0" w:noHBand="0" w:noVBand="1"/>
      </w:tblPr>
      <w:tblGrid>
        <w:gridCol w:w="1236"/>
        <w:gridCol w:w="1273"/>
        <w:gridCol w:w="1280"/>
        <w:gridCol w:w="1280"/>
        <w:gridCol w:w="1156"/>
      </w:tblGrid>
      <w:tr w:rsidR="00B752E2" w14:paraId="1C1C4167" w14:textId="66F077A5" w:rsidTr="00CA2789">
        <w:trPr>
          <w:trHeight w:val="285"/>
          <w:jc w:val="center"/>
        </w:trPr>
        <w:tc>
          <w:tcPr>
            <w:tcW w:w="1236" w:type="dxa"/>
          </w:tcPr>
          <w:p w14:paraId="512F4EC8" w14:textId="6186E609" w:rsidR="00B752E2" w:rsidRDefault="00B752E2" w:rsidP="00FA6619">
            <w:r>
              <w:t>Nút</w:t>
            </w:r>
          </w:p>
        </w:tc>
        <w:tc>
          <w:tcPr>
            <w:tcW w:w="1273" w:type="dxa"/>
          </w:tcPr>
          <w:p w14:paraId="1EEE4160" w14:textId="682E7789" w:rsidR="00B752E2" w:rsidRDefault="00B752E2" w:rsidP="00FA6619">
            <w:r>
              <w:t>RPL-ETX</w:t>
            </w:r>
          </w:p>
        </w:tc>
        <w:tc>
          <w:tcPr>
            <w:tcW w:w="1280" w:type="dxa"/>
          </w:tcPr>
          <w:p w14:paraId="354EB6E0" w14:textId="3CF428C9" w:rsidR="00B752E2" w:rsidRDefault="00B752E2" w:rsidP="00FA6619">
            <w:r>
              <w:t>ETX-EE</w:t>
            </w:r>
          </w:p>
        </w:tc>
        <w:tc>
          <w:tcPr>
            <w:tcW w:w="1280" w:type="dxa"/>
          </w:tcPr>
          <w:p w14:paraId="27CA6F4A" w14:textId="6391CFF0" w:rsidR="00B752E2" w:rsidRDefault="00B752E2" w:rsidP="00FA6619">
            <w:r>
              <w:t>ETX-RDC</w:t>
            </w:r>
          </w:p>
        </w:tc>
        <w:tc>
          <w:tcPr>
            <w:tcW w:w="1156" w:type="dxa"/>
          </w:tcPr>
          <w:p w14:paraId="322AE8C8" w14:textId="39A1053F" w:rsidR="00B752E2" w:rsidRDefault="00B752E2" w:rsidP="00FA6619">
            <w:r>
              <w:t>ETX-</w:t>
            </w:r>
            <w:r w:rsidR="00A814DD">
              <w:t>QU</w:t>
            </w:r>
          </w:p>
        </w:tc>
      </w:tr>
      <w:tr w:rsidR="00B752E2" w14:paraId="6510E178" w14:textId="09D83BDF" w:rsidTr="00CA2789">
        <w:trPr>
          <w:trHeight w:val="273"/>
          <w:jc w:val="center"/>
        </w:trPr>
        <w:tc>
          <w:tcPr>
            <w:tcW w:w="1236" w:type="dxa"/>
          </w:tcPr>
          <w:p w14:paraId="0305C5E4" w14:textId="7153259D" w:rsidR="00B752E2" w:rsidRDefault="00A814DD" w:rsidP="00FA6619">
            <w:r>
              <w:t>2</w:t>
            </w:r>
          </w:p>
        </w:tc>
        <w:tc>
          <w:tcPr>
            <w:tcW w:w="1273" w:type="dxa"/>
          </w:tcPr>
          <w:p w14:paraId="0F857B85" w14:textId="37845095" w:rsidR="00B752E2" w:rsidRDefault="00715515" w:rsidP="00FA6619">
            <w:r>
              <w:t>15</w:t>
            </w:r>
            <w:r w:rsidR="009166A6">
              <w:t>3</w:t>
            </w:r>
          </w:p>
        </w:tc>
        <w:tc>
          <w:tcPr>
            <w:tcW w:w="1280" w:type="dxa"/>
          </w:tcPr>
          <w:p w14:paraId="0EE05FEF" w14:textId="1AD99E38" w:rsidR="00B752E2" w:rsidRDefault="00FD461B" w:rsidP="00FA6619">
            <w:r>
              <w:t>310</w:t>
            </w:r>
          </w:p>
        </w:tc>
        <w:tc>
          <w:tcPr>
            <w:tcW w:w="1280" w:type="dxa"/>
          </w:tcPr>
          <w:p w14:paraId="50CD0A4C" w14:textId="74A9F82C" w:rsidR="00B752E2" w:rsidRDefault="00F37110" w:rsidP="00FA6619">
            <w:r>
              <w:t>310</w:t>
            </w:r>
          </w:p>
        </w:tc>
        <w:tc>
          <w:tcPr>
            <w:tcW w:w="1156" w:type="dxa"/>
          </w:tcPr>
          <w:p w14:paraId="477D8518" w14:textId="73D45316" w:rsidR="00B752E2" w:rsidRDefault="004F6508" w:rsidP="00FA6619">
            <w:r>
              <w:t>234</w:t>
            </w:r>
          </w:p>
        </w:tc>
      </w:tr>
      <w:tr w:rsidR="00B752E2" w14:paraId="080654F2" w14:textId="5ACE9055" w:rsidTr="00CA2789">
        <w:trPr>
          <w:trHeight w:val="285"/>
          <w:jc w:val="center"/>
        </w:trPr>
        <w:tc>
          <w:tcPr>
            <w:tcW w:w="1236" w:type="dxa"/>
          </w:tcPr>
          <w:p w14:paraId="53A6ACF5" w14:textId="1DD6EF2C" w:rsidR="00B752E2" w:rsidRDefault="00A814DD" w:rsidP="00FA6619">
            <w:r>
              <w:t>3</w:t>
            </w:r>
          </w:p>
        </w:tc>
        <w:tc>
          <w:tcPr>
            <w:tcW w:w="1273" w:type="dxa"/>
          </w:tcPr>
          <w:p w14:paraId="3C461037" w14:textId="66FE2A2A" w:rsidR="00B752E2" w:rsidRDefault="007D6B89" w:rsidP="00FA6619">
            <w:r>
              <w:t>367</w:t>
            </w:r>
          </w:p>
        </w:tc>
        <w:tc>
          <w:tcPr>
            <w:tcW w:w="1280" w:type="dxa"/>
          </w:tcPr>
          <w:p w14:paraId="66E8E652" w14:textId="412E5890" w:rsidR="00B752E2" w:rsidRDefault="00FD461B" w:rsidP="00FA6619">
            <w:r>
              <w:t>389</w:t>
            </w:r>
          </w:p>
        </w:tc>
        <w:tc>
          <w:tcPr>
            <w:tcW w:w="1280" w:type="dxa"/>
          </w:tcPr>
          <w:p w14:paraId="0FD8B78D" w14:textId="7C2848C0" w:rsidR="00B752E2" w:rsidRDefault="000950BF" w:rsidP="00FA6619">
            <w:r>
              <w:t>330</w:t>
            </w:r>
          </w:p>
        </w:tc>
        <w:tc>
          <w:tcPr>
            <w:tcW w:w="1156" w:type="dxa"/>
          </w:tcPr>
          <w:p w14:paraId="4183E36C" w14:textId="30BD80E6" w:rsidR="00B752E2" w:rsidRDefault="004F6508" w:rsidP="00FA6619">
            <w:r>
              <w:t>203</w:t>
            </w:r>
          </w:p>
        </w:tc>
      </w:tr>
      <w:tr w:rsidR="00B752E2" w14:paraId="46A1E710" w14:textId="628AB458" w:rsidTr="00CA2789">
        <w:trPr>
          <w:trHeight w:val="273"/>
          <w:jc w:val="center"/>
        </w:trPr>
        <w:tc>
          <w:tcPr>
            <w:tcW w:w="1236" w:type="dxa"/>
          </w:tcPr>
          <w:p w14:paraId="75F58EA5" w14:textId="59A23DA1" w:rsidR="00B752E2" w:rsidRDefault="00A814DD" w:rsidP="00FA6619">
            <w:r>
              <w:t>4</w:t>
            </w:r>
          </w:p>
        </w:tc>
        <w:tc>
          <w:tcPr>
            <w:tcW w:w="1273" w:type="dxa"/>
          </w:tcPr>
          <w:p w14:paraId="686E3BC3" w14:textId="12B80688" w:rsidR="00B752E2" w:rsidRDefault="007D6B89" w:rsidP="00FA6619">
            <w:r>
              <w:t>350</w:t>
            </w:r>
          </w:p>
        </w:tc>
        <w:tc>
          <w:tcPr>
            <w:tcW w:w="1280" w:type="dxa"/>
          </w:tcPr>
          <w:p w14:paraId="67F7905D" w14:textId="309ED5E9" w:rsidR="00B752E2" w:rsidRDefault="00CD2241" w:rsidP="00FA6619">
            <w:r>
              <w:t>423</w:t>
            </w:r>
          </w:p>
        </w:tc>
        <w:tc>
          <w:tcPr>
            <w:tcW w:w="1280" w:type="dxa"/>
          </w:tcPr>
          <w:p w14:paraId="1F6A288A" w14:textId="6ACAB3EA" w:rsidR="00B752E2" w:rsidRDefault="003F17EC" w:rsidP="00FA6619">
            <w:r>
              <w:t>389</w:t>
            </w:r>
          </w:p>
        </w:tc>
        <w:tc>
          <w:tcPr>
            <w:tcW w:w="1156" w:type="dxa"/>
          </w:tcPr>
          <w:p w14:paraId="7E358E9F" w14:textId="15CF18AB" w:rsidR="00B752E2" w:rsidRDefault="006E054A" w:rsidP="00FA6619">
            <w:r>
              <w:t>420</w:t>
            </w:r>
          </w:p>
        </w:tc>
      </w:tr>
      <w:tr w:rsidR="00B752E2" w14:paraId="6F42E79B" w14:textId="65305174" w:rsidTr="00CA2789">
        <w:trPr>
          <w:trHeight w:val="285"/>
          <w:jc w:val="center"/>
        </w:trPr>
        <w:tc>
          <w:tcPr>
            <w:tcW w:w="1236" w:type="dxa"/>
          </w:tcPr>
          <w:p w14:paraId="4C2A1BBE" w14:textId="402330BD" w:rsidR="00B752E2" w:rsidRDefault="00A814DD" w:rsidP="00FA6619">
            <w:r>
              <w:t>5</w:t>
            </w:r>
          </w:p>
        </w:tc>
        <w:tc>
          <w:tcPr>
            <w:tcW w:w="1273" w:type="dxa"/>
          </w:tcPr>
          <w:p w14:paraId="06771414" w14:textId="3D2086ED" w:rsidR="00B752E2" w:rsidRDefault="005A0A7A" w:rsidP="00FA6619">
            <w:r>
              <w:t>387</w:t>
            </w:r>
          </w:p>
        </w:tc>
        <w:tc>
          <w:tcPr>
            <w:tcW w:w="1280" w:type="dxa"/>
          </w:tcPr>
          <w:p w14:paraId="214A04C1" w14:textId="66264E74" w:rsidR="00B752E2" w:rsidRDefault="00FD461B" w:rsidP="00FA6619">
            <w:r>
              <w:t>290</w:t>
            </w:r>
          </w:p>
        </w:tc>
        <w:tc>
          <w:tcPr>
            <w:tcW w:w="1280" w:type="dxa"/>
          </w:tcPr>
          <w:p w14:paraId="2FA53083" w14:textId="4F648866" w:rsidR="00B752E2" w:rsidRDefault="00F37110" w:rsidP="00FA6619">
            <w:r>
              <w:t>360</w:t>
            </w:r>
          </w:p>
        </w:tc>
        <w:tc>
          <w:tcPr>
            <w:tcW w:w="1156" w:type="dxa"/>
          </w:tcPr>
          <w:p w14:paraId="09B1B951" w14:textId="7CE82267" w:rsidR="00B752E2" w:rsidRDefault="006E054A" w:rsidP="00FA6619">
            <w:r>
              <w:t>109</w:t>
            </w:r>
          </w:p>
        </w:tc>
      </w:tr>
      <w:tr w:rsidR="00B752E2" w14:paraId="7B2EF793" w14:textId="2C86ECB6" w:rsidTr="00CA2789">
        <w:trPr>
          <w:trHeight w:val="285"/>
          <w:jc w:val="center"/>
        </w:trPr>
        <w:tc>
          <w:tcPr>
            <w:tcW w:w="1236" w:type="dxa"/>
          </w:tcPr>
          <w:p w14:paraId="74BC133A" w14:textId="2111A80A" w:rsidR="00B752E2" w:rsidRDefault="00A814DD" w:rsidP="00FA6619">
            <w:r>
              <w:t>6</w:t>
            </w:r>
          </w:p>
        </w:tc>
        <w:tc>
          <w:tcPr>
            <w:tcW w:w="1273" w:type="dxa"/>
          </w:tcPr>
          <w:p w14:paraId="6E3A83E4" w14:textId="3203E465" w:rsidR="00B752E2" w:rsidRDefault="00EC34E7" w:rsidP="00FA6619">
            <w:r>
              <w:t>211</w:t>
            </w:r>
          </w:p>
        </w:tc>
        <w:tc>
          <w:tcPr>
            <w:tcW w:w="1280" w:type="dxa"/>
          </w:tcPr>
          <w:p w14:paraId="55E2AA5A" w14:textId="148FB41C" w:rsidR="00B752E2" w:rsidRDefault="00FD461B" w:rsidP="00FA6619">
            <w:r>
              <w:t>269</w:t>
            </w:r>
          </w:p>
        </w:tc>
        <w:tc>
          <w:tcPr>
            <w:tcW w:w="1280" w:type="dxa"/>
          </w:tcPr>
          <w:p w14:paraId="73AE2784" w14:textId="28E4B16C" w:rsidR="00B752E2" w:rsidRDefault="00F37110" w:rsidP="00FA6619">
            <w:r>
              <w:t>164</w:t>
            </w:r>
          </w:p>
        </w:tc>
        <w:tc>
          <w:tcPr>
            <w:tcW w:w="1156" w:type="dxa"/>
          </w:tcPr>
          <w:p w14:paraId="4F33BE22" w14:textId="6B3D5E10" w:rsidR="00B752E2" w:rsidRDefault="00C21315" w:rsidP="00FA6619">
            <w:r>
              <w:t>129</w:t>
            </w:r>
          </w:p>
        </w:tc>
      </w:tr>
      <w:tr w:rsidR="00B752E2" w14:paraId="0FB3DB76" w14:textId="0C523EB0" w:rsidTr="00CA2789">
        <w:trPr>
          <w:trHeight w:val="273"/>
          <w:jc w:val="center"/>
        </w:trPr>
        <w:tc>
          <w:tcPr>
            <w:tcW w:w="1236" w:type="dxa"/>
          </w:tcPr>
          <w:p w14:paraId="53DCAFB9" w14:textId="3D685842" w:rsidR="00B752E2" w:rsidRDefault="00A814DD" w:rsidP="00FA6619">
            <w:r>
              <w:t>7</w:t>
            </w:r>
          </w:p>
        </w:tc>
        <w:tc>
          <w:tcPr>
            <w:tcW w:w="1273" w:type="dxa"/>
          </w:tcPr>
          <w:p w14:paraId="544E26A5" w14:textId="3830198C" w:rsidR="00B752E2" w:rsidRDefault="00EC34E7" w:rsidP="00FA6619">
            <w:r>
              <w:t>483</w:t>
            </w:r>
          </w:p>
        </w:tc>
        <w:tc>
          <w:tcPr>
            <w:tcW w:w="1280" w:type="dxa"/>
          </w:tcPr>
          <w:p w14:paraId="552D6AFF" w14:textId="3F10F3F5" w:rsidR="00B752E2" w:rsidRDefault="00FD461B" w:rsidP="00FA6619">
            <w:r>
              <w:t>330</w:t>
            </w:r>
          </w:p>
        </w:tc>
        <w:tc>
          <w:tcPr>
            <w:tcW w:w="1280" w:type="dxa"/>
          </w:tcPr>
          <w:p w14:paraId="4A6E976C" w14:textId="70E7A8B6" w:rsidR="00B752E2" w:rsidRDefault="00DB3882" w:rsidP="00FA6619">
            <w:r>
              <w:t>386</w:t>
            </w:r>
          </w:p>
        </w:tc>
        <w:tc>
          <w:tcPr>
            <w:tcW w:w="1156" w:type="dxa"/>
          </w:tcPr>
          <w:p w14:paraId="4A3B9FDB" w14:textId="1A9809AF" w:rsidR="00B752E2" w:rsidRDefault="00C21315" w:rsidP="00FA6619">
            <w:r>
              <w:t>387</w:t>
            </w:r>
          </w:p>
        </w:tc>
      </w:tr>
      <w:tr w:rsidR="00B752E2" w14:paraId="57D078A6" w14:textId="5F32FC2F" w:rsidTr="00CA2789">
        <w:trPr>
          <w:trHeight w:val="285"/>
          <w:jc w:val="center"/>
        </w:trPr>
        <w:tc>
          <w:tcPr>
            <w:tcW w:w="1236" w:type="dxa"/>
          </w:tcPr>
          <w:p w14:paraId="01F6ED73" w14:textId="670EA089" w:rsidR="00B752E2" w:rsidRDefault="00A814DD" w:rsidP="00FA6619">
            <w:r>
              <w:t>8</w:t>
            </w:r>
          </w:p>
        </w:tc>
        <w:tc>
          <w:tcPr>
            <w:tcW w:w="1273" w:type="dxa"/>
          </w:tcPr>
          <w:p w14:paraId="7900155D" w14:textId="23CC56F9" w:rsidR="00B752E2" w:rsidRDefault="00832A4E" w:rsidP="00FA6619">
            <w:r>
              <w:t>137</w:t>
            </w:r>
          </w:p>
        </w:tc>
        <w:tc>
          <w:tcPr>
            <w:tcW w:w="1280" w:type="dxa"/>
          </w:tcPr>
          <w:p w14:paraId="134080A9" w14:textId="479A2516" w:rsidR="00B752E2" w:rsidRDefault="00FD461B" w:rsidP="00FA6619">
            <w:r>
              <w:t>182</w:t>
            </w:r>
          </w:p>
        </w:tc>
        <w:tc>
          <w:tcPr>
            <w:tcW w:w="1280" w:type="dxa"/>
          </w:tcPr>
          <w:p w14:paraId="2C947EC8" w14:textId="2B57A122" w:rsidR="00B752E2" w:rsidRDefault="00696D7D" w:rsidP="00FA6619">
            <w:r>
              <w:t>178</w:t>
            </w:r>
          </w:p>
        </w:tc>
        <w:tc>
          <w:tcPr>
            <w:tcW w:w="1156" w:type="dxa"/>
          </w:tcPr>
          <w:p w14:paraId="42016DD7" w14:textId="03927B79" w:rsidR="00B752E2" w:rsidRDefault="006E054A" w:rsidP="00FA6619">
            <w:r>
              <w:t>125</w:t>
            </w:r>
          </w:p>
        </w:tc>
      </w:tr>
      <w:tr w:rsidR="00B752E2" w14:paraId="0D063337" w14:textId="421067DB" w:rsidTr="00CA2789">
        <w:trPr>
          <w:trHeight w:val="273"/>
          <w:jc w:val="center"/>
        </w:trPr>
        <w:tc>
          <w:tcPr>
            <w:tcW w:w="1236" w:type="dxa"/>
          </w:tcPr>
          <w:p w14:paraId="73B168C5" w14:textId="37318954" w:rsidR="00B752E2" w:rsidRDefault="00A814DD" w:rsidP="00FA6619">
            <w:r>
              <w:t>9</w:t>
            </w:r>
          </w:p>
        </w:tc>
        <w:tc>
          <w:tcPr>
            <w:tcW w:w="1273" w:type="dxa"/>
          </w:tcPr>
          <w:p w14:paraId="780D400E" w14:textId="03E31EDF" w:rsidR="00B752E2" w:rsidRDefault="00832A4E" w:rsidP="00FA6619">
            <w:r>
              <w:t>13</w:t>
            </w:r>
            <w:r w:rsidR="00FE3E8A">
              <w:t>2</w:t>
            </w:r>
          </w:p>
        </w:tc>
        <w:tc>
          <w:tcPr>
            <w:tcW w:w="1280" w:type="dxa"/>
          </w:tcPr>
          <w:p w14:paraId="2F5F47E8" w14:textId="523CF442" w:rsidR="00B752E2" w:rsidRDefault="00FD461B" w:rsidP="00FA6619">
            <w:r>
              <w:t>153</w:t>
            </w:r>
          </w:p>
        </w:tc>
        <w:tc>
          <w:tcPr>
            <w:tcW w:w="1280" w:type="dxa"/>
          </w:tcPr>
          <w:p w14:paraId="75565BA1" w14:textId="619F6AA4" w:rsidR="00B752E2" w:rsidRDefault="00DB3882" w:rsidP="00FA6619">
            <w:r>
              <w:t>35</w:t>
            </w:r>
          </w:p>
        </w:tc>
        <w:tc>
          <w:tcPr>
            <w:tcW w:w="1156" w:type="dxa"/>
          </w:tcPr>
          <w:p w14:paraId="0A6D259D" w14:textId="04358B10" w:rsidR="00B752E2" w:rsidRDefault="00087127" w:rsidP="00FA6619">
            <w:r>
              <w:t>136</w:t>
            </w:r>
          </w:p>
        </w:tc>
      </w:tr>
      <w:tr w:rsidR="00B752E2" w14:paraId="2A720F36" w14:textId="1F63F4C2" w:rsidTr="00CA2789">
        <w:trPr>
          <w:trHeight w:val="285"/>
          <w:jc w:val="center"/>
        </w:trPr>
        <w:tc>
          <w:tcPr>
            <w:tcW w:w="1236" w:type="dxa"/>
          </w:tcPr>
          <w:p w14:paraId="41E7850B" w14:textId="561C1718" w:rsidR="00B752E2" w:rsidRDefault="00A814DD" w:rsidP="00FA6619">
            <w:r>
              <w:t>10</w:t>
            </w:r>
          </w:p>
        </w:tc>
        <w:tc>
          <w:tcPr>
            <w:tcW w:w="1273" w:type="dxa"/>
          </w:tcPr>
          <w:p w14:paraId="69E7DC72" w14:textId="434037F9" w:rsidR="00B752E2" w:rsidRDefault="00832A4E" w:rsidP="00FA6619">
            <w:r>
              <w:t>1</w:t>
            </w:r>
            <w:r w:rsidR="006D6899">
              <w:t>1</w:t>
            </w:r>
            <w:r>
              <w:t>4</w:t>
            </w:r>
          </w:p>
        </w:tc>
        <w:tc>
          <w:tcPr>
            <w:tcW w:w="1280" w:type="dxa"/>
          </w:tcPr>
          <w:p w14:paraId="7F00FF5D" w14:textId="4D449908" w:rsidR="00B752E2" w:rsidRDefault="00FD461B" w:rsidP="00FA6619">
            <w:r>
              <w:t>105</w:t>
            </w:r>
          </w:p>
        </w:tc>
        <w:tc>
          <w:tcPr>
            <w:tcW w:w="1280" w:type="dxa"/>
          </w:tcPr>
          <w:p w14:paraId="64519FF3" w14:textId="24F21A9A" w:rsidR="00B752E2" w:rsidRDefault="00DB3882" w:rsidP="00FA6619">
            <w:r>
              <w:t>256</w:t>
            </w:r>
          </w:p>
        </w:tc>
        <w:tc>
          <w:tcPr>
            <w:tcW w:w="1156" w:type="dxa"/>
          </w:tcPr>
          <w:p w14:paraId="58B169E0" w14:textId="6A473668" w:rsidR="00B752E2" w:rsidRDefault="006E054A" w:rsidP="00FA6619">
            <w:r>
              <w:t>102</w:t>
            </w:r>
          </w:p>
        </w:tc>
      </w:tr>
      <w:tr w:rsidR="00B752E2" w14:paraId="53F53790" w14:textId="6D3A9D29" w:rsidTr="00CA2789">
        <w:trPr>
          <w:trHeight w:val="285"/>
          <w:jc w:val="center"/>
        </w:trPr>
        <w:tc>
          <w:tcPr>
            <w:tcW w:w="1236" w:type="dxa"/>
          </w:tcPr>
          <w:p w14:paraId="74BE4D9A" w14:textId="671BA111" w:rsidR="00B752E2" w:rsidRDefault="00A814DD" w:rsidP="00FA6619">
            <w:r>
              <w:t>11</w:t>
            </w:r>
          </w:p>
        </w:tc>
        <w:tc>
          <w:tcPr>
            <w:tcW w:w="1273" w:type="dxa"/>
          </w:tcPr>
          <w:p w14:paraId="43B3F59F" w14:textId="2F7350B9" w:rsidR="00B752E2" w:rsidRDefault="00832A4E" w:rsidP="00FA6619">
            <w:r>
              <w:t>235</w:t>
            </w:r>
          </w:p>
        </w:tc>
        <w:tc>
          <w:tcPr>
            <w:tcW w:w="1280" w:type="dxa"/>
          </w:tcPr>
          <w:p w14:paraId="69E2A528" w14:textId="353920D9" w:rsidR="00B752E2" w:rsidRDefault="004F0997" w:rsidP="00FA6619">
            <w:r>
              <w:t>15</w:t>
            </w:r>
            <w:r w:rsidR="000033E2">
              <w:t>2</w:t>
            </w:r>
          </w:p>
        </w:tc>
        <w:tc>
          <w:tcPr>
            <w:tcW w:w="1280" w:type="dxa"/>
          </w:tcPr>
          <w:p w14:paraId="36E6EBEA" w14:textId="58FB6814" w:rsidR="00B752E2" w:rsidRDefault="00DB3882" w:rsidP="00FA6619">
            <w:r>
              <w:t>133</w:t>
            </w:r>
          </w:p>
        </w:tc>
        <w:tc>
          <w:tcPr>
            <w:tcW w:w="1156" w:type="dxa"/>
          </w:tcPr>
          <w:p w14:paraId="7CAC2387" w14:textId="2D13B32F" w:rsidR="00B752E2" w:rsidRDefault="00087127" w:rsidP="00FA6619">
            <w:r>
              <w:t>147</w:t>
            </w:r>
          </w:p>
        </w:tc>
      </w:tr>
      <w:tr w:rsidR="00B752E2" w14:paraId="046C25E2" w14:textId="7FB03139" w:rsidTr="00CA2789">
        <w:trPr>
          <w:trHeight w:val="273"/>
          <w:jc w:val="center"/>
        </w:trPr>
        <w:tc>
          <w:tcPr>
            <w:tcW w:w="1236" w:type="dxa"/>
          </w:tcPr>
          <w:p w14:paraId="01617B10" w14:textId="32CDBCD3" w:rsidR="00B752E2" w:rsidRDefault="00A814DD" w:rsidP="00FA6619">
            <w:r>
              <w:t>12</w:t>
            </w:r>
          </w:p>
        </w:tc>
        <w:tc>
          <w:tcPr>
            <w:tcW w:w="1273" w:type="dxa"/>
          </w:tcPr>
          <w:p w14:paraId="13BACFEF" w14:textId="1204175D" w:rsidR="00B752E2" w:rsidRDefault="00832A4E" w:rsidP="00FA6619">
            <w:r>
              <w:t>12</w:t>
            </w:r>
          </w:p>
        </w:tc>
        <w:tc>
          <w:tcPr>
            <w:tcW w:w="1280" w:type="dxa"/>
          </w:tcPr>
          <w:p w14:paraId="00C7C35E" w14:textId="001844F2" w:rsidR="00B752E2" w:rsidRDefault="00FD461B" w:rsidP="00FA6619">
            <w:r>
              <w:t>22</w:t>
            </w:r>
          </w:p>
        </w:tc>
        <w:tc>
          <w:tcPr>
            <w:tcW w:w="1280" w:type="dxa"/>
          </w:tcPr>
          <w:p w14:paraId="0A9EAD54" w14:textId="6AD9A73D" w:rsidR="00B752E2" w:rsidRDefault="008D393A" w:rsidP="00FA6619">
            <w:r>
              <w:t>34</w:t>
            </w:r>
          </w:p>
        </w:tc>
        <w:tc>
          <w:tcPr>
            <w:tcW w:w="1156" w:type="dxa"/>
          </w:tcPr>
          <w:p w14:paraId="255D4B53" w14:textId="13FCDFCA" w:rsidR="00B752E2" w:rsidRDefault="00FA5727" w:rsidP="00FA6619">
            <w:r>
              <w:t>35</w:t>
            </w:r>
          </w:p>
        </w:tc>
      </w:tr>
      <w:tr w:rsidR="00B752E2" w14:paraId="02A11532" w14:textId="22EAC2FB" w:rsidTr="00CA2789">
        <w:trPr>
          <w:trHeight w:val="285"/>
          <w:jc w:val="center"/>
        </w:trPr>
        <w:tc>
          <w:tcPr>
            <w:tcW w:w="1236" w:type="dxa"/>
          </w:tcPr>
          <w:p w14:paraId="43F5F278" w14:textId="1D07A2FF" w:rsidR="00B752E2" w:rsidRDefault="00A814DD" w:rsidP="00FA6619">
            <w:r>
              <w:t>13</w:t>
            </w:r>
          </w:p>
        </w:tc>
        <w:tc>
          <w:tcPr>
            <w:tcW w:w="1273" w:type="dxa"/>
          </w:tcPr>
          <w:p w14:paraId="4D63B53E" w14:textId="2C501ADB" w:rsidR="00B752E2" w:rsidRDefault="00832A4E" w:rsidP="00FA6619">
            <w:r>
              <w:t>117</w:t>
            </w:r>
          </w:p>
        </w:tc>
        <w:tc>
          <w:tcPr>
            <w:tcW w:w="1280" w:type="dxa"/>
          </w:tcPr>
          <w:p w14:paraId="052CE897" w14:textId="2A70B221" w:rsidR="00B752E2" w:rsidRDefault="00FD461B" w:rsidP="00FA6619">
            <w:r>
              <w:t>101</w:t>
            </w:r>
          </w:p>
        </w:tc>
        <w:tc>
          <w:tcPr>
            <w:tcW w:w="1280" w:type="dxa"/>
          </w:tcPr>
          <w:p w14:paraId="26E38CE6" w14:textId="6837526E" w:rsidR="00B752E2" w:rsidRDefault="008D393A" w:rsidP="00FA6619">
            <w:r>
              <w:t>37</w:t>
            </w:r>
          </w:p>
        </w:tc>
        <w:tc>
          <w:tcPr>
            <w:tcW w:w="1156" w:type="dxa"/>
          </w:tcPr>
          <w:p w14:paraId="2346CD22" w14:textId="11B8ECF9" w:rsidR="00B752E2" w:rsidRDefault="00FA5727" w:rsidP="00FA6619">
            <w:r>
              <w:t>41</w:t>
            </w:r>
          </w:p>
        </w:tc>
      </w:tr>
      <w:tr w:rsidR="00B752E2" w14:paraId="7D40230D" w14:textId="37048FBE" w:rsidTr="00CA2789">
        <w:trPr>
          <w:trHeight w:val="273"/>
          <w:jc w:val="center"/>
        </w:trPr>
        <w:tc>
          <w:tcPr>
            <w:tcW w:w="1236" w:type="dxa"/>
          </w:tcPr>
          <w:p w14:paraId="78B6D722" w14:textId="5623C6DF" w:rsidR="00B752E2" w:rsidRDefault="00A814DD" w:rsidP="00FA6619">
            <w:r>
              <w:t>14</w:t>
            </w:r>
          </w:p>
        </w:tc>
        <w:tc>
          <w:tcPr>
            <w:tcW w:w="1273" w:type="dxa"/>
          </w:tcPr>
          <w:p w14:paraId="1968277F" w14:textId="2287AB8F" w:rsidR="00B752E2" w:rsidRDefault="00333CCA" w:rsidP="00FA6619">
            <w:r>
              <w:t>98</w:t>
            </w:r>
          </w:p>
        </w:tc>
        <w:tc>
          <w:tcPr>
            <w:tcW w:w="1280" w:type="dxa"/>
          </w:tcPr>
          <w:p w14:paraId="4BBFEC28" w14:textId="1B05BA13" w:rsidR="00B752E2" w:rsidRDefault="000D0482" w:rsidP="00FA6619">
            <w:r>
              <w:t>71</w:t>
            </w:r>
          </w:p>
        </w:tc>
        <w:tc>
          <w:tcPr>
            <w:tcW w:w="1280" w:type="dxa"/>
          </w:tcPr>
          <w:p w14:paraId="1CD39D24" w14:textId="3B5DC8D0" w:rsidR="00B752E2" w:rsidRDefault="008D393A" w:rsidP="00FA6619">
            <w:r>
              <w:t>93</w:t>
            </w:r>
          </w:p>
        </w:tc>
        <w:tc>
          <w:tcPr>
            <w:tcW w:w="1156" w:type="dxa"/>
          </w:tcPr>
          <w:p w14:paraId="450B4497" w14:textId="164D9B6D" w:rsidR="00B752E2" w:rsidRDefault="00FA5727" w:rsidP="00FA6619">
            <w:r>
              <w:t>39</w:t>
            </w:r>
          </w:p>
        </w:tc>
      </w:tr>
      <w:tr w:rsidR="00B752E2" w14:paraId="757EE7D0" w14:textId="370FED78" w:rsidTr="00CA2789">
        <w:trPr>
          <w:trHeight w:val="285"/>
          <w:jc w:val="center"/>
        </w:trPr>
        <w:tc>
          <w:tcPr>
            <w:tcW w:w="1236" w:type="dxa"/>
          </w:tcPr>
          <w:p w14:paraId="208D93AC" w14:textId="1F69BA95" w:rsidR="00B752E2" w:rsidRDefault="00A814DD" w:rsidP="00FA6619">
            <w:r>
              <w:t>15</w:t>
            </w:r>
          </w:p>
        </w:tc>
        <w:tc>
          <w:tcPr>
            <w:tcW w:w="1273" w:type="dxa"/>
          </w:tcPr>
          <w:p w14:paraId="72670154" w14:textId="3488B0FB" w:rsidR="00B752E2" w:rsidRDefault="00832A4E" w:rsidP="00FA6619">
            <w:r>
              <w:t>104</w:t>
            </w:r>
          </w:p>
        </w:tc>
        <w:tc>
          <w:tcPr>
            <w:tcW w:w="1280" w:type="dxa"/>
          </w:tcPr>
          <w:p w14:paraId="74AAD72B" w14:textId="7FA6DAE0" w:rsidR="00B752E2" w:rsidRDefault="00FD461B" w:rsidP="00FA6619">
            <w:r>
              <w:t>74</w:t>
            </w:r>
          </w:p>
        </w:tc>
        <w:tc>
          <w:tcPr>
            <w:tcW w:w="1280" w:type="dxa"/>
          </w:tcPr>
          <w:p w14:paraId="590D7CF0" w14:textId="26EBADF3" w:rsidR="00B752E2" w:rsidRDefault="00662791" w:rsidP="00FA6619">
            <w:r>
              <w:t>105</w:t>
            </w:r>
          </w:p>
        </w:tc>
        <w:tc>
          <w:tcPr>
            <w:tcW w:w="1156" w:type="dxa"/>
          </w:tcPr>
          <w:p w14:paraId="7915F5EC" w14:textId="0CB84B0D" w:rsidR="00B752E2" w:rsidRDefault="00FA5727" w:rsidP="00FA6619">
            <w:r>
              <w:t>51</w:t>
            </w:r>
          </w:p>
        </w:tc>
      </w:tr>
      <w:tr w:rsidR="00B752E2" w14:paraId="0FFFFB6C" w14:textId="5933AFC9" w:rsidTr="00CA2789">
        <w:trPr>
          <w:trHeight w:val="273"/>
          <w:jc w:val="center"/>
        </w:trPr>
        <w:tc>
          <w:tcPr>
            <w:tcW w:w="1236" w:type="dxa"/>
          </w:tcPr>
          <w:p w14:paraId="20901498" w14:textId="2CBD4D1F" w:rsidR="00B752E2" w:rsidRDefault="00A814DD" w:rsidP="00FA6619">
            <w:r>
              <w:t>16</w:t>
            </w:r>
          </w:p>
        </w:tc>
        <w:tc>
          <w:tcPr>
            <w:tcW w:w="1273" w:type="dxa"/>
          </w:tcPr>
          <w:p w14:paraId="5272D2C6" w14:textId="6CF1E224" w:rsidR="00B752E2" w:rsidRDefault="004744F0" w:rsidP="00FA6619">
            <w:r>
              <w:t>84</w:t>
            </w:r>
          </w:p>
        </w:tc>
        <w:tc>
          <w:tcPr>
            <w:tcW w:w="1280" w:type="dxa"/>
          </w:tcPr>
          <w:p w14:paraId="1A0CE1AE" w14:textId="4D3EA357" w:rsidR="00B752E2" w:rsidRDefault="000D0482" w:rsidP="00FA6619">
            <w:r>
              <w:t>70</w:t>
            </w:r>
          </w:p>
        </w:tc>
        <w:tc>
          <w:tcPr>
            <w:tcW w:w="1280" w:type="dxa"/>
          </w:tcPr>
          <w:p w14:paraId="7B3A8B53" w14:textId="15385DAF" w:rsidR="00B752E2" w:rsidRDefault="00DB3882" w:rsidP="00FA6619">
            <w:r>
              <w:t>71</w:t>
            </w:r>
          </w:p>
        </w:tc>
        <w:tc>
          <w:tcPr>
            <w:tcW w:w="1156" w:type="dxa"/>
          </w:tcPr>
          <w:p w14:paraId="2EEB9500" w14:textId="71DF622C" w:rsidR="00B752E2" w:rsidRDefault="00AD43D4" w:rsidP="00FA6619">
            <w:r>
              <w:t>47</w:t>
            </w:r>
          </w:p>
        </w:tc>
      </w:tr>
      <w:tr w:rsidR="00B752E2" w14:paraId="743D742F" w14:textId="6EBD0FA2" w:rsidTr="00CA2789">
        <w:trPr>
          <w:trHeight w:val="285"/>
          <w:jc w:val="center"/>
        </w:trPr>
        <w:tc>
          <w:tcPr>
            <w:tcW w:w="1236" w:type="dxa"/>
          </w:tcPr>
          <w:p w14:paraId="6A5D12E8" w14:textId="3F5EAADB" w:rsidR="00B752E2" w:rsidRDefault="00A814DD" w:rsidP="00FA6619">
            <w:r>
              <w:t>17</w:t>
            </w:r>
          </w:p>
        </w:tc>
        <w:tc>
          <w:tcPr>
            <w:tcW w:w="1273" w:type="dxa"/>
          </w:tcPr>
          <w:p w14:paraId="0FAB42B9" w14:textId="78D2D58E" w:rsidR="00B752E2" w:rsidRDefault="00F37110" w:rsidP="00FA6619">
            <w:r>
              <w:t>0</w:t>
            </w:r>
          </w:p>
        </w:tc>
        <w:tc>
          <w:tcPr>
            <w:tcW w:w="1280" w:type="dxa"/>
          </w:tcPr>
          <w:p w14:paraId="382B7106" w14:textId="43B0CA32" w:rsidR="00B752E2" w:rsidRDefault="00F37110" w:rsidP="00FA6619">
            <w:r>
              <w:t>0</w:t>
            </w:r>
          </w:p>
        </w:tc>
        <w:tc>
          <w:tcPr>
            <w:tcW w:w="1280" w:type="dxa"/>
          </w:tcPr>
          <w:p w14:paraId="759BC765" w14:textId="2E6EB035" w:rsidR="00B752E2" w:rsidRDefault="00DB3882" w:rsidP="00FA6619">
            <w:r>
              <w:t>0</w:t>
            </w:r>
          </w:p>
        </w:tc>
        <w:tc>
          <w:tcPr>
            <w:tcW w:w="1156" w:type="dxa"/>
          </w:tcPr>
          <w:p w14:paraId="660DA453" w14:textId="0E5D278A" w:rsidR="00B752E2" w:rsidRDefault="006E054A" w:rsidP="00FA6619">
            <w:r>
              <w:t>0</w:t>
            </w:r>
          </w:p>
        </w:tc>
      </w:tr>
      <w:tr w:rsidR="00B752E2" w14:paraId="275663C4" w14:textId="412A5CF6" w:rsidTr="00CA2789">
        <w:trPr>
          <w:trHeight w:val="285"/>
          <w:jc w:val="center"/>
        </w:trPr>
        <w:tc>
          <w:tcPr>
            <w:tcW w:w="1236" w:type="dxa"/>
          </w:tcPr>
          <w:p w14:paraId="749F3112" w14:textId="3AF0CA7D" w:rsidR="00B752E2" w:rsidRDefault="00A814DD" w:rsidP="00FA6619">
            <w:r>
              <w:t>18</w:t>
            </w:r>
          </w:p>
        </w:tc>
        <w:tc>
          <w:tcPr>
            <w:tcW w:w="1273" w:type="dxa"/>
          </w:tcPr>
          <w:p w14:paraId="1A2A8570" w14:textId="0697672A" w:rsidR="00B752E2" w:rsidRDefault="00832A4E" w:rsidP="00FA6619">
            <w:r>
              <w:t>0</w:t>
            </w:r>
          </w:p>
        </w:tc>
        <w:tc>
          <w:tcPr>
            <w:tcW w:w="1280" w:type="dxa"/>
          </w:tcPr>
          <w:p w14:paraId="6C4DE3F0" w14:textId="7049C2B1" w:rsidR="00B752E2" w:rsidRDefault="00F37110" w:rsidP="00FA6619">
            <w:r>
              <w:t>0</w:t>
            </w:r>
          </w:p>
        </w:tc>
        <w:tc>
          <w:tcPr>
            <w:tcW w:w="1280" w:type="dxa"/>
          </w:tcPr>
          <w:p w14:paraId="032E6E9E" w14:textId="676AAC7B" w:rsidR="00B752E2" w:rsidRDefault="00DB3882" w:rsidP="00FA6619">
            <w:r>
              <w:t>0</w:t>
            </w:r>
          </w:p>
        </w:tc>
        <w:tc>
          <w:tcPr>
            <w:tcW w:w="1156" w:type="dxa"/>
          </w:tcPr>
          <w:p w14:paraId="113D2D53" w14:textId="64E174A4" w:rsidR="00B752E2" w:rsidRDefault="00A77601" w:rsidP="00FA6619">
            <w:r>
              <w:t>0</w:t>
            </w:r>
          </w:p>
        </w:tc>
      </w:tr>
      <w:tr w:rsidR="00B752E2" w14:paraId="3590048A" w14:textId="2DCD9F03" w:rsidTr="00CA2789">
        <w:trPr>
          <w:trHeight w:val="273"/>
          <w:jc w:val="center"/>
        </w:trPr>
        <w:tc>
          <w:tcPr>
            <w:tcW w:w="1236" w:type="dxa"/>
          </w:tcPr>
          <w:p w14:paraId="383E0ACE" w14:textId="6742EAE7" w:rsidR="00B752E2" w:rsidRDefault="00A814DD" w:rsidP="00FA6619">
            <w:r>
              <w:t>19</w:t>
            </w:r>
          </w:p>
        </w:tc>
        <w:tc>
          <w:tcPr>
            <w:tcW w:w="1273" w:type="dxa"/>
          </w:tcPr>
          <w:p w14:paraId="3F315EF2" w14:textId="7C100945" w:rsidR="00B752E2" w:rsidRDefault="00F37110" w:rsidP="00FA6619">
            <w:r>
              <w:t>0</w:t>
            </w:r>
          </w:p>
        </w:tc>
        <w:tc>
          <w:tcPr>
            <w:tcW w:w="1280" w:type="dxa"/>
          </w:tcPr>
          <w:p w14:paraId="64144925" w14:textId="58BEFB08" w:rsidR="00B752E2" w:rsidRDefault="00F37110" w:rsidP="00FA6619">
            <w:r>
              <w:t>0</w:t>
            </w:r>
          </w:p>
        </w:tc>
        <w:tc>
          <w:tcPr>
            <w:tcW w:w="1280" w:type="dxa"/>
          </w:tcPr>
          <w:p w14:paraId="79470B78" w14:textId="0267D29D" w:rsidR="00B752E2" w:rsidRDefault="00DB3882" w:rsidP="00FA6619">
            <w:r>
              <w:t>0</w:t>
            </w:r>
          </w:p>
        </w:tc>
        <w:tc>
          <w:tcPr>
            <w:tcW w:w="1156" w:type="dxa"/>
          </w:tcPr>
          <w:p w14:paraId="4459F2DB" w14:textId="3844B3BC" w:rsidR="00B752E2" w:rsidRDefault="00A77601" w:rsidP="00FA6619">
            <w:r>
              <w:t>0</w:t>
            </w:r>
          </w:p>
        </w:tc>
      </w:tr>
      <w:tr w:rsidR="00B752E2" w14:paraId="3D0BC512" w14:textId="51E1EC93" w:rsidTr="00CA2789">
        <w:trPr>
          <w:trHeight w:val="285"/>
          <w:jc w:val="center"/>
        </w:trPr>
        <w:tc>
          <w:tcPr>
            <w:tcW w:w="1236" w:type="dxa"/>
          </w:tcPr>
          <w:p w14:paraId="710AE50B" w14:textId="1BE724E7" w:rsidR="00B752E2" w:rsidRDefault="00A814DD" w:rsidP="00FA6619">
            <w:r>
              <w:t>20</w:t>
            </w:r>
          </w:p>
        </w:tc>
        <w:tc>
          <w:tcPr>
            <w:tcW w:w="1273" w:type="dxa"/>
          </w:tcPr>
          <w:p w14:paraId="4A01B8B4" w14:textId="5CB297AD" w:rsidR="00B752E2" w:rsidRDefault="00F37110" w:rsidP="00FA6619">
            <w:r>
              <w:t>0</w:t>
            </w:r>
          </w:p>
        </w:tc>
        <w:tc>
          <w:tcPr>
            <w:tcW w:w="1280" w:type="dxa"/>
          </w:tcPr>
          <w:p w14:paraId="3F17A5D6" w14:textId="31B15021" w:rsidR="00B752E2" w:rsidRDefault="00F37110" w:rsidP="00FA6619">
            <w:r>
              <w:t>0</w:t>
            </w:r>
          </w:p>
        </w:tc>
        <w:tc>
          <w:tcPr>
            <w:tcW w:w="1280" w:type="dxa"/>
          </w:tcPr>
          <w:p w14:paraId="0941D16C" w14:textId="64078209" w:rsidR="00B752E2" w:rsidRDefault="00DB3882" w:rsidP="00FA6619">
            <w:r>
              <w:t>0</w:t>
            </w:r>
          </w:p>
        </w:tc>
        <w:tc>
          <w:tcPr>
            <w:tcW w:w="1156" w:type="dxa"/>
          </w:tcPr>
          <w:p w14:paraId="633DA6D5" w14:textId="3EB00C50" w:rsidR="00B752E2" w:rsidRDefault="00A77601" w:rsidP="00FA6619">
            <w:r>
              <w:t>0</w:t>
            </w:r>
          </w:p>
        </w:tc>
      </w:tr>
      <w:tr w:rsidR="00B752E2" w14:paraId="48CFCBC8" w14:textId="117BD7C5" w:rsidTr="00CA2789">
        <w:trPr>
          <w:trHeight w:val="273"/>
          <w:jc w:val="center"/>
        </w:trPr>
        <w:tc>
          <w:tcPr>
            <w:tcW w:w="1236" w:type="dxa"/>
          </w:tcPr>
          <w:p w14:paraId="07941D28" w14:textId="6EC5BE4E" w:rsidR="00B752E2" w:rsidRDefault="00A814DD" w:rsidP="00FA6619">
            <w:r>
              <w:t>21</w:t>
            </w:r>
          </w:p>
        </w:tc>
        <w:tc>
          <w:tcPr>
            <w:tcW w:w="1273" w:type="dxa"/>
          </w:tcPr>
          <w:p w14:paraId="582F444C" w14:textId="441FC07A" w:rsidR="00B752E2" w:rsidRDefault="00832A4E" w:rsidP="00FA6619">
            <w:r>
              <w:t>0</w:t>
            </w:r>
          </w:p>
        </w:tc>
        <w:tc>
          <w:tcPr>
            <w:tcW w:w="1280" w:type="dxa"/>
          </w:tcPr>
          <w:p w14:paraId="285BFD5D" w14:textId="7A5BBCE1" w:rsidR="00B752E2" w:rsidRDefault="00F37110" w:rsidP="00FA6619">
            <w:r>
              <w:t>0</w:t>
            </w:r>
          </w:p>
        </w:tc>
        <w:tc>
          <w:tcPr>
            <w:tcW w:w="1280" w:type="dxa"/>
          </w:tcPr>
          <w:p w14:paraId="6C13A5E2" w14:textId="0F148B89" w:rsidR="00B752E2" w:rsidRDefault="00DB3882" w:rsidP="00FA6619">
            <w:r>
              <w:t>0</w:t>
            </w:r>
          </w:p>
        </w:tc>
        <w:tc>
          <w:tcPr>
            <w:tcW w:w="1156" w:type="dxa"/>
          </w:tcPr>
          <w:p w14:paraId="57114F8C" w14:textId="02D52AD0" w:rsidR="00B752E2" w:rsidRDefault="00A77601" w:rsidP="00FA6619">
            <w:r>
              <w:t>0</w:t>
            </w:r>
          </w:p>
        </w:tc>
      </w:tr>
    </w:tbl>
    <w:p w14:paraId="5501DB02" w14:textId="77777777" w:rsidR="00FA6619" w:rsidRPr="00FA6619" w:rsidRDefault="00FA6619" w:rsidP="00FA6619"/>
    <w:p w14:paraId="7D84AD1F" w14:textId="2D7B490E" w:rsidR="00210F0F" w:rsidRDefault="00EB2701" w:rsidP="00EB2701">
      <w:r>
        <w:t xml:space="preserve">Nhận xét: </w:t>
      </w:r>
      <w:r w:rsidR="00874488">
        <w:t xml:space="preserve">Từ kết quả mô phỏng ta thấy rằng phân bố năng lượng còn lại trong trường hợp chỉ sử dụng ETX có sự mất cân bằng lớn giữa các nút cùng cấp. </w:t>
      </w:r>
      <w:r w:rsidR="00F27887">
        <w:t>Nút 3, 4, 5 hết năng lượng rất nhanh trong khi nút 2 vẫn còn rất nhiều năng lượng. Sự mất cân bằng cũng xảy ra đối với các lớp tầng dưới như nút 7 và 11</w:t>
      </w:r>
      <w:r w:rsidR="008754E3">
        <w:t xml:space="preserve"> do các nút này phải </w:t>
      </w:r>
      <w:r w:rsidR="00F670C1">
        <w:t>làm nút cha của nhiều nút hơn.</w:t>
      </w:r>
      <w:r w:rsidR="00F27887">
        <w:t xml:space="preserve"> </w:t>
      </w:r>
      <w:r w:rsidR="00D24A75">
        <w:t xml:space="preserve">Điều này có thể thấy được </w:t>
      </w:r>
      <w:r w:rsidR="00FB0969">
        <w:t xml:space="preserve">trong </w:t>
      </w:r>
      <w:r w:rsidR="00FB0969">
        <w:fldChar w:fldCharType="begin"/>
      </w:r>
      <w:r w:rsidR="00FB0969">
        <w:instrText xml:space="preserve"> REF _Ref171356797 \h </w:instrText>
      </w:r>
      <w:r w:rsidR="00FB0969">
        <w:fldChar w:fldCharType="separate"/>
      </w:r>
      <w:r w:rsidR="00C00872">
        <w:t xml:space="preserve">Bảng </w:t>
      </w:r>
      <w:r w:rsidR="00C00872">
        <w:rPr>
          <w:noProof/>
        </w:rPr>
        <w:t>5</w:t>
      </w:r>
      <w:r w:rsidR="00C00872">
        <w:t>.</w:t>
      </w:r>
      <w:r w:rsidR="00C00872">
        <w:rPr>
          <w:noProof/>
        </w:rPr>
        <w:t>2</w:t>
      </w:r>
      <w:r w:rsidR="00FB0969">
        <w:fldChar w:fldCharType="end"/>
      </w:r>
      <w:r w:rsidR="00210F0F">
        <w:t xml:space="preserve">, số bản tin trung chuyển qua nút số 7 và 11 </w:t>
      </w:r>
      <w:r w:rsidR="00E25EF8">
        <w:t>có sự chênh lệch lớn</w:t>
      </w:r>
      <w:r w:rsidR="00210F0F">
        <w:t xml:space="preserve"> so với các nút cùng cấp.</w:t>
      </w:r>
    </w:p>
    <w:p w14:paraId="7C88FE73" w14:textId="03A574F6" w:rsidR="00EB2701" w:rsidRDefault="009759FA" w:rsidP="00EB2701">
      <w:r>
        <w:t xml:space="preserve">Trong khi đó với thử nghiệm sử dụng </w:t>
      </w:r>
      <w:r w:rsidR="005B766C">
        <w:t>ETX</w:t>
      </w:r>
      <w:r w:rsidR="002C5E44">
        <w:t xml:space="preserve"> kết hợp năng lượng còn dư và </w:t>
      </w:r>
      <w:r w:rsidR="001313D9">
        <w:t xml:space="preserve">ETX </w:t>
      </w:r>
      <w:r w:rsidR="002C5E44">
        <w:t xml:space="preserve">kết hợp </w:t>
      </w:r>
      <w:r w:rsidR="001313D9">
        <w:t>RDC</w:t>
      </w:r>
      <w:r w:rsidR="002C5E44">
        <w:t xml:space="preserve">, </w:t>
      </w:r>
      <w:r w:rsidR="00D816B5">
        <w:t xml:space="preserve">phân bố năng lượng được cải thiện đáng kể. </w:t>
      </w:r>
      <w:r w:rsidR="009D6BDD">
        <w:t xml:space="preserve">Còn đối với </w:t>
      </w:r>
      <w:r w:rsidR="000D196A">
        <w:t xml:space="preserve">ETX </w:t>
      </w:r>
      <w:r w:rsidR="009D6BDD">
        <w:t xml:space="preserve">kết hợp với </w:t>
      </w:r>
      <w:r w:rsidR="00F16665">
        <w:t>tỉ lệ sử dụng hàng đợi</w:t>
      </w:r>
      <w:r w:rsidR="009D6BDD">
        <w:t>, phân bố năng lượng hầu như không được cải thiện</w:t>
      </w:r>
      <w:r w:rsidR="00CF76D2">
        <w:t xml:space="preserve">, với nút 4 hết năng lượng rất nhanh trong khi nút 2, 3 vẫn còn nhiều. Có thể giải thích điều này bởi trong điều kiện lưu lượng thấp, </w:t>
      </w:r>
      <w:r w:rsidR="00E66B26">
        <w:t>các tin nhắn được chuyển tiếp rất nhanh, vì vậy chỉ số tỉ lệ sử dụng hàng đợi rất nhỏ</w:t>
      </w:r>
      <w:r w:rsidR="00560B10">
        <w:t xml:space="preserve">. Vì vậy thuật toán sử dụng </w:t>
      </w:r>
      <w:r w:rsidR="00C01FCA">
        <w:t>ETX</w:t>
      </w:r>
      <w:r w:rsidR="00560B10">
        <w:t xml:space="preserve"> kết hợp </w:t>
      </w:r>
      <w:r w:rsidR="00AC4D27">
        <w:t xml:space="preserve">tỉ lệ sử dụng hàng đợi </w:t>
      </w:r>
      <w:r w:rsidR="004C5EC1">
        <w:t xml:space="preserve">không </w:t>
      </w:r>
      <w:r w:rsidR="00560B10">
        <w:t>hoạt động hiệu quả trong điều kiện tải thấp.</w:t>
      </w:r>
    </w:p>
    <w:p w14:paraId="3211E571" w14:textId="579238CD" w:rsidR="0041334F" w:rsidRDefault="0041334F" w:rsidP="00EB2701"/>
    <w:p w14:paraId="42586B4B" w14:textId="39C49B91" w:rsidR="0041334F" w:rsidRDefault="0041334F" w:rsidP="007B2712">
      <w:pPr>
        <w:pStyle w:val="ListParagraph"/>
        <w:numPr>
          <w:ilvl w:val="0"/>
          <w:numId w:val="13"/>
        </w:numPr>
      </w:pPr>
      <w:r>
        <w:t>Tổng năng lượng còn dư</w:t>
      </w:r>
    </w:p>
    <w:p w14:paraId="3B5877D0" w14:textId="24D546E1" w:rsidR="00835274" w:rsidRDefault="003C5632" w:rsidP="00835274">
      <w:pPr>
        <w:pStyle w:val="ListParagraph"/>
        <w:keepNext/>
        <w:jc w:val="center"/>
      </w:pPr>
      <w:r>
        <w:rPr>
          <w:noProof/>
        </w:rPr>
        <w:lastRenderedPageBreak/>
        <w:drawing>
          <wp:inline distT="0" distB="0" distL="0" distR="0" wp14:anchorId="16C4A4C8" wp14:editId="61E86C92">
            <wp:extent cx="3722914" cy="2788902"/>
            <wp:effectExtent l="0" t="0" r="0" b="0"/>
            <wp:docPr id="20619882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39786" cy="2801541"/>
                    </a:xfrm>
                    <a:prstGeom prst="rect">
                      <a:avLst/>
                    </a:prstGeom>
                    <a:noFill/>
                    <a:ln>
                      <a:noFill/>
                    </a:ln>
                  </pic:spPr>
                </pic:pic>
              </a:graphicData>
            </a:graphic>
          </wp:inline>
        </w:drawing>
      </w:r>
    </w:p>
    <w:p w14:paraId="34DED529" w14:textId="59128E64" w:rsidR="007F03C3" w:rsidRDefault="00835274" w:rsidP="00835274">
      <w:pPr>
        <w:pStyle w:val="Caption"/>
      </w:pPr>
      <w:bookmarkStart w:id="118" w:name="_Toc171357100"/>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7</w:t>
      </w:r>
      <w:r w:rsidR="0014487F">
        <w:rPr>
          <w:noProof/>
        </w:rPr>
        <w:fldChar w:fldCharType="end"/>
      </w:r>
      <w:r>
        <w:t>: Tổng năng lượng còn lại</w:t>
      </w:r>
      <w:bookmarkEnd w:id="118"/>
    </w:p>
    <w:p w14:paraId="75AE8464" w14:textId="505105F3" w:rsidR="00F053C4" w:rsidRDefault="002B400D" w:rsidP="006C53FF">
      <w:r>
        <w:t xml:space="preserve">Tổng năng lượng còn lại của tất cả các nút </w:t>
      </w:r>
      <w:r w:rsidR="007516C5">
        <w:t xml:space="preserve">trong các thuật toán </w:t>
      </w:r>
      <w:r>
        <w:t xml:space="preserve">là </w:t>
      </w:r>
      <w:r w:rsidR="007516C5">
        <w:t>gần như nhau</w:t>
      </w:r>
      <w:r w:rsidR="00F91DF4">
        <w:t xml:space="preserve">. Do các thuật toán định </w:t>
      </w:r>
      <w:r w:rsidR="00E270EF">
        <w:t>tuyến</w:t>
      </w:r>
      <w:r w:rsidR="00F91DF4">
        <w:t xml:space="preserve"> chỉ thay đổi đường đi của tin nhắn</w:t>
      </w:r>
      <w:r w:rsidR="006F687E">
        <w:t xml:space="preserve"> nên không ảnh hưởng đến tổng chi phí năng lượng cần sử dụng.</w:t>
      </w:r>
    </w:p>
    <w:p w14:paraId="4541E4E6" w14:textId="05C2B094" w:rsidR="0041334F" w:rsidRDefault="0041334F" w:rsidP="007B2712">
      <w:pPr>
        <w:pStyle w:val="ListParagraph"/>
        <w:numPr>
          <w:ilvl w:val="0"/>
          <w:numId w:val="13"/>
        </w:numPr>
      </w:pPr>
      <w:r>
        <w:t>Tỉ lệ truyền gói tin thành công</w:t>
      </w:r>
    </w:p>
    <w:p w14:paraId="06782F37" w14:textId="16F7D43C" w:rsidR="00AC31C6" w:rsidRDefault="009741FA" w:rsidP="00AC31C6">
      <w:pPr>
        <w:pStyle w:val="ListParagraph"/>
        <w:keepNext/>
        <w:jc w:val="center"/>
      </w:pPr>
      <w:r>
        <w:rPr>
          <w:noProof/>
        </w:rPr>
        <w:drawing>
          <wp:inline distT="0" distB="0" distL="0" distR="0" wp14:anchorId="03325442" wp14:editId="62EEC70A">
            <wp:extent cx="3840011" cy="2876621"/>
            <wp:effectExtent l="0" t="0" r="8255" b="0"/>
            <wp:docPr id="11745679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77277" cy="2904537"/>
                    </a:xfrm>
                    <a:prstGeom prst="rect">
                      <a:avLst/>
                    </a:prstGeom>
                    <a:noFill/>
                    <a:ln>
                      <a:noFill/>
                    </a:ln>
                  </pic:spPr>
                </pic:pic>
              </a:graphicData>
            </a:graphic>
          </wp:inline>
        </w:drawing>
      </w:r>
    </w:p>
    <w:p w14:paraId="3B8A72DB" w14:textId="46E4D250" w:rsidR="00EC232B" w:rsidRDefault="00AC31C6" w:rsidP="00AC31C6">
      <w:pPr>
        <w:pStyle w:val="Caption"/>
      </w:pPr>
      <w:bookmarkStart w:id="119" w:name="_Toc171357101"/>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8</w:t>
      </w:r>
      <w:r w:rsidR="0014487F">
        <w:rPr>
          <w:noProof/>
        </w:rPr>
        <w:fldChar w:fldCharType="end"/>
      </w:r>
      <w:r>
        <w:t>: Tỉ lệ truyền gói tin thành công</w:t>
      </w:r>
      <w:bookmarkEnd w:id="119"/>
    </w:p>
    <w:p w14:paraId="705D5ED1" w14:textId="76CAC375" w:rsidR="00E55274" w:rsidRPr="00E55274" w:rsidRDefault="00E55274" w:rsidP="00E55274">
      <w:r>
        <w:t xml:space="preserve">Kết quả cho thấy tỉ lệ truyền tin thành công trong các thuật toán cải tiến tăng nhẹ so với thuật toán </w:t>
      </w:r>
      <w:r w:rsidR="001E7EA4">
        <w:t>RPL-ETX</w:t>
      </w:r>
      <w:r>
        <w:t xml:space="preserve"> tiêu chuẩn. </w:t>
      </w:r>
      <w:r w:rsidR="00ED0B45">
        <w:t>Điều này có được là nhờ các thuật toán cải tiến làm giảm số lượng tin nhắn bị mất do tắc nghẽn đường truyền.</w:t>
      </w:r>
    </w:p>
    <w:p w14:paraId="14C95595" w14:textId="69F26F7F" w:rsidR="006016AA" w:rsidRDefault="006016AA" w:rsidP="006016AA">
      <w:pPr>
        <w:pStyle w:val="ListParagraph"/>
        <w:numPr>
          <w:ilvl w:val="0"/>
          <w:numId w:val="13"/>
        </w:numPr>
      </w:pPr>
      <w:r>
        <w:t>Số bước nhảy trung bình</w:t>
      </w:r>
    </w:p>
    <w:p w14:paraId="34AF9E5E" w14:textId="05989557" w:rsidR="00EC232B" w:rsidRDefault="009741FA" w:rsidP="00EC232B">
      <w:pPr>
        <w:pStyle w:val="ListParagraph"/>
        <w:keepNext/>
        <w:jc w:val="center"/>
      </w:pPr>
      <w:r>
        <w:rPr>
          <w:noProof/>
        </w:rPr>
        <w:lastRenderedPageBreak/>
        <w:drawing>
          <wp:inline distT="0" distB="0" distL="0" distR="0" wp14:anchorId="2A6C0F65" wp14:editId="41EC4967">
            <wp:extent cx="3812530" cy="2856035"/>
            <wp:effectExtent l="0" t="0" r="0" b="1905"/>
            <wp:docPr id="4046081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32411" cy="2870928"/>
                    </a:xfrm>
                    <a:prstGeom prst="rect">
                      <a:avLst/>
                    </a:prstGeom>
                    <a:noFill/>
                    <a:ln>
                      <a:noFill/>
                    </a:ln>
                  </pic:spPr>
                </pic:pic>
              </a:graphicData>
            </a:graphic>
          </wp:inline>
        </w:drawing>
      </w:r>
    </w:p>
    <w:p w14:paraId="3186DDCF" w14:textId="37F6D8E7" w:rsidR="006016AA" w:rsidRDefault="00EC232B" w:rsidP="00EC232B">
      <w:pPr>
        <w:pStyle w:val="Caption"/>
      </w:pPr>
      <w:bookmarkStart w:id="120" w:name="_Toc171357102"/>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9</w:t>
      </w:r>
      <w:r w:rsidR="0014487F">
        <w:rPr>
          <w:noProof/>
        </w:rPr>
        <w:fldChar w:fldCharType="end"/>
      </w:r>
      <w:r>
        <w:t xml:space="preserve"> Số bước nhảy trung bình</w:t>
      </w:r>
      <w:bookmarkEnd w:id="120"/>
    </w:p>
    <w:p w14:paraId="4D769136" w14:textId="627B2954" w:rsidR="000C7FCD" w:rsidRPr="000C7FCD" w:rsidRDefault="0039259E" w:rsidP="000C7FCD">
      <w:r>
        <w:t>Số bước nhảy trung bình không thay đổi nhiều giữa các thuật toán</w:t>
      </w:r>
      <w:r w:rsidR="003D01F5">
        <w:t xml:space="preserve"> do </w:t>
      </w:r>
      <w:r w:rsidR="00233B72">
        <w:t>cấu trúc mạng</w:t>
      </w:r>
      <w:r w:rsidR="00C644E6">
        <w:t xml:space="preserve"> hình cây</w:t>
      </w:r>
      <w:r w:rsidR="00233B72">
        <w:t xml:space="preserve"> phân lớp, vì vậy khi đường đi thay đổi nh</w:t>
      </w:r>
      <w:r w:rsidR="00843D6C">
        <w:t>ưng số nút cần đi qua vẫn không đổi</w:t>
      </w:r>
      <w:r w:rsidR="00516947">
        <w:t xml:space="preserve"> (bằng số lớp)</w:t>
      </w:r>
      <w:r w:rsidR="00843D6C">
        <w:t>.</w:t>
      </w:r>
    </w:p>
    <w:p w14:paraId="35A4BBCC" w14:textId="2874B564" w:rsidR="0041334F" w:rsidRDefault="0041334F" w:rsidP="00071C68">
      <w:pPr>
        <w:pStyle w:val="ListParagraph"/>
        <w:numPr>
          <w:ilvl w:val="0"/>
          <w:numId w:val="13"/>
        </w:numPr>
      </w:pPr>
      <w:r>
        <w:t>Độ trễ trung bình của các nút từ 17 đến 21</w:t>
      </w:r>
    </w:p>
    <w:p w14:paraId="70A7B5D7" w14:textId="7897ACA9" w:rsidR="00E707D5" w:rsidRDefault="00057AC8" w:rsidP="00E707D5">
      <w:pPr>
        <w:pStyle w:val="ListParagraph"/>
        <w:keepNext/>
        <w:jc w:val="center"/>
      </w:pPr>
      <w:r>
        <w:rPr>
          <w:noProof/>
        </w:rPr>
        <w:drawing>
          <wp:inline distT="0" distB="0" distL="0" distR="0" wp14:anchorId="209A147B" wp14:editId="57077484">
            <wp:extent cx="3992115" cy="2990565"/>
            <wp:effectExtent l="0" t="0" r="8890" b="635"/>
            <wp:docPr id="20400970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16411" cy="3008766"/>
                    </a:xfrm>
                    <a:prstGeom prst="rect">
                      <a:avLst/>
                    </a:prstGeom>
                    <a:noFill/>
                    <a:ln>
                      <a:noFill/>
                    </a:ln>
                  </pic:spPr>
                </pic:pic>
              </a:graphicData>
            </a:graphic>
          </wp:inline>
        </w:drawing>
      </w:r>
    </w:p>
    <w:p w14:paraId="0D29C288" w14:textId="0BA47E35" w:rsidR="00BB61A2" w:rsidRDefault="00E707D5" w:rsidP="00E707D5">
      <w:pPr>
        <w:pStyle w:val="Caption"/>
      </w:pPr>
      <w:bookmarkStart w:id="121" w:name="_Toc171357103"/>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0</w:t>
      </w:r>
      <w:r w:rsidR="0014487F">
        <w:rPr>
          <w:noProof/>
        </w:rPr>
        <w:fldChar w:fldCharType="end"/>
      </w:r>
      <w:r>
        <w:t xml:space="preserve"> Độ trễ trung bình</w:t>
      </w:r>
      <w:bookmarkEnd w:id="121"/>
    </w:p>
    <w:p w14:paraId="493AB881" w14:textId="3CAF8398" w:rsidR="008134E9" w:rsidRPr="008134E9" w:rsidRDefault="008134E9" w:rsidP="008134E9">
      <w:r>
        <w:t>Độ trễ trong các thuật toán cải tiến thấp hơn so với thuật toán tiêu chuẩn</w:t>
      </w:r>
      <w:r w:rsidR="008B7576">
        <w:t xml:space="preserve"> nhờ giải quyết được vấn đề tắc nghẽn tại các nút trung gian, thời gian chờ xử lý tại các nút trung gian thấp hơn.</w:t>
      </w:r>
    </w:p>
    <w:p w14:paraId="211AE6BB" w14:textId="5C0D8164" w:rsidR="00CD0095" w:rsidRDefault="00CD0095" w:rsidP="00CD0095">
      <w:pPr>
        <w:pStyle w:val="Heading3"/>
      </w:pPr>
      <w:bookmarkStart w:id="122" w:name="_Toc171357180"/>
      <w:r>
        <w:t>Kịch bản lưu lượng cao</w:t>
      </w:r>
      <w:bookmarkEnd w:id="122"/>
    </w:p>
    <w:p w14:paraId="7B852F40" w14:textId="540A3EB8" w:rsidR="004D739A" w:rsidRPr="004D739A" w:rsidRDefault="004D739A" w:rsidP="004D739A">
      <w:r>
        <w:t xml:space="preserve">Mô phỏng được thực hiện với tần suất gửi tin </w:t>
      </w:r>
      <w:r w:rsidR="002A6186">
        <w:t>5</w:t>
      </w:r>
      <w:r>
        <w:t xml:space="preserve">s/ 1 tin nhắn trong vòng </w:t>
      </w:r>
      <w:r w:rsidR="002A6186">
        <w:t>360</w:t>
      </w:r>
      <w:r>
        <w:t>s.</w:t>
      </w:r>
    </w:p>
    <w:p w14:paraId="60555C71" w14:textId="7D8EDE77" w:rsidR="005F4E72" w:rsidRDefault="00AC556C" w:rsidP="00AC556C">
      <w:pPr>
        <w:pStyle w:val="ListParagraph"/>
        <w:numPr>
          <w:ilvl w:val="0"/>
          <w:numId w:val="14"/>
        </w:numPr>
      </w:pPr>
      <w:r>
        <w:t>Phân bố năng lượng còn dư</w:t>
      </w:r>
      <w:r w:rsidR="00627C5F">
        <w:t xml:space="preserve"> sau 360s mô phỏng</w:t>
      </w:r>
    </w:p>
    <w:p w14:paraId="390E9611" w14:textId="77777777" w:rsidR="00D46F77" w:rsidRDefault="008E4FE2" w:rsidP="00D46F77">
      <w:pPr>
        <w:pStyle w:val="ListParagraph"/>
        <w:keepNext/>
        <w:jc w:val="center"/>
      </w:pPr>
      <w:r>
        <w:rPr>
          <w:noProof/>
        </w:rPr>
        <w:lastRenderedPageBreak/>
        <w:drawing>
          <wp:inline distT="0" distB="0" distL="0" distR="0" wp14:anchorId="0FFF14AC" wp14:editId="032A8AB4">
            <wp:extent cx="3808675" cy="2855386"/>
            <wp:effectExtent l="0" t="0" r="1905" b="2540"/>
            <wp:docPr id="12575015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6591" cy="2861321"/>
                    </a:xfrm>
                    <a:prstGeom prst="rect">
                      <a:avLst/>
                    </a:prstGeom>
                    <a:noFill/>
                    <a:ln>
                      <a:noFill/>
                    </a:ln>
                  </pic:spPr>
                </pic:pic>
              </a:graphicData>
            </a:graphic>
          </wp:inline>
        </w:drawing>
      </w:r>
    </w:p>
    <w:p w14:paraId="4BCC5B4F" w14:textId="6F7B3237" w:rsidR="00AC556C" w:rsidRDefault="00D46F77" w:rsidP="00D46F77">
      <w:pPr>
        <w:pStyle w:val="Caption"/>
      </w:pPr>
      <w:bookmarkStart w:id="123" w:name="_Toc171357104"/>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1</w:t>
      </w:r>
      <w:r w:rsidR="0014487F">
        <w:rPr>
          <w:noProof/>
        </w:rPr>
        <w:fldChar w:fldCharType="end"/>
      </w:r>
      <w:r>
        <w:t xml:space="preserve"> Phân bố năng lượng còn lại khi chỉ sử dụng </w:t>
      </w:r>
      <w:r w:rsidR="00F967BA">
        <w:t>ETX</w:t>
      </w:r>
      <w:r>
        <w:t xml:space="preserve"> với lưu lượng lớn</w:t>
      </w:r>
      <w:bookmarkEnd w:id="123"/>
    </w:p>
    <w:p w14:paraId="3AD0AEA8" w14:textId="77777777" w:rsidR="00D46F77" w:rsidRDefault="0000607D" w:rsidP="00BA1CFE">
      <w:pPr>
        <w:pStyle w:val="ListParagraph"/>
        <w:keepNext/>
        <w:jc w:val="center"/>
      </w:pPr>
      <w:r>
        <w:rPr>
          <w:noProof/>
        </w:rPr>
        <w:drawing>
          <wp:inline distT="0" distB="0" distL="0" distR="0" wp14:anchorId="6C79D411" wp14:editId="05663AAB">
            <wp:extent cx="3478734" cy="2608028"/>
            <wp:effectExtent l="0" t="0" r="7620" b="1905"/>
            <wp:docPr id="15885067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02615" cy="2625932"/>
                    </a:xfrm>
                    <a:prstGeom prst="rect">
                      <a:avLst/>
                    </a:prstGeom>
                    <a:noFill/>
                    <a:ln>
                      <a:noFill/>
                    </a:ln>
                  </pic:spPr>
                </pic:pic>
              </a:graphicData>
            </a:graphic>
          </wp:inline>
        </w:drawing>
      </w:r>
    </w:p>
    <w:p w14:paraId="7DFF80DA" w14:textId="100BC613" w:rsidR="0000607D" w:rsidRDefault="00D46F77" w:rsidP="00D46F77">
      <w:pPr>
        <w:pStyle w:val="Caption"/>
      </w:pPr>
      <w:bookmarkStart w:id="124" w:name="_Toc171357105"/>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2</w:t>
      </w:r>
      <w:r w:rsidR="0014487F">
        <w:rPr>
          <w:noProof/>
        </w:rPr>
        <w:fldChar w:fldCharType="end"/>
      </w:r>
      <w:r>
        <w:t xml:space="preserve"> Phân bố năng lượng còn lại khi sử dụng </w:t>
      </w:r>
      <w:r w:rsidR="00F967BA">
        <w:t>ETX</w:t>
      </w:r>
      <w:r>
        <w:t xml:space="preserve"> kết hợp năng lượng còn dư với lưu lượng lớn</w:t>
      </w:r>
      <w:bookmarkEnd w:id="124"/>
    </w:p>
    <w:p w14:paraId="63E45CB6" w14:textId="6A33AA67" w:rsidR="00423917" w:rsidRDefault="003271FE" w:rsidP="00423917">
      <w:pPr>
        <w:keepNext/>
        <w:jc w:val="center"/>
      </w:pPr>
      <w:r>
        <w:rPr>
          <w:noProof/>
        </w:rPr>
        <w:lastRenderedPageBreak/>
        <w:drawing>
          <wp:inline distT="0" distB="0" distL="0" distR="0" wp14:anchorId="6FA2FB4E" wp14:editId="3A2CA618">
            <wp:extent cx="3562184" cy="2670592"/>
            <wp:effectExtent l="0" t="0" r="635" b="0"/>
            <wp:docPr id="12076786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27221" cy="2719351"/>
                    </a:xfrm>
                    <a:prstGeom prst="rect">
                      <a:avLst/>
                    </a:prstGeom>
                    <a:noFill/>
                    <a:ln>
                      <a:noFill/>
                    </a:ln>
                  </pic:spPr>
                </pic:pic>
              </a:graphicData>
            </a:graphic>
          </wp:inline>
        </w:drawing>
      </w:r>
    </w:p>
    <w:p w14:paraId="30F259B4" w14:textId="3A1A872E" w:rsidR="003271FE" w:rsidRDefault="00423917" w:rsidP="00423917">
      <w:pPr>
        <w:pStyle w:val="Caption"/>
      </w:pPr>
      <w:bookmarkStart w:id="125" w:name="_Toc171357106"/>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3</w:t>
      </w:r>
      <w:r w:rsidR="0014487F">
        <w:rPr>
          <w:noProof/>
        </w:rPr>
        <w:fldChar w:fldCharType="end"/>
      </w:r>
      <w:r>
        <w:t xml:space="preserve"> </w:t>
      </w:r>
      <w:r w:rsidRPr="007A4388">
        <w:t xml:space="preserve">Phân bố năng lượng còn lại khi sử dụng </w:t>
      </w:r>
      <w:r w:rsidR="00E53C7D">
        <w:t>ETX-RDC</w:t>
      </w:r>
      <w:r w:rsidR="00F538CD">
        <w:t xml:space="preserve"> khi lưu lượng lớn</w:t>
      </w:r>
      <w:bookmarkEnd w:id="125"/>
    </w:p>
    <w:p w14:paraId="22D71B4D" w14:textId="77777777" w:rsidR="00F538CD" w:rsidRDefault="00F538CD" w:rsidP="00F538CD">
      <w:pPr>
        <w:keepNext/>
        <w:jc w:val="center"/>
      </w:pPr>
      <w:r>
        <w:rPr>
          <w:noProof/>
        </w:rPr>
        <w:drawing>
          <wp:inline distT="0" distB="0" distL="0" distR="0" wp14:anchorId="1576C230" wp14:editId="0911202E">
            <wp:extent cx="3616612" cy="2711395"/>
            <wp:effectExtent l="0" t="0" r="3175" b="0"/>
            <wp:docPr id="18640948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35095" cy="2725252"/>
                    </a:xfrm>
                    <a:prstGeom prst="rect">
                      <a:avLst/>
                    </a:prstGeom>
                    <a:noFill/>
                    <a:ln>
                      <a:noFill/>
                    </a:ln>
                  </pic:spPr>
                </pic:pic>
              </a:graphicData>
            </a:graphic>
          </wp:inline>
        </w:drawing>
      </w:r>
    </w:p>
    <w:p w14:paraId="44A45689" w14:textId="3FC2AE66" w:rsidR="00F538CD" w:rsidRDefault="00F538CD" w:rsidP="00F538CD">
      <w:pPr>
        <w:pStyle w:val="Caption"/>
      </w:pPr>
      <w:bookmarkStart w:id="126" w:name="_Toc171357107"/>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4</w:t>
      </w:r>
      <w:r w:rsidR="0014487F">
        <w:rPr>
          <w:noProof/>
        </w:rPr>
        <w:fldChar w:fldCharType="end"/>
      </w:r>
      <w:r>
        <w:t xml:space="preserve"> Phân bố năng lượng còn lại khi sử dụng </w:t>
      </w:r>
      <w:r w:rsidR="00E53C7D">
        <w:t>ETX-QU</w:t>
      </w:r>
      <w:r w:rsidR="00F25D9B">
        <w:t xml:space="preserve"> khi lưu lượng lớn</w:t>
      </w:r>
      <w:bookmarkEnd w:id="126"/>
    </w:p>
    <w:p w14:paraId="79D2D3C9" w14:textId="5730728B" w:rsidR="00334047" w:rsidRPr="00EC28F1" w:rsidRDefault="00334047" w:rsidP="00334047">
      <w:r>
        <w:t xml:space="preserve">Nhận xét: Trong kịch bản lưu lượng lớn, các thuật toán rpl cải tiến vẫn có khả năng cải thiện phân bố năng lượng đáng kể so với chỉ sử dụng </w:t>
      </w:r>
      <w:r w:rsidR="00487856">
        <w:t>ETX</w:t>
      </w:r>
      <w:r>
        <w:t xml:space="preserve"> tiêu chuẩn. Thuật toán </w:t>
      </w:r>
      <w:r w:rsidR="005B0AEF">
        <w:t>ETX</w:t>
      </w:r>
      <w:r>
        <w:t xml:space="preserve"> kết hợp năng lượng còn dư vẫn hoạt động tốt nhất.</w:t>
      </w:r>
    </w:p>
    <w:p w14:paraId="2BAF295E" w14:textId="48105C49" w:rsidR="00334047" w:rsidRDefault="00D07496" w:rsidP="00D07496">
      <w:pPr>
        <w:pStyle w:val="ListParagraph"/>
        <w:numPr>
          <w:ilvl w:val="0"/>
          <w:numId w:val="14"/>
        </w:numPr>
      </w:pPr>
      <w:r>
        <w:t>Tổng năng lượng còn lại</w:t>
      </w:r>
    </w:p>
    <w:p w14:paraId="66D887C3" w14:textId="28CE8ED7" w:rsidR="00335A8C" w:rsidRDefault="00AB4613" w:rsidP="00335A8C">
      <w:pPr>
        <w:pStyle w:val="ListParagraph"/>
        <w:keepNext/>
        <w:jc w:val="center"/>
      </w:pPr>
      <w:r>
        <w:rPr>
          <w:noProof/>
        </w:rPr>
        <w:lastRenderedPageBreak/>
        <w:drawing>
          <wp:inline distT="0" distB="0" distL="0" distR="0" wp14:anchorId="25BA98A7" wp14:editId="24CACF58">
            <wp:extent cx="4020494" cy="3015252"/>
            <wp:effectExtent l="0" t="0" r="0" b="0"/>
            <wp:docPr id="3981345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40346" cy="3030140"/>
                    </a:xfrm>
                    <a:prstGeom prst="rect">
                      <a:avLst/>
                    </a:prstGeom>
                    <a:noFill/>
                    <a:ln>
                      <a:noFill/>
                    </a:ln>
                  </pic:spPr>
                </pic:pic>
              </a:graphicData>
            </a:graphic>
          </wp:inline>
        </w:drawing>
      </w:r>
    </w:p>
    <w:p w14:paraId="3FC7E7F3" w14:textId="58658E40" w:rsidR="000B0BCC" w:rsidRDefault="00335A8C" w:rsidP="00335A8C">
      <w:pPr>
        <w:pStyle w:val="Caption"/>
      </w:pPr>
      <w:bookmarkStart w:id="127" w:name="_Toc171357108"/>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5</w:t>
      </w:r>
      <w:r w:rsidR="0014487F">
        <w:rPr>
          <w:noProof/>
        </w:rPr>
        <w:fldChar w:fldCharType="end"/>
      </w:r>
      <w:r>
        <w:t>: Tổng năng lượng còn lại</w:t>
      </w:r>
      <w:bookmarkEnd w:id="127"/>
    </w:p>
    <w:p w14:paraId="49EEFD08" w14:textId="0D412207" w:rsidR="00D07496" w:rsidRDefault="00D07496" w:rsidP="00D07496">
      <w:pPr>
        <w:pStyle w:val="ListParagraph"/>
        <w:numPr>
          <w:ilvl w:val="0"/>
          <w:numId w:val="14"/>
        </w:numPr>
      </w:pPr>
      <w:r>
        <w:t>Tỉ lệ truyền gói tin thành công</w:t>
      </w:r>
    </w:p>
    <w:p w14:paraId="2B873B83" w14:textId="4255D9BA" w:rsidR="0012669B" w:rsidRDefault="00AB4613" w:rsidP="0012669B">
      <w:pPr>
        <w:pStyle w:val="ListParagraph"/>
        <w:keepNext/>
        <w:jc w:val="center"/>
      </w:pPr>
      <w:r>
        <w:rPr>
          <w:noProof/>
        </w:rPr>
        <w:drawing>
          <wp:inline distT="0" distB="0" distL="0" distR="0" wp14:anchorId="2DCF73E1" wp14:editId="43069FFD">
            <wp:extent cx="4107582" cy="3080566"/>
            <wp:effectExtent l="0" t="0" r="7620" b="5715"/>
            <wp:docPr id="178814690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18923" cy="3089071"/>
                    </a:xfrm>
                    <a:prstGeom prst="rect">
                      <a:avLst/>
                    </a:prstGeom>
                    <a:noFill/>
                    <a:ln>
                      <a:noFill/>
                    </a:ln>
                  </pic:spPr>
                </pic:pic>
              </a:graphicData>
            </a:graphic>
          </wp:inline>
        </w:drawing>
      </w:r>
    </w:p>
    <w:p w14:paraId="33384DBA" w14:textId="1E02050A" w:rsidR="000B0BCC" w:rsidRDefault="0012669B" w:rsidP="0012669B">
      <w:pPr>
        <w:pStyle w:val="Caption"/>
      </w:pPr>
      <w:bookmarkStart w:id="128" w:name="_Toc171357109"/>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6</w:t>
      </w:r>
      <w:r w:rsidR="0014487F">
        <w:rPr>
          <w:noProof/>
        </w:rPr>
        <w:fldChar w:fldCharType="end"/>
      </w:r>
      <w:r>
        <w:t>: Tỉ lệ truyền</w:t>
      </w:r>
      <w:r w:rsidR="00697DB4">
        <w:t xml:space="preserve"> gói</w:t>
      </w:r>
      <w:r>
        <w:t xml:space="preserve"> tin thành công</w:t>
      </w:r>
      <w:bookmarkEnd w:id="128"/>
    </w:p>
    <w:p w14:paraId="63736435" w14:textId="1683943A" w:rsidR="003671A7" w:rsidRPr="003671A7" w:rsidRDefault="003671A7" w:rsidP="003671A7">
      <w:r>
        <w:t>Nhận xét</w:t>
      </w:r>
      <w:r w:rsidR="00697DB4">
        <w:t>: Tỉ lệ truyền gói tin thành công</w:t>
      </w:r>
      <w:r w:rsidR="00C0531E">
        <w:t xml:space="preserve"> trong các thuật toán đều giảm mạnh so với kịch bản lưu lượng thấp. </w:t>
      </w:r>
      <w:r w:rsidR="00491558">
        <w:t xml:space="preserve">Ba thuật toán </w:t>
      </w:r>
      <w:r w:rsidR="00F27979">
        <w:t>ETX</w:t>
      </w:r>
      <w:r w:rsidR="00491558">
        <w:t xml:space="preserve"> tiêu chuẩn, </w:t>
      </w:r>
      <w:r w:rsidR="00F27979">
        <w:t xml:space="preserve">ETX </w:t>
      </w:r>
      <w:r w:rsidR="00491558">
        <w:t xml:space="preserve">kết hợp năng lượng còn dư, </w:t>
      </w:r>
      <w:r w:rsidR="00F27979">
        <w:t xml:space="preserve">ETX </w:t>
      </w:r>
      <w:r w:rsidR="00291DC2">
        <w:t xml:space="preserve">kết hợp rdc là như nhau trong khi thuật toán </w:t>
      </w:r>
      <w:r w:rsidR="00F27979">
        <w:t>ETX</w:t>
      </w:r>
      <w:r w:rsidR="00291DC2">
        <w:t>-</w:t>
      </w:r>
      <w:r w:rsidR="00F27979">
        <w:t>QU</w:t>
      </w:r>
      <w:r w:rsidR="00291DC2">
        <w:t xml:space="preserve"> cho tỉ lệ truyền tin thành công cao hơn khoảng </w:t>
      </w:r>
      <w:r w:rsidR="003F4A35">
        <w:t>23%</w:t>
      </w:r>
      <w:r w:rsidR="00C542C2">
        <w:t>.</w:t>
      </w:r>
      <w:r w:rsidR="004B0BC2">
        <w:t xml:space="preserve"> Điều này chứng tỏ vấn đề tràn hàng đợi là một trong những nguyên chính chính gây </w:t>
      </w:r>
      <w:r w:rsidR="00F63FBE">
        <w:t xml:space="preserve">mất bản tin và thuật toán </w:t>
      </w:r>
      <w:r w:rsidR="00A93270">
        <w:t>ETX</w:t>
      </w:r>
      <w:r w:rsidR="00BF1987">
        <w:t>-</w:t>
      </w:r>
      <w:r w:rsidR="00A93270">
        <w:t>QU</w:t>
      </w:r>
      <w:r w:rsidR="00F63FBE">
        <w:t xml:space="preserve"> hoạt động tốt trong điều kiện lưu lượng tải lớn, tắc nghẽn mạnh.</w:t>
      </w:r>
      <w:r w:rsidR="004B0BC2">
        <w:t xml:space="preserve"> </w:t>
      </w:r>
    </w:p>
    <w:p w14:paraId="595C1A5D" w14:textId="0B5FCC23" w:rsidR="00D07496" w:rsidRDefault="00D07496" w:rsidP="00D07496">
      <w:pPr>
        <w:pStyle w:val="ListParagraph"/>
        <w:numPr>
          <w:ilvl w:val="0"/>
          <w:numId w:val="14"/>
        </w:numPr>
      </w:pPr>
      <w:r>
        <w:t>Số gói tin mất do tràn queue</w:t>
      </w:r>
    </w:p>
    <w:p w14:paraId="7F8B1D0E" w14:textId="32C82848" w:rsidR="0012669B" w:rsidRDefault="00AB4613" w:rsidP="0012669B">
      <w:pPr>
        <w:pStyle w:val="ListParagraph"/>
        <w:keepNext/>
        <w:jc w:val="center"/>
      </w:pPr>
      <w:r>
        <w:rPr>
          <w:noProof/>
        </w:rPr>
        <w:lastRenderedPageBreak/>
        <w:drawing>
          <wp:inline distT="0" distB="0" distL="0" distR="0" wp14:anchorId="7506FE62" wp14:editId="0AA34A48">
            <wp:extent cx="3976949" cy="2982595"/>
            <wp:effectExtent l="0" t="0" r="5080" b="8255"/>
            <wp:docPr id="178546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82362" cy="2986654"/>
                    </a:xfrm>
                    <a:prstGeom prst="rect">
                      <a:avLst/>
                    </a:prstGeom>
                    <a:noFill/>
                    <a:ln>
                      <a:noFill/>
                    </a:ln>
                  </pic:spPr>
                </pic:pic>
              </a:graphicData>
            </a:graphic>
          </wp:inline>
        </w:drawing>
      </w:r>
    </w:p>
    <w:p w14:paraId="02A0135D" w14:textId="719D401F" w:rsidR="000B0BCC" w:rsidRDefault="0012669B" w:rsidP="0012669B">
      <w:pPr>
        <w:pStyle w:val="Caption"/>
      </w:pPr>
      <w:bookmarkStart w:id="129" w:name="_Toc171357110"/>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7</w:t>
      </w:r>
      <w:r w:rsidR="0014487F">
        <w:rPr>
          <w:noProof/>
        </w:rPr>
        <w:fldChar w:fldCharType="end"/>
      </w:r>
      <w:r>
        <w:t>: Số gói tin mất do tràn queue</w:t>
      </w:r>
      <w:bookmarkEnd w:id="129"/>
    </w:p>
    <w:p w14:paraId="4B932444" w14:textId="7122E7EE" w:rsidR="00261694" w:rsidRPr="00261694" w:rsidRDefault="000B133D" w:rsidP="00261694">
      <w:r>
        <w:t xml:space="preserve">Nhận xét: Nhờ việc xem xét tỉ lệ sử dụng queue như một chỉ số để chọn </w:t>
      </w:r>
      <w:r w:rsidR="00D80271">
        <w:t xml:space="preserve">nút cha ưu tiên, thuật toán </w:t>
      </w:r>
      <w:r w:rsidR="0064000C">
        <w:t>ETX-QU</w:t>
      </w:r>
      <w:r w:rsidR="00D80271">
        <w:t xml:space="preserve"> cho thấy hiệu quả trong việc phân bố tải, làm giảm tỉ lệ mất gói tin do tràn hàng đợi lên tới </w:t>
      </w:r>
      <w:r w:rsidR="006F039F">
        <w:t>45% so với các thuật toán định tuyến dựa trên RPL khác.</w:t>
      </w:r>
      <w:r w:rsidR="00B24878">
        <w:t xml:space="preserve"> </w:t>
      </w:r>
      <w:r w:rsidR="000A165C">
        <w:t xml:space="preserve">Đối với thuật toán </w:t>
      </w:r>
      <w:r w:rsidR="00ED5AAC">
        <w:t>ETX-EE</w:t>
      </w:r>
      <w:r w:rsidR="000A165C">
        <w:t xml:space="preserve"> và </w:t>
      </w:r>
      <w:r w:rsidR="00ED5AAC">
        <w:t>ETX-RDC</w:t>
      </w:r>
      <w:r w:rsidR="000A165C">
        <w:t>, số gói tin mất không</w:t>
      </w:r>
      <w:r w:rsidR="00143299">
        <w:t xml:space="preserve"> đổi</w:t>
      </w:r>
      <w:r w:rsidR="000A165C">
        <w:t xml:space="preserve"> </w:t>
      </w:r>
      <w:r w:rsidR="00143299">
        <w:t>do không giải quyết được vấn đề chính là tràn hàng đợi tin nhắn.</w:t>
      </w:r>
    </w:p>
    <w:p w14:paraId="76BFBAD0" w14:textId="53D92F5F" w:rsidR="00D07496" w:rsidRDefault="00D07496" w:rsidP="00D07496">
      <w:pPr>
        <w:pStyle w:val="ListParagraph"/>
        <w:numPr>
          <w:ilvl w:val="0"/>
          <w:numId w:val="14"/>
        </w:numPr>
      </w:pPr>
      <w:r>
        <w:t>Số bước nhảy trung bình</w:t>
      </w:r>
    </w:p>
    <w:p w14:paraId="0A0B0989" w14:textId="787D138B" w:rsidR="00F10060" w:rsidRDefault="00303659" w:rsidP="00F10060">
      <w:pPr>
        <w:pStyle w:val="ListParagraph"/>
        <w:keepNext/>
        <w:jc w:val="center"/>
      </w:pPr>
      <w:r>
        <w:rPr>
          <w:noProof/>
        </w:rPr>
        <w:drawing>
          <wp:inline distT="0" distB="0" distL="0" distR="0" wp14:anchorId="0EC6188B" wp14:editId="0EA0D26D">
            <wp:extent cx="4093068" cy="3069681"/>
            <wp:effectExtent l="0" t="0" r="3175" b="0"/>
            <wp:docPr id="2982471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06260" cy="3079574"/>
                    </a:xfrm>
                    <a:prstGeom prst="rect">
                      <a:avLst/>
                    </a:prstGeom>
                    <a:noFill/>
                    <a:ln>
                      <a:noFill/>
                    </a:ln>
                  </pic:spPr>
                </pic:pic>
              </a:graphicData>
            </a:graphic>
          </wp:inline>
        </w:drawing>
      </w:r>
    </w:p>
    <w:p w14:paraId="453ABD3E" w14:textId="15088D4E" w:rsidR="00F03229" w:rsidRDefault="00F10060" w:rsidP="00F10060">
      <w:pPr>
        <w:pStyle w:val="Caption"/>
      </w:pPr>
      <w:bookmarkStart w:id="130" w:name="_Toc171357111"/>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8</w:t>
      </w:r>
      <w:r w:rsidR="0014487F">
        <w:rPr>
          <w:noProof/>
        </w:rPr>
        <w:fldChar w:fldCharType="end"/>
      </w:r>
      <w:r>
        <w:t>: Số bước nhảy trung bình</w:t>
      </w:r>
      <w:bookmarkEnd w:id="130"/>
    </w:p>
    <w:p w14:paraId="22B060B6" w14:textId="784AC5C9" w:rsidR="00AC3D7A" w:rsidRPr="00AC3D7A" w:rsidRDefault="00AC3D7A" w:rsidP="00AC3D7A">
      <w:r>
        <w:t>Số bước nhảy trung bình không thay đổi nhiều giữa các thuật toán do cấu trúc mạng hình cây phân lớp, vì vậy khi đường đi thay đổi nhưng số nút cần đi qua vẫn không đổi (bằng số lớp).</w:t>
      </w:r>
    </w:p>
    <w:p w14:paraId="3A6AD0F8" w14:textId="25990D5F" w:rsidR="00D07496" w:rsidRDefault="00D07496" w:rsidP="00D07496">
      <w:pPr>
        <w:pStyle w:val="ListParagraph"/>
        <w:numPr>
          <w:ilvl w:val="0"/>
          <w:numId w:val="14"/>
        </w:numPr>
      </w:pPr>
      <w:r>
        <w:t>Độ trễ trung bình của các nút từ 17 đến 21</w:t>
      </w:r>
    </w:p>
    <w:p w14:paraId="12D6A471" w14:textId="2ABC76DD" w:rsidR="00366075" w:rsidRDefault="00303659" w:rsidP="00366075">
      <w:pPr>
        <w:pStyle w:val="ListParagraph"/>
        <w:keepNext/>
        <w:jc w:val="center"/>
      </w:pPr>
      <w:r>
        <w:rPr>
          <w:noProof/>
        </w:rPr>
        <w:lastRenderedPageBreak/>
        <w:drawing>
          <wp:inline distT="0" distB="0" distL="0" distR="0" wp14:anchorId="17157572" wp14:editId="544476BA">
            <wp:extent cx="3947919" cy="2960823"/>
            <wp:effectExtent l="0" t="0" r="0" b="0"/>
            <wp:docPr id="13636915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955318" cy="2966372"/>
                    </a:xfrm>
                    <a:prstGeom prst="rect">
                      <a:avLst/>
                    </a:prstGeom>
                    <a:noFill/>
                    <a:ln>
                      <a:noFill/>
                    </a:ln>
                  </pic:spPr>
                </pic:pic>
              </a:graphicData>
            </a:graphic>
          </wp:inline>
        </w:drawing>
      </w:r>
    </w:p>
    <w:p w14:paraId="3F334593" w14:textId="41D2DA9B" w:rsidR="00F03229" w:rsidRDefault="00366075" w:rsidP="00366075">
      <w:pPr>
        <w:pStyle w:val="Caption"/>
      </w:pPr>
      <w:bookmarkStart w:id="131" w:name="_Toc171357112"/>
      <w:r>
        <w:t xml:space="preserve">Hình </w:t>
      </w:r>
      <w:r w:rsidR="0014487F">
        <w:fldChar w:fldCharType="begin"/>
      </w:r>
      <w:r w:rsidR="0014487F">
        <w:instrText xml:space="preserve"> STYLEREF 1 \s </w:instrText>
      </w:r>
      <w:r w:rsidR="0014487F">
        <w:fldChar w:fldCharType="separate"/>
      </w:r>
      <w:r w:rsidR="00C00872">
        <w:rPr>
          <w:noProof/>
        </w:rPr>
        <w:t>5</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19</w:t>
      </w:r>
      <w:r w:rsidR="0014487F">
        <w:rPr>
          <w:noProof/>
        </w:rPr>
        <w:fldChar w:fldCharType="end"/>
      </w:r>
      <w:r>
        <w:t>: Độ trễ trung bình</w:t>
      </w:r>
      <w:bookmarkEnd w:id="131"/>
    </w:p>
    <w:p w14:paraId="2E7852B3" w14:textId="07B47CAF" w:rsidR="00D07496" w:rsidRDefault="00A43B78" w:rsidP="00594466">
      <w:r>
        <w:t xml:space="preserve">Nhận xét: </w:t>
      </w:r>
      <w:r w:rsidR="00594466">
        <w:t xml:space="preserve">Độ trễ truyền tin trong thuật toán </w:t>
      </w:r>
      <w:r w:rsidR="00BF61EA">
        <w:t>ETX-QU</w:t>
      </w:r>
      <w:r w:rsidR="00594466">
        <w:t xml:space="preserve"> cũng thấp hơn so với các thuật toán khác</w:t>
      </w:r>
      <w:r w:rsidR="00A56DC4">
        <w:t xml:space="preserve"> (thấp hơn 18% so với thuật toán </w:t>
      </w:r>
      <w:r w:rsidR="006E01D2">
        <w:t xml:space="preserve">etx </w:t>
      </w:r>
      <w:r w:rsidR="00A56DC4">
        <w:t>tiêu chuẩn)</w:t>
      </w:r>
      <w:r w:rsidR="005500E6">
        <w:t xml:space="preserve"> do giải quyết được vấn đề tắc nghẽn tại các nút trung gian</w:t>
      </w:r>
      <w:r w:rsidR="005D3649">
        <w:t>, các tin nhắn được xử lý nhanh hơn tại nút trung gian</w:t>
      </w:r>
      <w:r w:rsidR="00A56DC4">
        <w:t>.</w:t>
      </w:r>
      <w:r w:rsidR="00F65900">
        <w:t xml:space="preserve"> </w:t>
      </w:r>
    </w:p>
    <w:p w14:paraId="1C20A24E" w14:textId="43137D31" w:rsidR="00CD0095" w:rsidRDefault="00B81195" w:rsidP="00CD0095">
      <w:pPr>
        <w:pStyle w:val="Heading2"/>
      </w:pPr>
      <w:bookmarkStart w:id="132" w:name="_Toc171357181"/>
      <w:r>
        <w:t>Kết luận chương</w:t>
      </w:r>
      <w:bookmarkEnd w:id="132"/>
    </w:p>
    <w:p w14:paraId="186CD2E8" w14:textId="386CFF0E" w:rsidR="00654AA0" w:rsidRDefault="00654AA0" w:rsidP="00654AA0">
      <w:r>
        <w:t xml:space="preserve">Như vậy, từ các kết quả mô phỏng, chúng ta có thể thấy các thuật toán </w:t>
      </w:r>
      <w:r w:rsidR="00C03362">
        <w:t xml:space="preserve">định tuyến cải tiến dựa trên </w:t>
      </w:r>
      <w:r w:rsidR="007F32B4">
        <w:t>RPL</w:t>
      </w:r>
      <w:r w:rsidR="00C03362">
        <w:t xml:space="preserve"> có khả năng cải thiện các nhược điểm mà thuật toán</w:t>
      </w:r>
      <w:r w:rsidR="00E2156E">
        <w:t xml:space="preserve"> RPL-ETX</w:t>
      </w:r>
      <w:r w:rsidR="00C03362">
        <w:t xml:space="preserve"> gặp phải như vấn đề phân bố năng lượng, </w:t>
      </w:r>
      <w:r w:rsidR="00D518C2">
        <w:t>mất bản tin, … Trong đó, thuật toán định tuyến sử dụng etx kết hợp năng lượng còn dư hoạt động tốt</w:t>
      </w:r>
      <w:r w:rsidR="00346740">
        <w:t xml:space="preserve"> về mặt phân bố năng lượng trong cả 2 kịch bản. Trong khi đó thuật toán </w:t>
      </w:r>
      <w:r w:rsidR="007047FF">
        <w:t xml:space="preserve">sử dụng </w:t>
      </w:r>
      <w:r w:rsidR="00BF61EA">
        <w:t>ETX</w:t>
      </w:r>
      <w:r w:rsidR="007047FF">
        <w:t xml:space="preserve"> kết hợp tỉ lệ sử dụng hàng đợi hoạt động tốt với mạng gặp vấn đề tắc nghẽn nặng, lưu lượng lớn. Thuật toán</w:t>
      </w:r>
      <w:r w:rsidR="00BF61EA">
        <w:t xml:space="preserve"> ETX-QU</w:t>
      </w:r>
      <w:r w:rsidR="007D4499">
        <w:t xml:space="preserve"> giúp tăng tỉ lệ truyền thành công, giảm số bản tin mất do tràn hàng đợi</w:t>
      </w:r>
      <w:r w:rsidR="0007765C">
        <w:t>.</w:t>
      </w:r>
      <w:r w:rsidR="0062311D">
        <w:t xml:space="preserve"> Còn thuật toán </w:t>
      </w:r>
      <w:r w:rsidR="00BF61EA">
        <w:t>ETX</w:t>
      </w:r>
      <w:r w:rsidR="0062311D">
        <w:t xml:space="preserve"> kết hợp với rdc cho hiệu quả kém hơn</w:t>
      </w:r>
      <w:r w:rsidR="00B8056D">
        <w:t xml:space="preserve">, tuy nhiên có ưu điểm là </w:t>
      </w:r>
      <w:r w:rsidR="00C075C8">
        <w:t>hoạt động không phụ thuộc vào loại phần cứng của nút (</w:t>
      </w:r>
      <w:r w:rsidR="00CD659B">
        <w:t>ETX-EE</w:t>
      </w:r>
      <w:r w:rsidR="00C075C8">
        <w:t xml:space="preserve"> cần biết giá trị dòng điện hoạt động trong từng chế độ). </w:t>
      </w:r>
      <w:r w:rsidR="00132C84">
        <w:t xml:space="preserve">Việc lựa chọn triển khai thuật toán nào là tùy thuộc vào </w:t>
      </w:r>
      <w:r w:rsidR="002451DA">
        <w:t xml:space="preserve">yêu cầu của từng bài toán mà người dùng yêu cầu. </w:t>
      </w:r>
    </w:p>
    <w:p w14:paraId="76E74A98" w14:textId="77777777" w:rsidR="00854B60" w:rsidRDefault="00854B60">
      <w:r>
        <w:br w:type="page"/>
      </w:r>
    </w:p>
    <w:p w14:paraId="25F04115" w14:textId="77777777" w:rsidR="00466D79" w:rsidRDefault="00466D79" w:rsidP="00654AA0"/>
    <w:p w14:paraId="554159EE" w14:textId="33C156BC" w:rsidR="00854B60" w:rsidRDefault="00854B60" w:rsidP="00854B60">
      <w:pPr>
        <w:pStyle w:val="Heading1"/>
      </w:pPr>
      <w:bookmarkStart w:id="133" w:name="_Toc171357182"/>
      <w:r>
        <w:t>THỬ NGHIỆM THỰC TẾ</w:t>
      </w:r>
      <w:bookmarkEnd w:id="133"/>
    </w:p>
    <w:p w14:paraId="1A60FD04" w14:textId="2432C138" w:rsidR="00EF23B1" w:rsidRPr="00EF23B1" w:rsidRDefault="00BD5CCE" w:rsidP="00EF23B1">
      <w:r>
        <w:t xml:space="preserve">Thử nghiệm thực tế được </w:t>
      </w:r>
      <w:r w:rsidR="00D21597">
        <w:t xml:space="preserve">thực hiện nhằm kiểm tra xem các kết quả mô phỏng có </w:t>
      </w:r>
      <w:r w:rsidR="00CD43C2">
        <w:t xml:space="preserve">còn </w:t>
      </w:r>
      <w:r w:rsidR="00D21597">
        <w:t xml:space="preserve">phù hợp </w:t>
      </w:r>
      <w:r w:rsidR="00747CFE">
        <w:t>trong môi trường thật hay không.</w:t>
      </w:r>
      <w:r w:rsidR="00904961">
        <w:t xml:space="preserve"> Trong chương này, em sẽ trình bày về môi trường thử nghiệm</w:t>
      </w:r>
      <w:r w:rsidR="002D596F">
        <w:t>, kết quả thử nghiệm và các đánh giá thu được.</w:t>
      </w:r>
    </w:p>
    <w:p w14:paraId="7EAC22C8" w14:textId="3B865BA0" w:rsidR="004C5E33" w:rsidRDefault="004C5E33" w:rsidP="004C5E33">
      <w:pPr>
        <w:pStyle w:val="Heading2"/>
      </w:pPr>
      <w:bookmarkStart w:id="134" w:name="_Toc171357183"/>
      <w:r>
        <w:t>Tham số thử nghiệm</w:t>
      </w:r>
      <w:bookmarkEnd w:id="134"/>
    </w:p>
    <w:p w14:paraId="32A74C9C" w14:textId="099914D6" w:rsidR="00003307" w:rsidRDefault="00A4155E" w:rsidP="000E7175">
      <w:r>
        <w:t xml:space="preserve">Năng lượng tiêu thụ của mỗi nút được xác định bằng ước lượng phần mềm, đã được trình bày trong </w:t>
      </w:r>
      <w:r w:rsidR="00D71217">
        <w:fldChar w:fldCharType="begin"/>
      </w:r>
      <w:r w:rsidR="00D71217">
        <w:instrText xml:space="preserve"> REF _Ref171345833 \r \h </w:instrText>
      </w:r>
      <w:r w:rsidR="00D71217">
        <w:fldChar w:fldCharType="separate"/>
      </w:r>
      <w:r w:rsidR="00C00872">
        <w:t>3.1.1</w:t>
      </w:r>
      <w:r w:rsidR="00D71217">
        <w:fldChar w:fldCharType="end"/>
      </w:r>
      <w:r w:rsidR="00E562E9">
        <w:t xml:space="preserve"> .</w:t>
      </w:r>
      <w:r w:rsidR="00940598">
        <w:t xml:space="preserve"> </w:t>
      </w:r>
      <w:r w:rsidR="00BA5217">
        <w:t xml:space="preserve">Để xác định năng lượng tiêu thụ của mỗi nút, chúng ta cần biết dòng tiêu thụ trong từng chế độ, sau đó áp dụng công thức (3.1). </w:t>
      </w:r>
      <w:r w:rsidR="00003307">
        <w:t xml:space="preserve">Cụ thể, các chế độ hoạt động của </w:t>
      </w:r>
      <w:r w:rsidR="00D86B33">
        <w:t>nút bao gồm:</w:t>
      </w:r>
    </w:p>
    <w:p w14:paraId="2A26895E" w14:textId="6836477C" w:rsidR="00D86B33" w:rsidRDefault="00A90ED7" w:rsidP="00D86B33">
      <w:pPr>
        <w:pStyle w:val="ListParagraph"/>
        <w:numPr>
          <w:ilvl w:val="0"/>
          <w:numId w:val="10"/>
        </w:numPr>
      </w:pPr>
      <w:r>
        <w:t>C</w:t>
      </w:r>
      <w:r w:rsidR="00D86B33">
        <w:t>pu: Trạng thái cpu hoạt động</w:t>
      </w:r>
    </w:p>
    <w:p w14:paraId="237098E4" w14:textId="7FE4F4E4" w:rsidR="00D86B33" w:rsidRDefault="00A90ED7" w:rsidP="00D86B33">
      <w:pPr>
        <w:pStyle w:val="ListParagraph"/>
        <w:numPr>
          <w:ilvl w:val="0"/>
          <w:numId w:val="10"/>
        </w:numPr>
      </w:pPr>
      <w:r>
        <w:t>L</w:t>
      </w:r>
      <w:r w:rsidR="00D86B33">
        <w:t>pm: Trạng thái low power mode, khi cpu vào chế độ ngủ để tiết kiệm năng lượng</w:t>
      </w:r>
    </w:p>
    <w:p w14:paraId="31A63015" w14:textId="77AB97FB" w:rsidR="00D86B33" w:rsidRDefault="00A90ED7" w:rsidP="00D86B33">
      <w:pPr>
        <w:pStyle w:val="ListParagraph"/>
        <w:numPr>
          <w:ilvl w:val="0"/>
          <w:numId w:val="10"/>
        </w:numPr>
      </w:pPr>
      <w:r>
        <w:t>T</w:t>
      </w:r>
      <w:r w:rsidR="00D86B33">
        <w:t>ransmit: Bộ radio hoạt động để gửi dữ liệu</w:t>
      </w:r>
    </w:p>
    <w:p w14:paraId="212F2EE3" w14:textId="4D269DF4" w:rsidR="00D86B33" w:rsidRDefault="00A90ED7" w:rsidP="00D86B33">
      <w:pPr>
        <w:pStyle w:val="ListParagraph"/>
        <w:numPr>
          <w:ilvl w:val="0"/>
          <w:numId w:val="10"/>
        </w:numPr>
      </w:pPr>
      <w:r>
        <w:t>L</w:t>
      </w:r>
      <w:r w:rsidR="00D86B33">
        <w:t>isten: Bộ radio lắng nghe dữ liệu gửi từ nút khác</w:t>
      </w:r>
    </w:p>
    <w:p w14:paraId="7C63FD2A" w14:textId="779C6D7A" w:rsidR="00BA5217" w:rsidRDefault="00BA5217" w:rsidP="000E7175">
      <w:r>
        <w:t xml:space="preserve">Từ </w:t>
      </w:r>
      <w:r>
        <w:fldChar w:fldCharType="begin"/>
      </w:r>
      <w:r>
        <w:instrText xml:space="preserve"> REF _Ref170134911 \h </w:instrText>
      </w:r>
      <w:r>
        <w:fldChar w:fldCharType="separate"/>
      </w:r>
      <w:r w:rsidR="00C00872">
        <w:t xml:space="preserve">Bảng </w:t>
      </w:r>
      <w:r w:rsidR="00C00872">
        <w:rPr>
          <w:noProof/>
        </w:rPr>
        <w:t>4</w:t>
      </w:r>
      <w:r w:rsidR="00C00872">
        <w:t>.</w:t>
      </w:r>
      <w:r w:rsidR="00C00872">
        <w:rPr>
          <w:noProof/>
        </w:rPr>
        <w:t>3</w:t>
      </w:r>
      <w:r>
        <w:fldChar w:fldCharType="end"/>
      </w:r>
      <w:r>
        <w:t xml:space="preserve"> dòng tiêu thụ trong các chế độ của cảm biến như sau:</w:t>
      </w:r>
    </w:p>
    <w:p w14:paraId="17284413" w14:textId="1406AF6C" w:rsidR="00E316B6" w:rsidRDefault="00E316B6" w:rsidP="00E316B6">
      <w:pPr>
        <w:pStyle w:val="Caption"/>
        <w:keepNext/>
      </w:pPr>
      <w:bookmarkStart w:id="135" w:name="_Toc171357066"/>
      <w:r>
        <w:t xml:space="preserve">Bảng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A77601">
        <w:t>.</w:t>
      </w:r>
      <w:r w:rsidR="0014487F">
        <w:fldChar w:fldCharType="begin"/>
      </w:r>
      <w:r w:rsidR="0014487F">
        <w:instrText xml:space="preserve"> SEQ B</w:instrText>
      </w:r>
      <w:r w:rsidR="0014487F">
        <w:instrText>ả</w:instrText>
      </w:r>
      <w:r w:rsidR="0014487F">
        <w:instrText xml:space="preserve">ng \* ARABIC \s 1 </w:instrText>
      </w:r>
      <w:r w:rsidR="0014487F">
        <w:fldChar w:fldCharType="separate"/>
      </w:r>
      <w:r w:rsidR="00C00872">
        <w:rPr>
          <w:noProof/>
        </w:rPr>
        <w:t>1</w:t>
      </w:r>
      <w:r w:rsidR="0014487F">
        <w:rPr>
          <w:noProof/>
        </w:rPr>
        <w:fldChar w:fldCharType="end"/>
      </w:r>
      <w:r>
        <w:t>: Dòng tiêu thụ trong từng chế độ của cc2650</w:t>
      </w:r>
      <w:bookmarkEnd w:id="135"/>
    </w:p>
    <w:tbl>
      <w:tblPr>
        <w:tblStyle w:val="TableGrid"/>
        <w:tblW w:w="0" w:type="auto"/>
        <w:tblInd w:w="2245" w:type="dxa"/>
        <w:tblLook w:val="04A0" w:firstRow="1" w:lastRow="0" w:firstColumn="1" w:lastColumn="0" w:noHBand="0" w:noVBand="1"/>
      </w:tblPr>
      <w:tblGrid>
        <w:gridCol w:w="2002"/>
        <w:gridCol w:w="2048"/>
      </w:tblGrid>
      <w:tr w:rsidR="00BA5217" w14:paraId="772B7BEC" w14:textId="77777777" w:rsidTr="002D456D">
        <w:tc>
          <w:tcPr>
            <w:tcW w:w="2002" w:type="dxa"/>
          </w:tcPr>
          <w:p w14:paraId="22F41CB6" w14:textId="77777777" w:rsidR="00BA5217" w:rsidRPr="00304153" w:rsidRDefault="00BA5217" w:rsidP="002D456D">
            <w:pPr>
              <w:jc w:val="center"/>
              <w:rPr>
                <w:b/>
                <w:bCs/>
              </w:rPr>
            </w:pPr>
            <w:r w:rsidRPr="00304153">
              <w:rPr>
                <w:b/>
                <w:bCs/>
              </w:rPr>
              <w:t>Chế độ</w:t>
            </w:r>
          </w:p>
        </w:tc>
        <w:tc>
          <w:tcPr>
            <w:tcW w:w="2048" w:type="dxa"/>
          </w:tcPr>
          <w:p w14:paraId="09FE2DB0" w14:textId="77777777" w:rsidR="00BA5217" w:rsidRPr="00304153" w:rsidRDefault="00BA5217" w:rsidP="002D456D">
            <w:pPr>
              <w:jc w:val="center"/>
              <w:rPr>
                <w:b/>
                <w:bCs/>
              </w:rPr>
            </w:pPr>
            <w:r w:rsidRPr="00304153">
              <w:rPr>
                <w:b/>
                <w:bCs/>
              </w:rPr>
              <w:t>Dòng tiêu thụ</w:t>
            </w:r>
          </w:p>
        </w:tc>
      </w:tr>
      <w:tr w:rsidR="00BA5217" w14:paraId="14CEE384" w14:textId="77777777" w:rsidTr="002D456D">
        <w:tc>
          <w:tcPr>
            <w:tcW w:w="2002" w:type="dxa"/>
          </w:tcPr>
          <w:p w14:paraId="5A3DF568" w14:textId="77777777" w:rsidR="00BA5217" w:rsidRDefault="00BA5217" w:rsidP="002D456D">
            <w:pPr>
              <w:jc w:val="center"/>
            </w:pPr>
            <w:r>
              <w:t>Cpu</w:t>
            </w:r>
          </w:p>
        </w:tc>
        <w:tc>
          <w:tcPr>
            <w:tcW w:w="2048" w:type="dxa"/>
          </w:tcPr>
          <w:p w14:paraId="15FC8D8C" w14:textId="77777777" w:rsidR="00BA5217" w:rsidRDefault="00BA5217" w:rsidP="002D456D">
            <w:pPr>
              <w:jc w:val="center"/>
            </w:pPr>
            <w:r>
              <w:t>2.94mA</w:t>
            </w:r>
          </w:p>
        </w:tc>
      </w:tr>
      <w:tr w:rsidR="00BA5217" w14:paraId="6EA0F5F0" w14:textId="77777777" w:rsidTr="002D456D">
        <w:tc>
          <w:tcPr>
            <w:tcW w:w="2002" w:type="dxa"/>
          </w:tcPr>
          <w:p w14:paraId="5FFB0682" w14:textId="77777777" w:rsidR="00BA5217" w:rsidRDefault="00BA5217" w:rsidP="002D456D">
            <w:pPr>
              <w:jc w:val="center"/>
            </w:pPr>
            <w:r>
              <w:t>Lpm</w:t>
            </w:r>
          </w:p>
        </w:tc>
        <w:tc>
          <w:tcPr>
            <w:tcW w:w="2048" w:type="dxa"/>
          </w:tcPr>
          <w:p w14:paraId="3C3594F9" w14:textId="77777777" w:rsidR="00BA5217" w:rsidRDefault="00BA5217" w:rsidP="002D456D">
            <w:pPr>
              <w:jc w:val="center"/>
            </w:pPr>
            <w:r>
              <w:t>1.2uA</w:t>
            </w:r>
          </w:p>
        </w:tc>
      </w:tr>
      <w:tr w:rsidR="00BA5217" w14:paraId="028937C5" w14:textId="77777777" w:rsidTr="002D456D">
        <w:tc>
          <w:tcPr>
            <w:tcW w:w="2002" w:type="dxa"/>
          </w:tcPr>
          <w:p w14:paraId="3007DE17" w14:textId="77777777" w:rsidR="00BA5217" w:rsidRDefault="00BA5217" w:rsidP="002D456D">
            <w:pPr>
              <w:jc w:val="center"/>
            </w:pPr>
            <w:r>
              <w:t>Tx</w:t>
            </w:r>
          </w:p>
        </w:tc>
        <w:tc>
          <w:tcPr>
            <w:tcW w:w="2048" w:type="dxa"/>
          </w:tcPr>
          <w:p w14:paraId="38DFF365" w14:textId="77777777" w:rsidR="00BA5217" w:rsidRDefault="00BA5217" w:rsidP="002D456D">
            <w:pPr>
              <w:jc w:val="center"/>
            </w:pPr>
            <w:r>
              <w:t>6.1mA</w:t>
            </w:r>
          </w:p>
        </w:tc>
      </w:tr>
      <w:tr w:rsidR="00BA5217" w14:paraId="22E8B46D" w14:textId="77777777" w:rsidTr="002D456D">
        <w:tc>
          <w:tcPr>
            <w:tcW w:w="2002" w:type="dxa"/>
          </w:tcPr>
          <w:p w14:paraId="652D3E61" w14:textId="77777777" w:rsidR="00BA5217" w:rsidRDefault="00BA5217" w:rsidP="002D456D">
            <w:pPr>
              <w:jc w:val="center"/>
            </w:pPr>
            <w:r>
              <w:t>Rx</w:t>
            </w:r>
          </w:p>
        </w:tc>
        <w:tc>
          <w:tcPr>
            <w:tcW w:w="2048" w:type="dxa"/>
          </w:tcPr>
          <w:p w14:paraId="13BF09D4" w14:textId="77777777" w:rsidR="00BA5217" w:rsidRDefault="00BA5217" w:rsidP="002D456D">
            <w:pPr>
              <w:jc w:val="center"/>
            </w:pPr>
            <w:r>
              <w:t>5.9mA</w:t>
            </w:r>
          </w:p>
        </w:tc>
      </w:tr>
    </w:tbl>
    <w:p w14:paraId="4C4A2852" w14:textId="0AD51DE8" w:rsidR="004C5E33" w:rsidRDefault="004C5E33" w:rsidP="004C5E33">
      <w:pPr>
        <w:pStyle w:val="Heading2"/>
      </w:pPr>
      <w:bookmarkStart w:id="136" w:name="_Toc171357184"/>
      <w:r>
        <w:t>Kết quả thử nghiệm</w:t>
      </w:r>
      <w:bookmarkEnd w:id="136"/>
    </w:p>
    <w:p w14:paraId="7A3916E0" w14:textId="68B0934E" w:rsidR="000F1102" w:rsidRDefault="000F1102" w:rsidP="000F1102">
      <w:r>
        <w:t xml:space="preserve">Thực hiện tiến hành thử nghiệm trong 60 phút. </w:t>
      </w:r>
    </w:p>
    <w:p w14:paraId="3F1E730F" w14:textId="77777777" w:rsidR="00CC3C57" w:rsidRDefault="000F1102" w:rsidP="00CC3C57">
      <w:pPr>
        <w:keepNext/>
        <w:jc w:val="center"/>
      </w:pPr>
      <w:r>
        <w:rPr>
          <w:noProof/>
        </w:rPr>
        <w:drawing>
          <wp:inline distT="0" distB="0" distL="0" distR="0" wp14:anchorId="18BF0F88" wp14:editId="3C4D46B0">
            <wp:extent cx="3865418" cy="2575429"/>
            <wp:effectExtent l="0" t="0" r="1905" b="0"/>
            <wp:docPr id="1443356178"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356178" name="Picture 4" descr="A screenshot of a computer&#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78071" cy="2583860"/>
                    </a:xfrm>
                    <a:prstGeom prst="rect">
                      <a:avLst/>
                    </a:prstGeom>
                    <a:noFill/>
                    <a:ln>
                      <a:noFill/>
                    </a:ln>
                  </pic:spPr>
                </pic:pic>
              </a:graphicData>
            </a:graphic>
          </wp:inline>
        </w:drawing>
      </w:r>
    </w:p>
    <w:p w14:paraId="7B2F866F" w14:textId="2673E8F4" w:rsidR="000F1102" w:rsidRDefault="00CC3C57" w:rsidP="00CC3C57">
      <w:pPr>
        <w:pStyle w:val="Caption"/>
      </w:pPr>
      <w:bookmarkStart w:id="137" w:name="_Toc171357113"/>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t>.</w:t>
      </w:r>
      <w:r w:rsidR="0014487F">
        <w:fldChar w:fldCharType="begin"/>
      </w:r>
      <w:r w:rsidR="0014487F">
        <w:instrText xml:space="preserve"> SEQ Hình \* ARABIC \s 1 </w:instrText>
      </w:r>
      <w:r w:rsidR="0014487F">
        <w:fldChar w:fldCharType="separate"/>
      </w:r>
      <w:r w:rsidR="00C00872">
        <w:rPr>
          <w:noProof/>
        </w:rPr>
        <w:t>1</w:t>
      </w:r>
      <w:r w:rsidR="0014487F">
        <w:rPr>
          <w:noProof/>
        </w:rPr>
        <w:fldChar w:fldCharType="end"/>
      </w:r>
      <w:r>
        <w:t>: Giao diện theo dõi</w:t>
      </w:r>
      <w:bookmarkEnd w:id="137"/>
    </w:p>
    <w:p w14:paraId="210CF55D" w14:textId="77777777" w:rsidR="000F1102" w:rsidRDefault="000F1102" w:rsidP="000F1102">
      <w:r>
        <w:t>Lượng năng lượng còn lại của mỗi nút được theo dõi theo thời gian thực:</w:t>
      </w:r>
    </w:p>
    <w:p w14:paraId="092DBA85" w14:textId="77777777" w:rsidR="000F1102" w:rsidRDefault="000F1102" w:rsidP="000F1102">
      <w:pPr>
        <w:keepNext/>
        <w:jc w:val="center"/>
      </w:pPr>
      <w:r>
        <w:rPr>
          <w:noProof/>
        </w:rPr>
        <w:lastRenderedPageBreak/>
        <w:drawing>
          <wp:inline distT="0" distB="0" distL="0" distR="0" wp14:anchorId="0BDC1F4E" wp14:editId="16A99D39">
            <wp:extent cx="3569295" cy="2382751"/>
            <wp:effectExtent l="0" t="0" r="0" b="0"/>
            <wp:docPr id="171919333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193333" name="Picture 5" descr="A screenshot of a graph&#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580043" cy="2389926"/>
                    </a:xfrm>
                    <a:prstGeom prst="rect">
                      <a:avLst/>
                    </a:prstGeom>
                    <a:noFill/>
                    <a:ln>
                      <a:noFill/>
                    </a:ln>
                  </pic:spPr>
                </pic:pic>
              </a:graphicData>
            </a:graphic>
          </wp:inline>
        </w:drawing>
      </w:r>
    </w:p>
    <w:p w14:paraId="3A59299A" w14:textId="18A16900" w:rsidR="000F1102" w:rsidRDefault="000F1102" w:rsidP="000F1102">
      <w:pPr>
        <w:pStyle w:val="Caption"/>
      </w:pPr>
      <w:bookmarkStart w:id="138" w:name="_Toc171357114"/>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2</w:t>
      </w:r>
      <w:r w:rsidR="0014487F">
        <w:rPr>
          <w:noProof/>
        </w:rPr>
        <w:fldChar w:fldCharType="end"/>
      </w:r>
      <w:r>
        <w:t xml:space="preserve">: </w:t>
      </w:r>
      <w:r w:rsidRPr="005A198F">
        <w:t>Theo dõi năng lượng theo thời gian thực</w:t>
      </w:r>
      <w:bookmarkEnd w:id="138"/>
    </w:p>
    <w:p w14:paraId="099DD603" w14:textId="77777777" w:rsidR="000F1102" w:rsidRPr="00C11C1D" w:rsidRDefault="000F1102" w:rsidP="000F1102">
      <w:r>
        <w:t>Các kết quả thu được như sau:</w:t>
      </w:r>
    </w:p>
    <w:p w14:paraId="0727D522" w14:textId="77777777" w:rsidR="000F1102" w:rsidRDefault="000F1102" w:rsidP="000F1102">
      <w:pPr>
        <w:pStyle w:val="ListParagraph"/>
        <w:numPr>
          <w:ilvl w:val="0"/>
          <w:numId w:val="21"/>
        </w:numPr>
      </w:pPr>
      <w:r>
        <w:t>Phân bố năng lượng còn lại</w:t>
      </w:r>
    </w:p>
    <w:p w14:paraId="1E283AFE" w14:textId="77777777" w:rsidR="000F1102" w:rsidRDefault="000F1102" w:rsidP="000F1102">
      <w:pPr>
        <w:pStyle w:val="ListParagraph"/>
        <w:keepNext/>
        <w:jc w:val="center"/>
      </w:pPr>
      <w:r>
        <w:rPr>
          <w:noProof/>
        </w:rPr>
        <w:drawing>
          <wp:inline distT="0" distB="0" distL="0" distR="0" wp14:anchorId="04015BCB" wp14:editId="432B242E">
            <wp:extent cx="4328327" cy="3246118"/>
            <wp:effectExtent l="0" t="0" r="0" b="0"/>
            <wp:docPr id="1118472945" name="Picture 14" descr="A graph with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472945" name="Picture 14" descr="A graph with numbers and a number&#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42057" cy="3256415"/>
                    </a:xfrm>
                    <a:prstGeom prst="rect">
                      <a:avLst/>
                    </a:prstGeom>
                    <a:noFill/>
                    <a:ln>
                      <a:noFill/>
                    </a:ln>
                  </pic:spPr>
                </pic:pic>
              </a:graphicData>
            </a:graphic>
          </wp:inline>
        </w:drawing>
      </w:r>
    </w:p>
    <w:p w14:paraId="086BDA40" w14:textId="155BCA5D" w:rsidR="000F1102" w:rsidRDefault="000F1102" w:rsidP="000F1102">
      <w:pPr>
        <w:pStyle w:val="Caption"/>
      </w:pPr>
      <w:bookmarkStart w:id="139" w:name="_Toc171357115"/>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3</w:t>
      </w:r>
      <w:r w:rsidR="0014487F">
        <w:rPr>
          <w:noProof/>
        </w:rPr>
        <w:fldChar w:fldCharType="end"/>
      </w:r>
      <w:r>
        <w:t xml:space="preserve">: Phân bố năng lượng còn lại của </w:t>
      </w:r>
      <w:r w:rsidR="00B6435D">
        <w:t>RPL-ETX</w:t>
      </w:r>
      <w:r>
        <w:t xml:space="preserve"> thực nghiệm</w:t>
      </w:r>
      <w:bookmarkEnd w:id="139"/>
    </w:p>
    <w:p w14:paraId="2CA070AA" w14:textId="77777777" w:rsidR="000F1102" w:rsidRDefault="000F1102" w:rsidP="000F1102">
      <w:pPr>
        <w:keepNext/>
        <w:jc w:val="center"/>
      </w:pPr>
      <w:r>
        <w:rPr>
          <w:noProof/>
        </w:rPr>
        <w:lastRenderedPageBreak/>
        <w:drawing>
          <wp:inline distT="0" distB="0" distL="0" distR="0" wp14:anchorId="6917E3B5" wp14:editId="54877F47">
            <wp:extent cx="4474029" cy="3355391"/>
            <wp:effectExtent l="0" t="0" r="3175" b="0"/>
            <wp:docPr id="1772880409" name="Picture 15" descr="A graph of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80409" name="Picture 15" descr="A graph of blue rectangular bars&#10;&#10;Description automatically generated with medium confidenc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493313" cy="3369853"/>
                    </a:xfrm>
                    <a:prstGeom prst="rect">
                      <a:avLst/>
                    </a:prstGeom>
                    <a:noFill/>
                    <a:ln>
                      <a:noFill/>
                    </a:ln>
                  </pic:spPr>
                </pic:pic>
              </a:graphicData>
            </a:graphic>
          </wp:inline>
        </w:drawing>
      </w:r>
    </w:p>
    <w:p w14:paraId="220EF211" w14:textId="363EECF9" w:rsidR="000F1102" w:rsidRDefault="000F1102" w:rsidP="000F1102">
      <w:pPr>
        <w:pStyle w:val="Caption"/>
      </w:pPr>
      <w:bookmarkStart w:id="140" w:name="_Toc171357116"/>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4</w:t>
      </w:r>
      <w:r w:rsidR="0014487F">
        <w:rPr>
          <w:noProof/>
        </w:rPr>
        <w:fldChar w:fldCharType="end"/>
      </w:r>
      <w:r>
        <w:t xml:space="preserve">: </w:t>
      </w:r>
      <w:r w:rsidRPr="0055531E">
        <w:t xml:space="preserve">Phân bố năng lượng còn lại của </w:t>
      </w:r>
      <w:r w:rsidR="0055149E">
        <w:t>ETX-EE</w:t>
      </w:r>
      <w:bookmarkEnd w:id="140"/>
    </w:p>
    <w:p w14:paraId="32693484" w14:textId="77777777" w:rsidR="000F1102" w:rsidRDefault="000F1102" w:rsidP="000F1102">
      <w:pPr>
        <w:keepNext/>
        <w:jc w:val="center"/>
      </w:pPr>
      <w:r>
        <w:rPr>
          <w:noProof/>
        </w:rPr>
        <w:drawing>
          <wp:inline distT="0" distB="0" distL="0" distR="0" wp14:anchorId="6D2AAF8A" wp14:editId="199D3ECA">
            <wp:extent cx="4252853" cy="3189514"/>
            <wp:effectExtent l="0" t="0" r="0" b="0"/>
            <wp:docPr id="1625840441" name="Picture 16"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840441" name="Picture 16" descr="A graph with numbers and a number of blue bars&#10;&#10;Description automatically generated with medium confidence"/>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60044" cy="3194907"/>
                    </a:xfrm>
                    <a:prstGeom prst="rect">
                      <a:avLst/>
                    </a:prstGeom>
                    <a:noFill/>
                    <a:ln>
                      <a:noFill/>
                    </a:ln>
                  </pic:spPr>
                </pic:pic>
              </a:graphicData>
            </a:graphic>
          </wp:inline>
        </w:drawing>
      </w:r>
    </w:p>
    <w:p w14:paraId="09108A97" w14:textId="2C675FC1" w:rsidR="000F1102" w:rsidRDefault="000F1102" w:rsidP="000F1102">
      <w:pPr>
        <w:pStyle w:val="Caption"/>
      </w:pPr>
      <w:bookmarkStart w:id="141" w:name="_Toc171357117"/>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5</w:t>
      </w:r>
      <w:r w:rsidR="0014487F">
        <w:rPr>
          <w:noProof/>
        </w:rPr>
        <w:fldChar w:fldCharType="end"/>
      </w:r>
      <w:r>
        <w:t xml:space="preserve">: Phân bố năng lượng còn lại của </w:t>
      </w:r>
      <w:r w:rsidR="0055149E">
        <w:t>ETX-RDC</w:t>
      </w:r>
      <w:bookmarkEnd w:id="141"/>
    </w:p>
    <w:p w14:paraId="5AA18624" w14:textId="77777777" w:rsidR="000F1102" w:rsidRDefault="000F1102" w:rsidP="000F1102">
      <w:pPr>
        <w:keepNext/>
        <w:jc w:val="center"/>
      </w:pPr>
      <w:r>
        <w:rPr>
          <w:noProof/>
        </w:rPr>
        <w:lastRenderedPageBreak/>
        <w:drawing>
          <wp:inline distT="0" distB="0" distL="0" distR="0" wp14:anchorId="407E9663" wp14:editId="535C26FC">
            <wp:extent cx="4180115" cy="3134964"/>
            <wp:effectExtent l="0" t="0" r="0" b="8890"/>
            <wp:docPr id="113818666" name="Picture 17" descr="A graph of blue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18666" name="Picture 17" descr="A graph of blue rectangular bars&#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91920" cy="3143818"/>
                    </a:xfrm>
                    <a:prstGeom prst="rect">
                      <a:avLst/>
                    </a:prstGeom>
                    <a:noFill/>
                    <a:ln>
                      <a:noFill/>
                    </a:ln>
                  </pic:spPr>
                </pic:pic>
              </a:graphicData>
            </a:graphic>
          </wp:inline>
        </w:drawing>
      </w:r>
    </w:p>
    <w:p w14:paraId="01A3F144" w14:textId="2F853EF2" w:rsidR="000F1102" w:rsidRDefault="000F1102" w:rsidP="000F1102">
      <w:pPr>
        <w:pStyle w:val="Caption"/>
      </w:pPr>
      <w:bookmarkStart w:id="142" w:name="_Toc171357118"/>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6</w:t>
      </w:r>
      <w:r w:rsidR="0014487F">
        <w:rPr>
          <w:noProof/>
        </w:rPr>
        <w:fldChar w:fldCharType="end"/>
      </w:r>
      <w:r>
        <w:t>:</w:t>
      </w:r>
      <w:r w:rsidRPr="009E7DFF">
        <w:t xml:space="preserve"> Phân bố năng lượng còn lại của </w:t>
      </w:r>
      <w:r w:rsidR="00E5081C">
        <w:t>ETX-QU</w:t>
      </w:r>
      <w:bookmarkEnd w:id="142"/>
    </w:p>
    <w:p w14:paraId="096B7D8C" w14:textId="77777777" w:rsidR="000F1102" w:rsidRDefault="000F1102" w:rsidP="000F1102">
      <w:pPr>
        <w:pStyle w:val="ListParagraph"/>
        <w:numPr>
          <w:ilvl w:val="0"/>
          <w:numId w:val="21"/>
        </w:numPr>
      </w:pPr>
      <w:r>
        <w:t>Tổng năng lượng còn lại</w:t>
      </w:r>
    </w:p>
    <w:p w14:paraId="7BBC0E0B" w14:textId="77777777" w:rsidR="000F1102" w:rsidRDefault="000F1102" w:rsidP="000F1102">
      <w:pPr>
        <w:pStyle w:val="ListParagraph"/>
        <w:keepNext/>
        <w:jc w:val="center"/>
      </w:pPr>
      <w:r>
        <w:rPr>
          <w:noProof/>
        </w:rPr>
        <w:drawing>
          <wp:inline distT="0" distB="0" distL="0" distR="0" wp14:anchorId="11507548" wp14:editId="56AFF591">
            <wp:extent cx="4165642" cy="3124109"/>
            <wp:effectExtent l="0" t="0" r="6350" b="635"/>
            <wp:docPr id="888117209"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17209" name="Picture 18" descr="A graph of different colored squares&#10;&#10;Description automatically generated with medium confidenc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76759" cy="3132446"/>
                    </a:xfrm>
                    <a:prstGeom prst="rect">
                      <a:avLst/>
                    </a:prstGeom>
                    <a:noFill/>
                    <a:ln>
                      <a:noFill/>
                    </a:ln>
                  </pic:spPr>
                </pic:pic>
              </a:graphicData>
            </a:graphic>
          </wp:inline>
        </w:drawing>
      </w:r>
    </w:p>
    <w:p w14:paraId="7873AB73" w14:textId="3F6AC1F8" w:rsidR="000F1102" w:rsidRDefault="000F1102" w:rsidP="000F1102">
      <w:pPr>
        <w:pStyle w:val="Caption"/>
      </w:pPr>
      <w:bookmarkStart w:id="143" w:name="_Toc171357119"/>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7</w:t>
      </w:r>
      <w:r w:rsidR="0014487F">
        <w:rPr>
          <w:noProof/>
        </w:rPr>
        <w:fldChar w:fldCharType="end"/>
      </w:r>
      <w:r>
        <w:t xml:space="preserve">: </w:t>
      </w:r>
      <w:r w:rsidRPr="00CC2D38">
        <w:t>Tổng năng lượng còn lại thực nghiệm</w:t>
      </w:r>
      <w:bookmarkEnd w:id="143"/>
    </w:p>
    <w:p w14:paraId="08854F25" w14:textId="77777777" w:rsidR="000F1102" w:rsidRDefault="000F1102" w:rsidP="000F1102">
      <w:pPr>
        <w:pStyle w:val="ListParagraph"/>
        <w:numPr>
          <w:ilvl w:val="0"/>
          <w:numId w:val="21"/>
        </w:numPr>
      </w:pPr>
      <w:r>
        <w:t>Tỉ lệ truyền gói tin thành công</w:t>
      </w:r>
    </w:p>
    <w:p w14:paraId="7D39F55C" w14:textId="77777777" w:rsidR="000F1102" w:rsidRDefault="000F1102" w:rsidP="000F1102">
      <w:pPr>
        <w:pStyle w:val="ListParagraph"/>
        <w:keepNext/>
        <w:jc w:val="center"/>
      </w:pPr>
      <w:r>
        <w:rPr>
          <w:noProof/>
        </w:rPr>
        <w:lastRenderedPageBreak/>
        <w:drawing>
          <wp:inline distT="0" distB="0" distL="0" distR="0" wp14:anchorId="376C8E2C" wp14:editId="5A97074C">
            <wp:extent cx="4049523" cy="3037023"/>
            <wp:effectExtent l="0" t="0" r="8255" b="0"/>
            <wp:docPr id="650143283"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143283" name="Picture 19" descr="A graph of different colored squares&#10;&#10;Description automatically generated with medium confidenc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056567" cy="3042306"/>
                    </a:xfrm>
                    <a:prstGeom prst="rect">
                      <a:avLst/>
                    </a:prstGeom>
                    <a:noFill/>
                    <a:ln>
                      <a:noFill/>
                    </a:ln>
                  </pic:spPr>
                </pic:pic>
              </a:graphicData>
            </a:graphic>
          </wp:inline>
        </w:drawing>
      </w:r>
    </w:p>
    <w:p w14:paraId="3386D018" w14:textId="1EEC3EA0" w:rsidR="000F1102" w:rsidRDefault="000F1102" w:rsidP="000F1102">
      <w:pPr>
        <w:pStyle w:val="Caption"/>
      </w:pPr>
      <w:bookmarkStart w:id="144" w:name="_Toc171357120"/>
      <w:r>
        <w:t xml:space="preserve">Hình </w:t>
      </w:r>
      <w:r w:rsidR="0014487F">
        <w:fldChar w:fldCharType="begin"/>
      </w:r>
      <w:r w:rsidR="0014487F">
        <w:instrText xml:space="preserve"> STYLEREF 1 \s </w:instrText>
      </w:r>
      <w:r w:rsidR="0014487F">
        <w:fldChar w:fldCharType="separate"/>
      </w:r>
      <w:r w:rsidR="00C00872">
        <w:rPr>
          <w:noProof/>
        </w:rPr>
        <w:t>6</w:t>
      </w:r>
      <w:r w:rsidR="0014487F">
        <w:rPr>
          <w:noProof/>
        </w:rPr>
        <w:fldChar w:fldCharType="end"/>
      </w:r>
      <w:r w:rsidR="00CC3C57">
        <w:t>.</w:t>
      </w:r>
      <w:r w:rsidR="0014487F">
        <w:fldChar w:fldCharType="begin"/>
      </w:r>
      <w:r w:rsidR="0014487F">
        <w:instrText xml:space="preserve"> SEQ Hình \* ARABIC \s 1 </w:instrText>
      </w:r>
      <w:r w:rsidR="0014487F">
        <w:fldChar w:fldCharType="separate"/>
      </w:r>
      <w:r w:rsidR="00C00872">
        <w:rPr>
          <w:noProof/>
        </w:rPr>
        <w:t>8</w:t>
      </w:r>
      <w:r w:rsidR="0014487F">
        <w:rPr>
          <w:noProof/>
        </w:rPr>
        <w:fldChar w:fldCharType="end"/>
      </w:r>
      <w:r>
        <w:t>: Tỉ lệ truyền gói tin thành công thực nghiệm</w:t>
      </w:r>
      <w:bookmarkEnd w:id="144"/>
    </w:p>
    <w:p w14:paraId="048ED0B4" w14:textId="52892896" w:rsidR="007D5544" w:rsidRDefault="000F1102" w:rsidP="000F1102">
      <w:r>
        <w:t xml:space="preserve">Nhận xét: Các kết quả thực nghiệm cho thấy thuật toán </w:t>
      </w:r>
      <w:r w:rsidR="00CA1C50">
        <w:t>ETX-EE</w:t>
      </w:r>
      <w:r>
        <w:t xml:space="preserve"> cân bằng năng lượng tốt hơn các thuật toán còn lại. Trong khi đó thuật toán </w:t>
      </w:r>
      <w:r w:rsidR="00CA1C50">
        <w:t>ETX-RDC</w:t>
      </w:r>
      <w:r>
        <w:t xml:space="preserve"> và</w:t>
      </w:r>
      <w:r w:rsidR="00CA1C50">
        <w:t xml:space="preserve"> ETX-QU</w:t>
      </w:r>
      <w:r>
        <w:t xml:space="preserve"> cho kết quả không đổi so với thuật toán </w:t>
      </w:r>
      <w:r w:rsidR="008F6339">
        <w:t>ETX tiêu chuẩn</w:t>
      </w:r>
      <w:r>
        <w:t xml:space="preserve">. </w:t>
      </w:r>
      <w:r w:rsidR="007D5544">
        <w:t>Về tỉ lệ truyền tin thành công các thuật toán cho kết quả tương đương.</w:t>
      </w:r>
    </w:p>
    <w:p w14:paraId="0DB5F685" w14:textId="7889BC64" w:rsidR="000F1102" w:rsidRDefault="00851E21" w:rsidP="000F1102">
      <w:r>
        <w:t>Kết quả này là phù hợp với kết quả</w:t>
      </w:r>
      <w:r w:rsidR="006E69D5">
        <w:t xml:space="preserve"> mô phỏng thu được trong chương 5. </w:t>
      </w:r>
      <w:r w:rsidR="00AA7F49">
        <w:t xml:space="preserve">Thuật toán </w:t>
      </w:r>
      <w:r w:rsidR="007C1C03">
        <w:t>ETX-EE</w:t>
      </w:r>
      <w:r w:rsidR="00AA7F49">
        <w:t xml:space="preserve"> sử dụng </w:t>
      </w:r>
      <w:r w:rsidR="009E02E3">
        <w:t>chỉ số năng lượng còn lại của nút, là một chỉ số tích lũy theo thời gian,</w:t>
      </w:r>
      <w:r w:rsidR="005C05E2">
        <w:t xml:space="preserve"> sau một khoảng thời gian, chênh lệch năng lượng còn lại giữa các nút</w:t>
      </w:r>
      <w:r w:rsidR="00F769D6">
        <w:t xml:space="preserve"> đủ lớn sẽ kích hoạt quá trình sửa chữa và các</w:t>
      </w:r>
      <w:r w:rsidR="00B76279">
        <w:t xml:space="preserve"> nút sẽ chọn lại nút cha ưu tiên của mình. Trong khi đó với thuật toán </w:t>
      </w:r>
      <w:r w:rsidR="00DA7573">
        <w:t>ETX-RDC</w:t>
      </w:r>
      <w:r w:rsidR="00B76279">
        <w:t xml:space="preserve"> và</w:t>
      </w:r>
      <w:r w:rsidR="00DA7573">
        <w:t xml:space="preserve"> ETX-QU</w:t>
      </w:r>
      <w:r w:rsidR="00B76279">
        <w:t>,</w:t>
      </w:r>
      <w:r w:rsidR="00F602BF">
        <w:t xml:space="preserve"> các chỉ số được sử dụng là tức thời, do đó trong điều kiện mạng nhỏ và </w:t>
      </w:r>
      <w:r w:rsidR="00FC3193">
        <w:t xml:space="preserve">lưu lượng thấp, sự chênh lệch của các chỉ số này nhỏ, so đó không thể </w:t>
      </w:r>
      <w:r w:rsidR="009E2023">
        <w:t>làm các nút chọn lại nút cha của mình.</w:t>
      </w:r>
      <w:r w:rsidR="009E02E3">
        <w:t xml:space="preserve"> </w:t>
      </w:r>
      <w:r w:rsidR="000F1102">
        <w:t xml:space="preserve">Kết quả này là do hạn chế về quy mô thử nghiệm còn nhỏ. </w:t>
      </w:r>
      <w:r w:rsidR="00EB2E82">
        <w:t xml:space="preserve">Các thuật toán vẫn đảm bảo dược tỉ lệ truyền tin tốt. </w:t>
      </w:r>
    </w:p>
    <w:p w14:paraId="6DCBE20C" w14:textId="21E31142" w:rsidR="00052131" w:rsidRPr="00334047" w:rsidRDefault="00052131" w:rsidP="00052131">
      <w:pPr>
        <w:pStyle w:val="Heading2"/>
      </w:pPr>
      <w:bookmarkStart w:id="145" w:name="_Toc171357185"/>
      <w:r>
        <w:t>Kết luận chương</w:t>
      </w:r>
      <w:bookmarkEnd w:id="145"/>
    </w:p>
    <w:p w14:paraId="63098031" w14:textId="461C56C4" w:rsidR="00052131" w:rsidRDefault="00052131" w:rsidP="00052131">
      <w:r>
        <w:t xml:space="preserve">Mặc dù hạn chế về quy mô thử nghiệm còn nhỏ, nhưng các kết quả chứng tỏ được phần nào lý thuyết và mô phỏng. Thực nghiệm cho thấy thuật toán </w:t>
      </w:r>
      <w:r w:rsidR="000844AC">
        <w:t>ETX-EE</w:t>
      </w:r>
      <w:r>
        <w:t xml:space="preserve"> cân bằng năng lượng tốt trong hầu hết tình huống, trong khi vẫn giữ tỉ lệ thành công gói tin không đổi.</w:t>
      </w:r>
    </w:p>
    <w:p w14:paraId="63A5FA4D" w14:textId="0E3BF599" w:rsidR="000F1102" w:rsidRPr="000F1102" w:rsidRDefault="00852A18" w:rsidP="000F1102">
      <w:r>
        <w:br w:type="page"/>
      </w:r>
    </w:p>
    <w:p w14:paraId="49AA56AC" w14:textId="77777777" w:rsidR="00F5640D" w:rsidRDefault="00F5640D" w:rsidP="00E5692A">
      <w:pPr>
        <w:pStyle w:val="Heading1"/>
        <w:numPr>
          <w:ilvl w:val="0"/>
          <w:numId w:val="0"/>
        </w:numPr>
      </w:pPr>
      <w:bookmarkStart w:id="146" w:name="_Toc171357186"/>
      <w:r>
        <w:lastRenderedPageBreak/>
        <w:t>KẾT LUẬN</w:t>
      </w:r>
      <w:bookmarkEnd w:id="146"/>
    </w:p>
    <w:p w14:paraId="26CBD735" w14:textId="7EF4B3E9" w:rsidR="00F5640D" w:rsidRDefault="00F5640D" w:rsidP="00785B88">
      <w:pPr>
        <w:pStyle w:val="Heading2"/>
        <w:numPr>
          <w:ilvl w:val="0"/>
          <w:numId w:val="4"/>
        </w:numPr>
      </w:pPr>
      <w:bookmarkStart w:id="147" w:name="_Toc171357187"/>
      <w:r>
        <w:t>Kết luận</w:t>
      </w:r>
      <w:bookmarkEnd w:id="147"/>
    </w:p>
    <w:p w14:paraId="62E8DB73" w14:textId="2622B465" w:rsidR="00D73F92" w:rsidRPr="00536FD9" w:rsidRDefault="002B0FBD" w:rsidP="00536FD9">
      <w:r w:rsidRPr="00536FD9">
        <w:t>Đ</w:t>
      </w:r>
      <w:r w:rsidR="005A547C" w:rsidRPr="00536FD9">
        <w:t xml:space="preserve">ồ án đã cơ bản đáp ứng được các yêu cầu đề ra. </w:t>
      </w:r>
      <w:r w:rsidR="008909A8" w:rsidRPr="00536FD9">
        <w:t xml:space="preserve">Đồ án đã giới thiệu </w:t>
      </w:r>
      <w:r w:rsidR="008A466F" w:rsidRPr="00536FD9">
        <w:t>thuật toán định tuyến</w:t>
      </w:r>
      <w:r w:rsidR="00F477F9" w:rsidRPr="00536FD9">
        <w:t xml:space="preserve"> RPL cho mạng cảm biến không dây tổn hao và </w:t>
      </w:r>
      <w:r w:rsidR="00140C09">
        <w:t>năng lượng thấp</w:t>
      </w:r>
      <w:r w:rsidR="004079D6" w:rsidRPr="00536FD9">
        <w:t xml:space="preserve"> và ứng dụng hệ điều hành mã nguồn mở Contiki OS để </w:t>
      </w:r>
      <w:r w:rsidR="00D8673D" w:rsidRPr="00536FD9">
        <w:t xml:space="preserve">xây dựng mạng cảm biến. </w:t>
      </w:r>
    </w:p>
    <w:p w14:paraId="7CA49D7E" w14:textId="49F0FFC7" w:rsidR="00711BD4" w:rsidRDefault="00711BD4" w:rsidP="00536FD9">
      <w:r w:rsidRPr="00536FD9">
        <w:t xml:space="preserve">Các kết quả mô phỏng đã chứng minh được hiệu quả hoạt động của các thuật toán cải tiến về mặt sử dụng năng lượng, hiệu quả truyền tin. Mô phỏng cũng cho thấy thuật toán dựa trên năng lượng còn dư hoạt động tốt trong </w:t>
      </w:r>
      <w:r w:rsidR="00587102" w:rsidRPr="00536FD9">
        <w:t>hầu hết các</w:t>
      </w:r>
      <w:r w:rsidRPr="00536FD9">
        <w:t xml:space="preserve"> kịch bản</w:t>
      </w:r>
      <w:r w:rsidR="00587102" w:rsidRPr="00536FD9">
        <w:t xml:space="preserve">, về mặt cân bằng phân bố năng lượng tiêu thụ. Trong khi đó, </w:t>
      </w:r>
      <w:r w:rsidRPr="00536FD9">
        <w:t>thuật toán sử dụng hàng đợi tin</w:t>
      </w:r>
      <w:r w:rsidR="00A405CB" w:rsidRPr="00536FD9">
        <w:t xml:space="preserve"> nhắn giúp tăng tỉ lệ truyền thành công, giảm độ trễ và giảm số gói tin mất</w:t>
      </w:r>
      <w:r w:rsidRPr="00536FD9">
        <w:t xml:space="preserve"> trong điều kiện lưu lượng lớn.</w:t>
      </w:r>
    </w:p>
    <w:p w14:paraId="59CD2483" w14:textId="7BAB4CFE" w:rsidR="00A52C55" w:rsidRDefault="00A52C55" w:rsidP="00536FD9">
      <w:r>
        <w:t xml:space="preserve">Tuy nhiên do hạn chế về phần cứng, </w:t>
      </w:r>
      <w:r w:rsidR="00105C94">
        <w:t xml:space="preserve">kết quả </w:t>
      </w:r>
      <w:r>
        <w:t>thử nghiệm</w:t>
      </w:r>
      <w:r w:rsidR="00105C94">
        <w:t xml:space="preserve"> bằng cảm biến thật chưa tốt</w:t>
      </w:r>
      <w:r w:rsidR="00090B52">
        <w:t>.</w:t>
      </w:r>
    </w:p>
    <w:p w14:paraId="54A3E1B5" w14:textId="02942472" w:rsidR="00090B52" w:rsidRPr="00536FD9" w:rsidRDefault="00366AC2" w:rsidP="00536FD9">
      <w:r>
        <w:t xml:space="preserve">Qua quá trình thực hiện đồ án, </w:t>
      </w:r>
      <w:r w:rsidR="00D23909">
        <w:t>em đã</w:t>
      </w:r>
      <w:r w:rsidR="002A104F">
        <w:t xml:space="preserve"> </w:t>
      </w:r>
      <w:r w:rsidR="00831500">
        <w:t xml:space="preserve">có hiểu biết sâu hơn về hoạt động của mạng cảm biến không dây và thuật toán định tuyến RPL. Em cũng học được </w:t>
      </w:r>
      <w:r w:rsidR="00D23909">
        <w:t>cách triển khai một hệ điều hành mã nguồn mở</w:t>
      </w:r>
      <w:r w:rsidR="00831500">
        <w:t xml:space="preserve"> cho thiết bị nhúng</w:t>
      </w:r>
      <w:r w:rsidR="00BC25FE">
        <w:t>. Các kỹ năng tìm kiếm tài liệu, tổng hợp thông tin</w:t>
      </w:r>
      <w:r w:rsidR="00AA1907">
        <w:t>, diễn giải và trình bày</w:t>
      </w:r>
      <w:r w:rsidR="00BC25FE">
        <w:t xml:space="preserve"> cũng được </w:t>
      </w:r>
      <w:r w:rsidR="008E587D">
        <w:t xml:space="preserve">cải thiện trong quá trình làm đồ án. </w:t>
      </w:r>
    </w:p>
    <w:p w14:paraId="46F0A81C" w14:textId="0F3CA9AD" w:rsidR="00F5640D" w:rsidRDefault="00F5640D" w:rsidP="00785B88">
      <w:pPr>
        <w:pStyle w:val="Heading2"/>
        <w:numPr>
          <w:ilvl w:val="0"/>
          <w:numId w:val="4"/>
        </w:numPr>
      </w:pPr>
      <w:bookmarkStart w:id="148" w:name="_Toc171357188"/>
      <w:r>
        <w:t>Hướng phát triển của đồ án trong tương lai</w:t>
      </w:r>
      <w:bookmarkEnd w:id="148"/>
    </w:p>
    <w:p w14:paraId="196E0926" w14:textId="015E03C4" w:rsidR="003C2C4E" w:rsidRDefault="003E7CB4" w:rsidP="00B71184">
      <w:r>
        <w:t>Trong tương lai, đề tài sẽ có các hướng phát triển:</w:t>
      </w:r>
    </w:p>
    <w:p w14:paraId="6D4B8A9A" w14:textId="55B849D5" w:rsidR="003E7CB4" w:rsidRDefault="0069463D" w:rsidP="003E7CB4">
      <w:pPr>
        <w:pStyle w:val="ListParagraph"/>
        <w:numPr>
          <w:ilvl w:val="0"/>
          <w:numId w:val="10"/>
        </w:numPr>
      </w:pPr>
      <w:r>
        <w:t>Thử nghiệm trên mạng cảm biến thật với nhiều nút hơn.</w:t>
      </w:r>
    </w:p>
    <w:p w14:paraId="74777DA1" w14:textId="3BED37AF" w:rsidR="0069463D" w:rsidRDefault="00210E2A" w:rsidP="003E7CB4">
      <w:pPr>
        <w:pStyle w:val="ListParagraph"/>
        <w:numPr>
          <w:ilvl w:val="0"/>
          <w:numId w:val="10"/>
        </w:numPr>
      </w:pPr>
      <w:r>
        <w:t>Thử nghiệm với nhiều thuật toán khác.</w:t>
      </w:r>
    </w:p>
    <w:p w14:paraId="2FC1C627" w14:textId="6ECB5E86" w:rsidR="00210E2A" w:rsidRDefault="00E47BF6" w:rsidP="003E7CB4">
      <w:pPr>
        <w:pStyle w:val="ListParagraph"/>
        <w:numPr>
          <w:ilvl w:val="0"/>
          <w:numId w:val="10"/>
        </w:numPr>
      </w:pPr>
      <w:r>
        <w:t>Đánh giá các thuật toán với nhiều kịch bản khác(xem xét ảnh hưởng của môi trường biến động, các nút di động, …)</w:t>
      </w:r>
    </w:p>
    <w:p w14:paraId="1AE65705" w14:textId="05556087" w:rsidR="002D1392" w:rsidRDefault="002D1392" w:rsidP="003E7CB4">
      <w:pPr>
        <w:pStyle w:val="ListParagraph"/>
        <w:numPr>
          <w:ilvl w:val="0"/>
          <w:numId w:val="10"/>
        </w:numPr>
      </w:pPr>
      <w:r>
        <w:t>Đánh giá các thuật toán với chế độ downward</w:t>
      </w:r>
    </w:p>
    <w:p w14:paraId="0715ACDA" w14:textId="1F433D83" w:rsidR="00E5692A" w:rsidRDefault="003C2C4E">
      <w:r>
        <w:br w:type="page"/>
      </w:r>
    </w:p>
    <w:p w14:paraId="5BFF8F1E" w14:textId="77C465F5" w:rsidR="007F089B" w:rsidRPr="00E5692A" w:rsidRDefault="00E5692A" w:rsidP="00E5692A">
      <w:pPr>
        <w:pStyle w:val="Heading1"/>
        <w:numPr>
          <w:ilvl w:val="0"/>
          <w:numId w:val="0"/>
        </w:numPr>
      </w:pPr>
      <w:bookmarkStart w:id="149" w:name="_Toc171357189"/>
      <w:r>
        <w:lastRenderedPageBreak/>
        <w:t>TÀI LIỆU THAM KHẢO</w:t>
      </w:r>
      <w:bookmarkEnd w:id="149"/>
    </w:p>
    <w:p w14:paraId="4030DEB9" w14:textId="77777777" w:rsidR="00D676C3" w:rsidRPr="00D676C3" w:rsidRDefault="007F089B" w:rsidP="00D676C3">
      <w:pPr>
        <w:pStyle w:val="Bibliography"/>
      </w:pPr>
      <w:r>
        <w:fldChar w:fldCharType="begin"/>
      </w:r>
      <w:r>
        <w:instrText xml:space="preserve"> ADDIN ZOTERO_BIBL {"uncited":[],"omitted":[],"custom":[]} CSL_BIBLIOGRAPHY </w:instrText>
      </w:r>
      <w:r>
        <w:fldChar w:fldCharType="separate"/>
      </w:r>
      <w:r w:rsidR="00D676C3" w:rsidRPr="00D676C3">
        <w:t>[1]</w:t>
      </w:r>
      <w:r w:rsidR="00D676C3" w:rsidRPr="00D676C3">
        <w:tab/>
        <w:t xml:space="preserve">H. Yetgin, K. T. K. Cheung, M. El-Hajjar, and L. Hanzo, ‘A Survey of Network Lifetime Maximization Techniques in Wireless Sensor Networks’, </w:t>
      </w:r>
      <w:r w:rsidR="00D676C3" w:rsidRPr="00D676C3">
        <w:rPr>
          <w:i/>
          <w:iCs/>
        </w:rPr>
        <w:t>IEEE Commun. Surv. Tutor.</w:t>
      </w:r>
      <w:r w:rsidR="00D676C3" w:rsidRPr="00D676C3">
        <w:t>, vol. 19, no. 2, pp. 828–854, 2017, doi: 10.1109/COMST.2017.2650979.</w:t>
      </w:r>
    </w:p>
    <w:p w14:paraId="2DDD38F9" w14:textId="77777777" w:rsidR="00D676C3" w:rsidRPr="00D676C3" w:rsidRDefault="00D676C3" w:rsidP="00D676C3">
      <w:pPr>
        <w:pStyle w:val="Bibliography"/>
      </w:pPr>
      <w:r w:rsidRPr="00D676C3">
        <w:t>[2]</w:t>
      </w:r>
      <w:r w:rsidRPr="00D676C3">
        <w:tab/>
        <w:t xml:space="preserve">R. Alexander </w:t>
      </w:r>
      <w:r w:rsidRPr="00D676C3">
        <w:rPr>
          <w:i/>
          <w:iCs/>
        </w:rPr>
        <w:t>et al.</w:t>
      </w:r>
      <w:r w:rsidRPr="00D676C3">
        <w:t>, ‘RPL: IPv6 Routing Protocol for Low-Power and Lossy Networks’, Internet Engineering Task Force, Request for Comments RFC 6550, Mar. 2012. doi: 10.17487/RFC6550.</w:t>
      </w:r>
    </w:p>
    <w:p w14:paraId="1ADF732A" w14:textId="77777777" w:rsidR="00D676C3" w:rsidRPr="00D676C3" w:rsidRDefault="00D676C3" w:rsidP="00D676C3">
      <w:pPr>
        <w:pStyle w:val="Bibliography"/>
      </w:pPr>
      <w:r w:rsidRPr="00D676C3">
        <w:t>[3]</w:t>
      </w:r>
      <w:r w:rsidRPr="00D676C3">
        <w:tab/>
        <w:t>JP. Vasseur, M. Kim, K. Pister, N. Dejean, and D. Barthel, ‘Routing Metrics Used for Path Calculation in Low-Power and Lossy Networks’, RFC Editor, RFC6551, Mar. 2012. doi: 10.17487/rfc6551.</w:t>
      </w:r>
    </w:p>
    <w:p w14:paraId="0951C969" w14:textId="77777777" w:rsidR="00D676C3" w:rsidRPr="00D676C3" w:rsidRDefault="00D676C3" w:rsidP="00D676C3">
      <w:pPr>
        <w:pStyle w:val="Bibliography"/>
      </w:pPr>
      <w:r w:rsidRPr="00D676C3">
        <w:t>[4]</w:t>
      </w:r>
      <w:r w:rsidRPr="00D676C3">
        <w:tab/>
        <w:t xml:space="preserve">A. K. Idrees and A. J. H. Witwit, ‘Energy-efficient load-balanced RPL routing protocol for internet of things networks’, </w:t>
      </w:r>
      <w:r w:rsidRPr="00D676C3">
        <w:rPr>
          <w:i/>
          <w:iCs/>
        </w:rPr>
        <w:t>Int. J. Internet Technol. Secur. Trans.</w:t>
      </w:r>
      <w:r w:rsidRPr="00D676C3">
        <w:t>, vol. 11, no. 3, p. 286, 2021, doi: 10.1504/IJITST.2021.114930.</w:t>
      </w:r>
    </w:p>
    <w:p w14:paraId="21A868A2" w14:textId="77777777" w:rsidR="00D676C3" w:rsidRPr="00D676C3" w:rsidRDefault="00D676C3" w:rsidP="00D676C3">
      <w:pPr>
        <w:pStyle w:val="Bibliography"/>
      </w:pPr>
      <w:r w:rsidRPr="00D676C3">
        <w:t>[5]</w:t>
      </w:r>
      <w:r w:rsidRPr="00D676C3">
        <w:tab/>
        <w:t xml:space="preserve">B. Khemapataphan, A. Kheaksong, K. Thakulsukanant, and W. Lee, ‘Weight ranking mechanism of energy balancing routing metric for RPL protocol in smart grid communications’, in </w:t>
      </w:r>
      <w:r w:rsidRPr="00D676C3">
        <w:rPr>
          <w:i/>
          <w:iCs/>
        </w:rPr>
        <w:t>2017 14th International Conference on Electrical Engineering/Electronics, Computer, Telecommunications and Information Technology (ECTI-CON)</w:t>
      </w:r>
      <w:r w:rsidRPr="00D676C3">
        <w:t>, Phuket: IEEE, Jun. 2017, pp. 640–644. doi: 10.1109/ECTICon.2017.8096319.</w:t>
      </w:r>
    </w:p>
    <w:p w14:paraId="54C2DE20" w14:textId="77777777" w:rsidR="00D676C3" w:rsidRPr="00D676C3" w:rsidRDefault="00D676C3" w:rsidP="00D676C3">
      <w:pPr>
        <w:pStyle w:val="Bibliography"/>
      </w:pPr>
      <w:r w:rsidRPr="00D676C3">
        <w:t>[6]</w:t>
      </w:r>
      <w:r w:rsidRPr="00D676C3">
        <w:tab/>
        <w:t xml:space="preserve">H.-S. Kim, H. Kim, J. Paek, and S. Bahk, ‘Load Balancing Under Heavy Traffic in RPL Routing Protocol for Low Power and Lossy Networks’, </w:t>
      </w:r>
      <w:r w:rsidRPr="00D676C3">
        <w:rPr>
          <w:i/>
          <w:iCs/>
        </w:rPr>
        <w:t>IEEE Trans. Mob. Comput.</w:t>
      </w:r>
      <w:r w:rsidRPr="00D676C3">
        <w:t>, vol. 16, no. 4, pp. 964–979, Apr. 2017, doi: 10.1109/TMC.2016.2585107.</w:t>
      </w:r>
    </w:p>
    <w:p w14:paraId="52D05235" w14:textId="77777777" w:rsidR="00D676C3" w:rsidRPr="00D676C3" w:rsidRDefault="00D676C3" w:rsidP="00D676C3">
      <w:pPr>
        <w:pStyle w:val="Bibliography"/>
      </w:pPr>
      <w:r w:rsidRPr="00D676C3">
        <w:t>[7]</w:t>
      </w:r>
      <w:r w:rsidRPr="00D676C3">
        <w:tab/>
        <w:t xml:space="preserve">H. Lamaazi and N. Benamar, ‘A comprehensive survey on enhancements and limitations of the RPL protocol: A focus on the objective function’, </w:t>
      </w:r>
      <w:r w:rsidRPr="00D676C3">
        <w:rPr>
          <w:i/>
          <w:iCs/>
        </w:rPr>
        <w:t>Ad Hoc Netw.</w:t>
      </w:r>
      <w:r w:rsidRPr="00D676C3">
        <w:t>, vol. 96, p. 102001, Jan. 2020, doi: 10.1016/j.adhoc.2019.102001.</w:t>
      </w:r>
    </w:p>
    <w:p w14:paraId="1CEE9A44" w14:textId="77777777" w:rsidR="00D676C3" w:rsidRPr="00D676C3" w:rsidRDefault="00D676C3" w:rsidP="00D676C3">
      <w:pPr>
        <w:pStyle w:val="Bibliography"/>
      </w:pPr>
      <w:r w:rsidRPr="00D676C3">
        <w:t>[8]</w:t>
      </w:r>
      <w:r w:rsidRPr="00D676C3">
        <w:tab/>
        <w:t xml:space="preserve">H. Lamaazi and N. Benamar, ‘RPL enhancement using a new objective function based on combined metrics’, in </w:t>
      </w:r>
      <w:r w:rsidRPr="00D676C3">
        <w:rPr>
          <w:i/>
          <w:iCs/>
        </w:rPr>
        <w:t>2017 13th International Wireless Communications and Mobile Computing Conference (IWCMC)</w:t>
      </w:r>
      <w:r w:rsidRPr="00D676C3">
        <w:t>, Valencia, Spain: IEEE, Jun. 2017, pp. 1459–1464. doi: 10.1109/IWCMC.2017.7986499.</w:t>
      </w:r>
    </w:p>
    <w:p w14:paraId="08A0E279" w14:textId="77777777" w:rsidR="00D676C3" w:rsidRPr="00D676C3" w:rsidRDefault="00D676C3" w:rsidP="00D676C3">
      <w:pPr>
        <w:pStyle w:val="Bibliography"/>
      </w:pPr>
      <w:r w:rsidRPr="00D676C3">
        <w:t>[9]</w:t>
      </w:r>
      <w:r w:rsidRPr="00D676C3">
        <w:tab/>
        <w:t xml:space="preserve">S. Oh, D. Hwang, K. Kim, and K.-H. Kim, ‘A hybrid mode to enhance the downward route performance in routing protocol for low power and lossy networks’, </w:t>
      </w:r>
      <w:r w:rsidRPr="00D676C3">
        <w:rPr>
          <w:i/>
          <w:iCs/>
        </w:rPr>
        <w:t>Int. J. Distrib. Sens. Netw.</w:t>
      </w:r>
      <w:r w:rsidRPr="00D676C3">
        <w:t>, vol. 14, p. 155014771877253, Apr. 2018, doi: 10.1177/1550147718772533.</w:t>
      </w:r>
    </w:p>
    <w:p w14:paraId="1F1CDF2D" w14:textId="77777777" w:rsidR="00D676C3" w:rsidRPr="00D676C3" w:rsidRDefault="00D676C3" w:rsidP="00D676C3">
      <w:pPr>
        <w:pStyle w:val="Bibliography"/>
      </w:pPr>
      <w:r w:rsidRPr="00D676C3">
        <w:t>[10]</w:t>
      </w:r>
      <w:r w:rsidRPr="00D676C3">
        <w:tab/>
        <w:t xml:space="preserve">R. Alexander </w:t>
      </w:r>
      <w:r w:rsidRPr="00D676C3">
        <w:rPr>
          <w:i/>
          <w:iCs/>
        </w:rPr>
        <w:t>et al.</w:t>
      </w:r>
      <w:r w:rsidRPr="00D676C3">
        <w:t>, ‘RPL: IPv6 Routing Protocol for Low-Power and Lossy Networks’, Internet Engineering Task Force, Request for Comments RFC 6550, Mar. 2012. doi: 10.17487/RFC6550.</w:t>
      </w:r>
    </w:p>
    <w:p w14:paraId="31AA8310" w14:textId="77777777" w:rsidR="00D676C3" w:rsidRPr="00D676C3" w:rsidRDefault="00D676C3" w:rsidP="00D676C3">
      <w:pPr>
        <w:pStyle w:val="Bibliography"/>
      </w:pPr>
      <w:r w:rsidRPr="00D676C3">
        <w:t>[11]</w:t>
      </w:r>
      <w:r w:rsidRPr="00D676C3">
        <w:tab/>
        <w:t xml:space="preserve">L.-H. Chang, T.-H. Lee, S.-J. Chen, and C.-Y. Liao, ‘Energy-Efficient Oriented Routing Algorithm in Wireless Sensor Networks’, in </w:t>
      </w:r>
      <w:r w:rsidRPr="00D676C3">
        <w:rPr>
          <w:i/>
          <w:iCs/>
        </w:rPr>
        <w:t>2013 IEEE International Conference on Systems, Man, and Cybernetics</w:t>
      </w:r>
      <w:r w:rsidRPr="00D676C3">
        <w:t>, Manchester: IEEE, Oct. 2013, pp. 3813–3818. doi: 10.1109/SMC.2013.651.</w:t>
      </w:r>
    </w:p>
    <w:p w14:paraId="7572BBC0" w14:textId="77777777" w:rsidR="00D676C3" w:rsidRPr="00D676C3" w:rsidRDefault="00D676C3" w:rsidP="00D676C3">
      <w:pPr>
        <w:pStyle w:val="Bibliography"/>
      </w:pPr>
      <w:r w:rsidRPr="00D676C3">
        <w:t>[12]</w:t>
      </w:r>
      <w:r w:rsidRPr="00D676C3">
        <w:tab/>
        <w:t xml:space="preserve">M. Banh, N. Nguyen, K.-H. Phung, L. Nguyen, N. H. Thanh, and K. Steenhaut, ‘Energy balancing RPL-based routing for Internet of Things’, in </w:t>
      </w:r>
      <w:r w:rsidRPr="00D676C3">
        <w:rPr>
          <w:i/>
          <w:iCs/>
        </w:rPr>
        <w:lastRenderedPageBreak/>
        <w:t>2016 IEEE Sixth International Conference on Communications and Electronics (ICCE)</w:t>
      </w:r>
      <w:r w:rsidRPr="00D676C3">
        <w:t>, Jul. 2016, pp. 125–130. doi: 10.1109/CCE.2016.7562624.</w:t>
      </w:r>
    </w:p>
    <w:p w14:paraId="4D99A4C4" w14:textId="77777777" w:rsidR="00D676C3" w:rsidRPr="00D676C3" w:rsidRDefault="00D676C3" w:rsidP="00D676C3">
      <w:pPr>
        <w:pStyle w:val="Bibliography"/>
      </w:pPr>
      <w:r w:rsidRPr="00D676C3">
        <w:t>[13]</w:t>
      </w:r>
      <w:r w:rsidRPr="00D676C3">
        <w:tab/>
        <w:t>‘Porting Contiki‐NG to new platforms — Contiki-NG documentation’. Accessed: Jun. 24, 2024. [Online]. Available: https://docs.contiki-ng.org/en/master/doc/programming/Porting-Contiki-NG-to-new-platforms.html</w:t>
      </w:r>
    </w:p>
    <w:p w14:paraId="1A52E253" w14:textId="77777777" w:rsidR="00D676C3" w:rsidRPr="00D676C3" w:rsidRDefault="00D676C3" w:rsidP="00D676C3">
      <w:pPr>
        <w:pStyle w:val="Bibliography"/>
      </w:pPr>
      <w:r w:rsidRPr="00D676C3">
        <w:t>[14]</w:t>
      </w:r>
      <w:r w:rsidRPr="00D676C3">
        <w:tab/>
        <w:t>‘LAUNCHXL-CC2650 Development kit | TI.com’. Accessed: Jul. 08, 2024. [Online]. Available: https://www.ti.com/tool/LAUNCHXL-CC2650</w:t>
      </w:r>
    </w:p>
    <w:p w14:paraId="17A97905" w14:textId="36B5CE7A" w:rsidR="00DD4A84" w:rsidRDefault="007F089B">
      <w:r>
        <w:fldChar w:fldCharType="end"/>
      </w:r>
    </w:p>
    <w:p w14:paraId="41E8EABB" w14:textId="77777777" w:rsidR="00C40DA1" w:rsidRDefault="00C40DA1" w:rsidP="00C40DA1"/>
    <w:p w14:paraId="43B3E3EE" w14:textId="79F1C1A5" w:rsidR="00347B19" w:rsidRDefault="00347B19">
      <w:pPr>
        <w:spacing w:after="160" w:line="259" w:lineRule="auto"/>
        <w:jc w:val="left"/>
        <w:rPr>
          <w:b/>
        </w:rPr>
      </w:pPr>
    </w:p>
    <w:sectPr w:rsidR="00347B19" w:rsidSect="007F7F61">
      <w:footerReference w:type="default" r:id="rId67"/>
      <w:pgSz w:w="11907" w:h="16840" w:code="9"/>
      <w:pgMar w:top="1134" w:right="1418" w:bottom="1134" w:left="1985" w:header="720" w:footer="38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736AB" w14:textId="77777777" w:rsidR="00BC6B80" w:rsidRDefault="00BC6B80" w:rsidP="00454810">
      <w:pPr>
        <w:spacing w:before="0" w:line="240" w:lineRule="auto"/>
      </w:pPr>
      <w:r>
        <w:separator/>
      </w:r>
    </w:p>
  </w:endnote>
  <w:endnote w:type="continuationSeparator" w:id="0">
    <w:p w14:paraId="085C8BA7" w14:textId="77777777" w:rsidR="00BC6B80" w:rsidRDefault="00BC6B80" w:rsidP="00454810">
      <w:pPr>
        <w:spacing w:before="0" w:line="240" w:lineRule="auto"/>
      </w:pPr>
      <w:r>
        <w:continuationSeparator/>
      </w:r>
    </w:p>
  </w:endnote>
  <w:endnote w:type="continuationNotice" w:id="1">
    <w:p w14:paraId="2832830F" w14:textId="77777777" w:rsidR="00BC6B80" w:rsidRDefault="00BC6B80">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ArnoPro">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C7425" w14:textId="77777777" w:rsidR="00517515" w:rsidRDefault="00517515">
    <w:pPr>
      <w:pStyle w:val="Footer"/>
      <w:jc w:val="right"/>
    </w:pPr>
  </w:p>
  <w:p w14:paraId="68E05B6C" w14:textId="77777777" w:rsidR="00517515" w:rsidRDefault="005175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D5952" w14:textId="77777777" w:rsidR="00517515" w:rsidRPr="00E62404" w:rsidRDefault="00517515">
    <w:pPr>
      <w:pStyle w:val="Footer"/>
      <w:jc w:val="right"/>
      <w:rPr>
        <w:sz w:val="24"/>
        <w:szCs w:val="24"/>
      </w:rPr>
    </w:pPr>
  </w:p>
  <w:p w14:paraId="71B86DEA" w14:textId="77777777" w:rsidR="00517515" w:rsidRDefault="005175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504898"/>
      <w:docPartObj>
        <w:docPartGallery w:val="Page Numbers (Bottom of Page)"/>
        <w:docPartUnique/>
      </w:docPartObj>
    </w:sdtPr>
    <w:sdtEndPr>
      <w:rPr>
        <w:noProof/>
        <w:sz w:val="24"/>
        <w:szCs w:val="24"/>
      </w:rPr>
    </w:sdtEndPr>
    <w:sdtContent>
      <w:p w14:paraId="5FF6725D" w14:textId="77777777" w:rsidR="00517515" w:rsidRPr="00BA193F" w:rsidRDefault="00517515" w:rsidP="00BA193F">
        <w:pPr>
          <w:pStyle w:val="Footer"/>
          <w:tabs>
            <w:tab w:val="clear" w:pos="9360"/>
          </w:tabs>
          <w:jc w:val="right"/>
          <w:rPr>
            <w:sz w:val="24"/>
            <w:szCs w:val="24"/>
          </w:rPr>
        </w:pPr>
        <w:r w:rsidRPr="00BA193F">
          <w:rPr>
            <w:sz w:val="24"/>
            <w:szCs w:val="24"/>
          </w:rPr>
          <w:fldChar w:fldCharType="begin"/>
        </w:r>
        <w:r w:rsidRPr="00BA193F">
          <w:rPr>
            <w:sz w:val="24"/>
            <w:szCs w:val="24"/>
          </w:rPr>
          <w:instrText xml:space="preserve"> PAGE   \* MERGEFORMAT </w:instrText>
        </w:r>
        <w:r w:rsidRPr="00BA193F">
          <w:rPr>
            <w:sz w:val="24"/>
            <w:szCs w:val="24"/>
          </w:rPr>
          <w:fldChar w:fldCharType="separate"/>
        </w:r>
        <w:r w:rsidR="00CF3E1E">
          <w:rPr>
            <w:noProof/>
            <w:sz w:val="24"/>
            <w:szCs w:val="24"/>
          </w:rPr>
          <w:t>3</w:t>
        </w:r>
        <w:r w:rsidRPr="00BA193F">
          <w:rPr>
            <w:noProof/>
            <w:sz w:val="24"/>
            <w:szCs w:val="24"/>
          </w:rPr>
          <w:fldChar w:fldCharType="end"/>
        </w:r>
      </w:p>
    </w:sdtContent>
  </w:sdt>
  <w:p w14:paraId="0C8E4DED" w14:textId="77777777" w:rsidR="00517515" w:rsidRDefault="00517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F76C8F" w14:textId="77777777" w:rsidR="00BC6B80" w:rsidRDefault="00BC6B80" w:rsidP="00454810">
      <w:pPr>
        <w:spacing w:before="0" w:line="240" w:lineRule="auto"/>
      </w:pPr>
      <w:r>
        <w:separator/>
      </w:r>
    </w:p>
  </w:footnote>
  <w:footnote w:type="continuationSeparator" w:id="0">
    <w:p w14:paraId="6102762F" w14:textId="77777777" w:rsidR="00BC6B80" w:rsidRDefault="00BC6B80" w:rsidP="00454810">
      <w:pPr>
        <w:spacing w:before="0" w:line="240" w:lineRule="auto"/>
      </w:pPr>
      <w:r>
        <w:continuationSeparator/>
      </w:r>
    </w:p>
  </w:footnote>
  <w:footnote w:type="continuationNotice" w:id="1">
    <w:p w14:paraId="6EA6F623" w14:textId="77777777" w:rsidR="00BC6B80" w:rsidRDefault="00BC6B80">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572AC"/>
    <w:multiLevelType w:val="hybridMultilevel"/>
    <w:tmpl w:val="2C1477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414F08"/>
    <w:multiLevelType w:val="hybridMultilevel"/>
    <w:tmpl w:val="98FEEE00"/>
    <w:lvl w:ilvl="0" w:tplc="43F6B21E">
      <w:start w:val="1"/>
      <w:numFmt w:val="bullet"/>
      <w:lvlText w:val="-"/>
      <w:lvlJc w:val="left"/>
      <w:pPr>
        <w:ind w:left="1500" w:hanging="360"/>
      </w:pPr>
      <w:rPr>
        <w:rFonts w:ascii="Times New Roman" w:eastAsiaTheme="minorHAnsi" w:hAnsi="Times New Roman" w:cs="Times New Roman"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 w15:restartNumberingAfterBreak="0">
    <w:nsid w:val="05182529"/>
    <w:multiLevelType w:val="hybridMultilevel"/>
    <w:tmpl w:val="75D04BBA"/>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F665B1"/>
    <w:multiLevelType w:val="hybridMultilevel"/>
    <w:tmpl w:val="EA683A7C"/>
    <w:lvl w:ilvl="0" w:tplc="3050C200">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1F1A69"/>
    <w:multiLevelType w:val="hybridMultilevel"/>
    <w:tmpl w:val="61D6DF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07579E4"/>
    <w:multiLevelType w:val="hybridMultilevel"/>
    <w:tmpl w:val="CA745EFA"/>
    <w:lvl w:ilvl="0" w:tplc="F12E03C2">
      <w:start w:val="1"/>
      <w:numFmt w:val="bullet"/>
      <w:lvlText w:val="-"/>
      <w:lvlJc w:val="left"/>
      <w:pPr>
        <w:tabs>
          <w:tab w:val="num" w:pos="720"/>
        </w:tabs>
        <w:ind w:left="720" w:hanging="360"/>
      </w:pPr>
      <w:rPr>
        <w:rFonts w:ascii="Times New Roman" w:hAnsi="Times New Roman" w:hint="default"/>
      </w:rPr>
    </w:lvl>
    <w:lvl w:ilvl="1" w:tplc="90A47B26" w:tentative="1">
      <w:start w:val="1"/>
      <w:numFmt w:val="bullet"/>
      <w:lvlText w:val="-"/>
      <w:lvlJc w:val="left"/>
      <w:pPr>
        <w:tabs>
          <w:tab w:val="num" w:pos="1440"/>
        </w:tabs>
        <w:ind w:left="1440" w:hanging="360"/>
      </w:pPr>
      <w:rPr>
        <w:rFonts w:ascii="Times New Roman" w:hAnsi="Times New Roman" w:hint="default"/>
      </w:rPr>
    </w:lvl>
    <w:lvl w:ilvl="2" w:tplc="CA466E1A" w:tentative="1">
      <w:start w:val="1"/>
      <w:numFmt w:val="bullet"/>
      <w:lvlText w:val="-"/>
      <w:lvlJc w:val="left"/>
      <w:pPr>
        <w:tabs>
          <w:tab w:val="num" w:pos="2160"/>
        </w:tabs>
        <w:ind w:left="2160" w:hanging="360"/>
      </w:pPr>
      <w:rPr>
        <w:rFonts w:ascii="Times New Roman" w:hAnsi="Times New Roman" w:hint="default"/>
      </w:rPr>
    </w:lvl>
    <w:lvl w:ilvl="3" w:tplc="641AC784" w:tentative="1">
      <w:start w:val="1"/>
      <w:numFmt w:val="bullet"/>
      <w:lvlText w:val="-"/>
      <w:lvlJc w:val="left"/>
      <w:pPr>
        <w:tabs>
          <w:tab w:val="num" w:pos="2880"/>
        </w:tabs>
        <w:ind w:left="2880" w:hanging="360"/>
      </w:pPr>
      <w:rPr>
        <w:rFonts w:ascii="Times New Roman" w:hAnsi="Times New Roman" w:hint="default"/>
      </w:rPr>
    </w:lvl>
    <w:lvl w:ilvl="4" w:tplc="C8E244C0" w:tentative="1">
      <w:start w:val="1"/>
      <w:numFmt w:val="bullet"/>
      <w:lvlText w:val="-"/>
      <w:lvlJc w:val="left"/>
      <w:pPr>
        <w:tabs>
          <w:tab w:val="num" w:pos="3600"/>
        </w:tabs>
        <w:ind w:left="3600" w:hanging="360"/>
      </w:pPr>
      <w:rPr>
        <w:rFonts w:ascii="Times New Roman" w:hAnsi="Times New Roman" w:hint="default"/>
      </w:rPr>
    </w:lvl>
    <w:lvl w:ilvl="5" w:tplc="0A70AAAC" w:tentative="1">
      <w:start w:val="1"/>
      <w:numFmt w:val="bullet"/>
      <w:lvlText w:val="-"/>
      <w:lvlJc w:val="left"/>
      <w:pPr>
        <w:tabs>
          <w:tab w:val="num" w:pos="4320"/>
        </w:tabs>
        <w:ind w:left="4320" w:hanging="360"/>
      </w:pPr>
      <w:rPr>
        <w:rFonts w:ascii="Times New Roman" w:hAnsi="Times New Roman" w:hint="default"/>
      </w:rPr>
    </w:lvl>
    <w:lvl w:ilvl="6" w:tplc="39501F3E" w:tentative="1">
      <w:start w:val="1"/>
      <w:numFmt w:val="bullet"/>
      <w:lvlText w:val="-"/>
      <w:lvlJc w:val="left"/>
      <w:pPr>
        <w:tabs>
          <w:tab w:val="num" w:pos="5040"/>
        </w:tabs>
        <w:ind w:left="5040" w:hanging="360"/>
      </w:pPr>
      <w:rPr>
        <w:rFonts w:ascii="Times New Roman" w:hAnsi="Times New Roman" w:hint="default"/>
      </w:rPr>
    </w:lvl>
    <w:lvl w:ilvl="7" w:tplc="F0C2DEA4" w:tentative="1">
      <w:start w:val="1"/>
      <w:numFmt w:val="bullet"/>
      <w:lvlText w:val="-"/>
      <w:lvlJc w:val="left"/>
      <w:pPr>
        <w:tabs>
          <w:tab w:val="num" w:pos="5760"/>
        </w:tabs>
        <w:ind w:left="5760" w:hanging="360"/>
      </w:pPr>
      <w:rPr>
        <w:rFonts w:ascii="Times New Roman" w:hAnsi="Times New Roman" w:hint="default"/>
      </w:rPr>
    </w:lvl>
    <w:lvl w:ilvl="8" w:tplc="FEE42C5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29468F9"/>
    <w:multiLevelType w:val="hybridMultilevel"/>
    <w:tmpl w:val="38D0CD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956212"/>
    <w:multiLevelType w:val="hybridMultilevel"/>
    <w:tmpl w:val="7826A78C"/>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5E3A5D"/>
    <w:multiLevelType w:val="hybridMultilevel"/>
    <w:tmpl w:val="9DAE926E"/>
    <w:lvl w:ilvl="0" w:tplc="2BA47AA6">
      <w:start w:val="1"/>
      <w:numFmt w:val="bullet"/>
      <w:lvlText w:val="-"/>
      <w:lvlJc w:val="left"/>
      <w:pPr>
        <w:tabs>
          <w:tab w:val="num" w:pos="720"/>
        </w:tabs>
        <w:ind w:left="720" w:hanging="360"/>
      </w:pPr>
      <w:rPr>
        <w:rFonts w:ascii="Times New Roman" w:hAnsi="Times New Roman" w:hint="default"/>
      </w:rPr>
    </w:lvl>
    <w:lvl w:ilvl="1" w:tplc="B874C84C" w:tentative="1">
      <w:start w:val="1"/>
      <w:numFmt w:val="bullet"/>
      <w:lvlText w:val="-"/>
      <w:lvlJc w:val="left"/>
      <w:pPr>
        <w:tabs>
          <w:tab w:val="num" w:pos="1440"/>
        </w:tabs>
        <w:ind w:left="1440" w:hanging="360"/>
      </w:pPr>
      <w:rPr>
        <w:rFonts w:ascii="Times New Roman" w:hAnsi="Times New Roman" w:hint="default"/>
      </w:rPr>
    </w:lvl>
    <w:lvl w:ilvl="2" w:tplc="A80A303E" w:tentative="1">
      <w:start w:val="1"/>
      <w:numFmt w:val="bullet"/>
      <w:lvlText w:val="-"/>
      <w:lvlJc w:val="left"/>
      <w:pPr>
        <w:tabs>
          <w:tab w:val="num" w:pos="2160"/>
        </w:tabs>
        <w:ind w:left="2160" w:hanging="360"/>
      </w:pPr>
      <w:rPr>
        <w:rFonts w:ascii="Times New Roman" w:hAnsi="Times New Roman" w:hint="default"/>
      </w:rPr>
    </w:lvl>
    <w:lvl w:ilvl="3" w:tplc="3986344C" w:tentative="1">
      <w:start w:val="1"/>
      <w:numFmt w:val="bullet"/>
      <w:lvlText w:val="-"/>
      <w:lvlJc w:val="left"/>
      <w:pPr>
        <w:tabs>
          <w:tab w:val="num" w:pos="2880"/>
        </w:tabs>
        <w:ind w:left="2880" w:hanging="360"/>
      </w:pPr>
      <w:rPr>
        <w:rFonts w:ascii="Times New Roman" w:hAnsi="Times New Roman" w:hint="default"/>
      </w:rPr>
    </w:lvl>
    <w:lvl w:ilvl="4" w:tplc="C4382F32" w:tentative="1">
      <w:start w:val="1"/>
      <w:numFmt w:val="bullet"/>
      <w:lvlText w:val="-"/>
      <w:lvlJc w:val="left"/>
      <w:pPr>
        <w:tabs>
          <w:tab w:val="num" w:pos="3600"/>
        </w:tabs>
        <w:ind w:left="3600" w:hanging="360"/>
      </w:pPr>
      <w:rPr>
        <w:rFonts w:ascii="Times New Roman" w:hAnsi="Times New Roman" w:hint="default"/>
      </w:rPr>
    </w:lvl>
    <w:lvl w:ilvl="5" w:tplc="06D6A278" w:tentative="1">
      <w:start w:val="1"/>
      <w:numFmt w:val="bullet"/>
      <w:lvlText w:val="-"/>
      <w:lvlJc w:val="left"/>
      <w:pPr>
        <w:tabs>
          <w:tab w:val="num" w:pos="4320"/>
        </w:tabs>
        <w:ind w:left="4320" w:hanging="360"/>
      </w:pPr>
      <w:rPr>
        <w:rFonts w:ascii="Times New Roman" w:hAnsi="Times New Roman" w:hint="default"/>
      </w:rPr>
    </w:lvl>
    <w:lvl w:ilvl="6" w:tplc="79C87A26" w:tentative="1">
      <w:start w:val="1"/>
      <w:numFmt w:val="bullet"/>
      <w:lvlText w:val="-"/>
      <w:lvlJc w:val="left"/>
      <w:pPr>
        <w:tabs>
          <w:tab w:val="num" w:pos="5040"/>
        </w:tabs>
        <w:ind w:left="5040" w:hanging="360"/>
      </w:pPr>
      <w:rPr>
        <w:rFonts w:ascii="Times New Roman" w:hAnsi="Times New Roman" w:hint="default"/>
      </w:rPr>
    </w:lvl>
    <w:lvl w:ilvl="7" w:tplc="6D4201D2" w:tentative="1">
      <w:start w:val="1"/>
      <w:numFmt w:val="bullet"/>
      <w:lvlText w:val="-"/>
      <w:lvlJc w:val="left"/>
      <w:pPr>
        <w:tabs>
          <w:tab w:val="num" w:pos="5760"/>
        </w:tabs>
        <w:ind w:left="5760" w:hanging="360"/>
      </w:pPr>
      <w:rPr>
        <w:rFonts w:ascii="Times New Roman" w:hAnsi="Times New Roman" w:hint="default"/>
      </w:rPr>
    </w:lvl>
    <w:lvl w:ilvl="8" w:tplc="3B489D92"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A8B0BC6"/>
    <w:multiLevelType w:val="multilevel"/>
    <w:tmpl w:val="BC1E759E"/>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D532891"/>
    <w:multiLevelType w:val="multilevel"/>
    <w:tmpl w:val="E742660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1E060F8B"/>
    <w:multiLevelType w:val="multilevel"/>
    <w:tmpl w:val="C02AC24E"/>
    <w:lvl w:ilvl="0">
      <w:start w:val="1"/>
      <w:numFmt w:val="decimal"/>
      <w:pStyle w:val="Heading1"/>
      <w:suff w:val="space"/>
      <w:lvlText w:val="CHƯƠNG %1."/>
      <w:lvlJc w:val="left"/>
      <w:pPr>
        <w:ind w:left="567" w:hanging="567"/>
      </w:pPr>
      <w:rPr>
        <w:rFonts w:hint="default"/>
      </w:rPr>
    </w:lvl>
    <w:lvl w:ilvl="1">
      <w:start w:val="1"/>
      <w:numFmt w:val="decimal"/>
      <w:pStyle w:val="Heading2"/>
      <w:lvlText w:val="%1.%2"/>
      <w:lvlJc w:val="left"/>
      <w:pPr>
        <w:ind w:left="567" w:hanging="567"/>
      </w:pPr>
      <w:rPr>
        <w:rFonts w:hint="default"/>
        <w:i w:val="0"/>
      </w:rPr>
    </w:lvl>
    <w:lvl w:ilvl="2">
      <w:start w:val="1"/>
      <w:numFmt w:val="decimal"/>
      <w:pStyle w:val="Heading3"/>
      <w:lvlText w:val="%1.%2.%3"/>
      <w:lvlJc w:val="left"/>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2"/>
      <w:pStyle w:val="Heading4"/>
      <w:suff w:val="space"/>
      <w:lvlText w:val="%1.%2.%3.%4."/>
      <w:lvlJc w:val="left"/>
      <w:pPr>
        <w:ind w:left="0" w:firstLine="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E205E01"/>
    <w:multiLevelType w:val="multilevel"/>
    <w:tmpl w:val="38384E2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07865A8"/>
    <w:multiLevelType w:val="hybridMultilevel"/>
    <w:tmpl w:val="2F1E0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837102"/>
    <w:multiLevelType w:val="hybridMultilevel"/>
    <w:tmpl w:val="F7D07E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394B24"/>
    <w:multiLevelType w:val="hybridMultilevel"/>
    <w:tmpl w:val="3AFC3E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6EA2584"/>
    <w:multiLevelType w:val="hybridMultilevel"/>
    <w:tmpl w:val="D42AFC0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2D000986"/>
    <w:multiLevelType w:val="hybridMultilevel"/>
    <w:tmpl w:val="23E0D246"/>
    <w:lvl w:ilvl="0" w:tplc="08090001">
      <w:start w:val="1"/>
      <w:numFmt w:val="bullet"/>
      <w:lvlText w:val=""/>
      <w:lvlJc w:val="left"/>
      <w:pPr>
        <w:tabs>
          <w:tab w:val="num" w:pos="1080"/>
        </w:tabs>
        <w:ind w:left="1080" w:hanging="360"/>
      </w:pPr>
      <w:rPr>
        <w:rFonts w:ascii="Symbol" w:hAnsi="Symbol" w:hint="default"/>
      </w:rPr>
    </w:lvl>
    <w:lvl w:ilvl="1" w:tplc="FFFFFFFF">
      <w:start w:val="1"/>
      <w:numFmt w:val="bullet"/>
      <w:lvlText w:val="-"/>
      <w:lvlJc w:val="left"/>
      <w:pPr>
        <w:tabs>
          <w:tab w:val="num" w:pos="1800"/>
        </w:tabs>
        <w:ind w:left="1800" w:hanging="360"/>
      </w:pPr>
      <w:rPr>
        <w:rFonts w:ascii="Times New Roman" w:hAnsi="Times New Roman" w:hint="default"/>
      </w:rPr>
    </w:lvl>
    <w:lvl w:ilvl="2" w:tplc="FFFFFFFF">
      <w:start w:val="1"/>
      <w:numFmt w:val="bullet"/>
      <w:lvlText w:val="-"/>
      <w:lvlJc w:val="left"/>
      <w:pPr>
        <w:tabs>
          <w:tab w:val="num" w:pos="2520"/>
        </w:tabs>
        <w:ind w:left="2520" w:hanging="360"/>
      </w:pPr>
      <w:rPr>
        <w:rFonts w:ascii="Times New Roman" w:hAnsi="Times New Roman" w:hint="default"/>
      </w:rPr>
    </w:lvl>
    <w:lvl w:ilvl="3" w:tplc="FFFFFFFF" w:tentative="1">
      <w:start w:val="1"/>
      <w:numFmt w:val="bullet"/>
      <w:lvlText w:val="-"/>
      <w:lvlJc w:val="left"/>
      <w:pPr>
        <w:tabs>
          <w:tab w:val="num" w:pos="3240"/>
        </w:tabs>
        <w:ind w:left="3240" w:hanging="360"/>
      </w:pPr>
      <w:rPr>
        <w:rFonts w:ascii="Times New Roman" w:hAnsi="Times New Roman" w:hint="default"/>
      </w:rPr>
    </w:lvl>
    <w:lvl w:ilvl="4" w:tplc="FFFFFFFF" w:tentative="1">
      <w:start w:val="1"/>
      <w:numFmt w:val="bullet"/>
      <w:lvlText w:val="-"/>
      <w:lvlJc w:val="left"/>
      <w:pPr>
        <w:tabs>
          <w:tab w:val="num" w:pos="3960"/>
        </w:tabs>
        <w:ind w:left="3960" w:hanging="360"/>
      </w:pPr>
      <w:rPr>
        <w:rFonts w:ascii="Times New Roman" w:hAnsi="Times New Roman" w:hint="default"/>
      </w:rPr>
    </w:lvl>
    <w:lvl w:ilvl="5" w:tplc="FFFFFFFF" w:tentative="1">
      <w:start w:val="1"/>
      <w:numFmt w:val="bullet"/>
      <w:lvlText w:val="-"/>
      <w:lvlJc w:val="left"/>
      <w:pPr>
        <w:tabs>
          <w:tab w:val="num" w:pos="4680"/>
        </w:tabs>
        <w:ind w:left="4680" w:hanging="360"/>
      </w:pPr>
      <w:rPr>
        <w:rFonts w:ascii="Times New Roman" w:hAnsi="Times New Roman" w:hint="default"/>
      </w:rPr>
    </w:lvl>
    <w:lvl w:ilvl="6" w:tplc="FFFFFFFF" w:tentative="1">
      <w:start w:val="1"/>
      <w:numFmt w:val="bullet"/>
      <w:lvlText w:val="-"/>
      <w:lvlJc w:val="left"/>
      <w:pPr>
        <w:tabs>
          <w:tab w:val="num" w:pos="5400"/>
        </w:tabs>
        <w:ind w:left="5400" w:hanging="360"/>
      </w:pPr>
      <w:rPr>
        <w:rFonts w:ascii="Times New Roman" w:hAnsi="Times New Roman" w:hint="default"/>
      </w:rPr>
    </w:lvl>
    <w:lvl w:ilvl="7" w:tplc="FFFFFFFF" w:tentative="1">
      <w:start w:val="1"/>
      <w:numFmt w:val="bullet"/>
      <w:lvlText w:val="-"/>
      <w:lvlJc w:val="left"/>
      <w:pPr>
        <w:tabs>
          <w:tab w:val="num" w:pos="6120"/>
        </w:tabs>
        <w:ind w:left="6120" w:hanging="360"/>
      </w:pPr>
      <w:rPr>
        <w:rFonts w:ascii="Times New Roman" w:hAnsi="Times New Roman" w:hint="default"/>
      </w:rPr>
    </w:lvl>
    <w:lvl w:ilvl="8" w:tplc="FFFFFFFF" w:tentative="1">
      <w:start w:val="1"/>
      <w:numFmt w:val="bullet"/>
      <w:lvlText w:val="-"/>
      <w:lvlJc w:val="left"/>
      <w:pPr>
        <w:tabs>
          <w:tab w:val="num" w:pos="6840"/>
        </w:tabs>
        <w:ind w:left="6840" w:hanging="360"/>
      </w:pPr>
      <w:rPr>
        <w:rFonts w:ascii="Times New Roman" w:hAnsi="Times New Roman" w:hint="default"/>
      </w:rPr>
    </w:lvl>
  </w:abstractNum>
  <w:abstractNum w:abstractNumId="18" w15:restartNumberingAfterBreak="0">
    <w:nsid w:val="386247F1"/>
    <w:multiLevelType w:val="hybridMultilevel"/>
    <w:tmpl w:val="4B9ABB7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4B2621"/>
    <w:multiLevelType w:val="hybridMultilevel"/>
    <w:tmpl w:val="5D32D458"/>
    <w:lvl w:ilvl="0" w:tplc="EA8ED282">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FD77CC"/>
    <w:multiLevelType w:val="hybridMultilevel"/>
    <w:tmpl w:val="EDA69242"/>
    <w:lvl w:ilvl="0" w:tplc="649ACD8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21A22D3"/>
    <w:multiLevelType w:val="hybridMultilevel"/>
    <w:tmpl w:val="80C68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31F3576"/>
    <w:multiLevelType w:val="hybridMultilevel"/>
    <w:tmpl w:val="7528E9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2F1E19"/>
    <w:multiLevelType w:val="multilevel"/>
    <w:tmpl w:val="0AC43B1C"/>
    <w:lvl w:ilvl="0">
      <w:start w:val="1"/>
      <w:numFmt w:val="decimal"/>
      <w:lvlText w:val="A%1."/>
      <w:lvlJc w:val="left"/>
      <w:pPr>
        <w:ind w:left="1287" w:hanging="360"/>
      </w:pPr>
      <w:rPr>
        <w:rFonts w:hint="default"/>
      </w:rPr>
    </w:lvl>
    <w:lvl w:ilvl="1">
      <w:start w:val="1"/>
      <w:numFmt w:val="upp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4" w15:restartNumberingAfterBreak="0">
    <w:nsid w:val="43F37C8F"/>
    <w:multiLevelType w:val="hybridMultilevel"/>
    <w:tmpl w:val="B5864824"/>
    <w:lvl w:ilvl="0" w:tplc="02E08C3A">
      <w:start w:val="1"/>
      <w:numFmt w:val="bullet"/>
      <w:lvlText w:val="-"/>
      <w:lvlJc w:val="left"/>
      <w:pPr>
        <w:tabs>
          <w:tab w:val="num" w:pos="720"/>
        </w:tabs>
        <w:ind w:left="720" w:hanging="360"/>
      </w:pPr>
      <w:rPr>
        <w:rFonts w:ascii="Times New Roman" w:hAnsi="Times New Roman" w:hint="default"/>
      </w:rPr>
    </w:lvl>
    <w:lvl w:ilvl="1" w:tplc="0C86DFCA" w:tentative="1">
      <w:start w:val="1"/>
      <w:numFmt w:val="bullet"/>
      <w:lvlText w:val="-"/>
      <w:lvlJc w:val="left"/>
      <w:pPr>
        <w:tabs>
          <w:tab w:val="num" w:pos="1440"/>
        </w:tabs>
        <w:ind w:left="1440" w:hanging="360"/>
      </w:pPr>
      <w:rPr>
        <w:rFonts w:ascii="Times New Roman" w:hAnsi="Times New Roman" w:hint="default"/>
      </w:rPr>
    </w:lvl>
    <w:lvl w:ilvl="2" w:tplc="E85C95A4" w:tentative="1">
      <w:start w:val="1"/>
      <w:numFmt w:val="bullet"/>
      <w:lvlText w:val="-"/>
      <w:lvlJc w:val="left"/>
      <w:pPr>
        <w:tabs>
          <w:tab w:val="num" w:pos="2160"/>
        </w:tabs>
        <w:ind w:left="2160" w:hanging="360"/>
      </w:pPr>
      <w:rPr>
        <w:rFonts w:ascii="Times New Roman" w:hAnsi="Times New Roman" w:hint="default"/>
      </w:rPr>
    </w:lvl>
    <w:lvl w:ilvl="3" w:tplc="1DE06272" w:tentative="1">
      <w:start w:val="1"/>
      <w:numFmt w:val="bullet"/>
      <w:lvlText w:val="-"/>
      <w:lvlJc w:val="left"/>
      <w:pPr>
        <w:tabs>
          <w:tab w:val="num" w:pos="2880"/>
        </w:tabs>
        <w:ind w:left="2880" w:hanging="360"/>
      </w:pPr>
      <w:rPr>
        <w:rFonts w:ascii="Times New Roman" w:hAnsi="Times New Roman" w:hint="default"/>
      </w:rPr>
    </w:lvl>
    <w:lvl w:ilvl="4" w:tplc="46465CC0" w:tentative="1">
      <w:start w:val="1"/>
      <w:numFmt w:val="bullet"/>
      <w:lvlText w:val="-"/>
      <w:lvlJc w:val="left"/>
      <w:pPr>
        <w:tabs>
          <w:tab w:val="num" w:pos="3600"/>
        </w:tabs>
        <w:ind w:left="3600" w:hanging="360"/>
      </w:pPr>
      <w:rPr>
        <w:rFonts w:ascii="Times New Roman" w:hAnsi="Times New Roman" w:hint="default"/>
      </w:rPr>
    </w:lvl>
    <w:lvl w:ilvl="5" w:tplc="BA9808AE" w:tentative="1">
      <w:start w:val="1"/>
      <w:numFmt w:val="bullet"/>
      <w:lvlText w:val="-"/>
      <w:lvlJc w:val="left"/>
      <w:pPr>
        <w:tabs>
          <w:tab w:val="num" w:pos="4320"/>
        </w:tabs>
        <w:ind w:left="4320" w:hanging="360"/>
      </w:pPr>
      <w:rPr>
        <w:rFonts w:ascii="Times New Roman" w:hAnsi="Times New Roman" w:hint="default"/>
      </w:rPr>
    </w:lvl>
    <w:lvl w:ilvl="6" w:tplc="73C6FFD4" w:tentative="1">
      <w:start w:val="1"/>
      <w:numFmt w:val="bullet"/>
      <w:lvlText w:val="-"/>
      <w:lvlJc w:val="left"/>
      <w:pPr>
        <w:tabs>
          <w:tab w:val="num" w:pos="5040"/>
        </w:tabs>
        <w:ind w:left="5040" w:hanging="360"/>
      </w:pPr>
      <w:rPr>
        <w:rFonts w:ascii="Times New Roman" w:hAnsi="Times New Roman" w:hint="default"/>
      </w:rPr>
    </w:lvl>
    <w:lvl w:ilvl="7" w:tplc="0712B274" w:tentative="1">
      <w:start w:val="1"/>
      <w:numFmt w:val="bullet"/>
      <w:lvlText w:val="-"/>
      <w:lvlJc w:val="left"/>
      <w:pPr>
        <w:tabs>
          <w:tab w:val="num" w:pos="5760"/>
        </w:tabs>
        <w:ind w:left="5760" w:hanging="360"/>
      </w:pPr>
      <w:rPr>
        <w:rFonts w:ascii="Times New Roman" w:hAnsi="Times New Roman" w:hint="default"/>
      </w:rPr>
    </w:lvl>
    <w:lvl w:ilvl="8" w:tplc="C30A102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477D437C"/>
    <w:multiLevelType w:val="hybridMultilevel"/>
    <w:tmpl w:val="1996DE5A"/>
    <w:lvl w:ilvl="0" w:tplc="36F0FE3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FE6680E"/>
    <w:multiLevelType w:val="hybridMultilevel"/>
    <w:tmpl w:val="75325C3C"/>
    <w:lvl w:ilvl="0" w:tplc="3050C200">
      <w:start w:val="1"/>
      <w:numFmt w:val="bullet"/>
      <w:lvlText w:val="-"/>
      <w:lvlJc w:val="left"/>
      <w:pPr>
        <w:tabs>
          <w:tab w:val="num" w:pos="720"/>
        </w:tabs>
        <w:ind w:left="720" w:hanging="360"/>
      </w:pPr>
      <w:rPr>
        <w:rFonts w:ascii="Times New Roman" w:hAnsi="Times New Roman" w:hint="default"/>
      </w:rPr>
    </w:lvl>
    <w:lvl w:ilvl="1" w:tplc="F0E29C94">
      <w:start w:val="1"/>
      <w:numFmt w:val="bullet"/>
      <w:lvlText w:val="-"/>
      <w:lvlJc w:val="left"/>
      <w:pPr>
        <w:tabs>
          <w:tab w:val="num" w:pos="1440"/>
        </w:tabs>
        <w:ind w:left="1440" w:hanging="360"/>
      </w:pPr>
      <w:rPr>
        <w:rFonts w:ascii="Times New Roman" w:hAnsi="Times New Roman" w:hint="default"/>
      </w:rPr>
    </w:lvl>
    <w:lvl w:ilvl="2" w:tplc="4CFA97E4">
      <w:start w:val="1"/>
      <w:numFmt w:val="bullet"/>
      <w:lvlText w:val="-"/>
      <w:lvlJc w:val="left"/>
      <w:pPr>
        <w:tabs>
          <w:tab w:val="num" w:pos="2160"/>
        </w:tabs>
        <w:ind w:left="2160" w:hanging="360"/>
      </w:pPr>
      <w:rPr>
        <w:rFonts w:ascii="Times New Roman" w:hAnsi="Times New Roman" w:hint="default"/>
      </w:rPr>
    </w:lvl>
    <w:lvl w:ilvl="3" w:tplc="7D360F9A" w:tentative="1">
      <w:start w:val="1"/>
      <w:numFmt w:val="bullet"/>
      <w:lvlText w:val="-"/>
      <w:lvlJc w:val="left"/>
      <w:pPr>
        <w:tabs>
          <w:tab w:val="num" w:pos="2880"/>
        </w:tabs>
        <w:ind w:left="2880" w:hanging="360"/>
      </w:pPr>
      <w:rPr>
        <w:rFonts w:ascii="Times New Roman" w:hAnsi="Times New Roman" w:hint="default"/>
      </w:rPr>
    </w:lvl>
    <w:lvl w:ilvl="4" w:tplc="F278AC7A" w:tentative="1">
      <w:start w:val="1"/>
      <w:numFmt w:val="bullet"/>
      <w:lvlText w:val="-"/>
      <w:lvlJc w:val="left"/>
      <w:pPr>
        <w:tabs>
          <w:tab w:val="num" w:pos="3600"/>
        </w:tabs>
        <w:ind w:left="3600" w:hanging="360"/>
      </w:pPr>
      <w:rPr>
        <w:rFonts w:ascii="Times New Roman" w:hAnsi="Times New Roman" w:hint="default"/>
      </w:rPr>
    </w:lvl>
    <w:lvl w:ilvl="5" w:tplc="5A4EF364" w:tentative="1">
      <w:start w:val="1"/>
      <w:numFmt w:val="bullet"/>
      <w:lvlText w:val="-"/>
      <w:lvlJc w:val="left"/>
      <w:pPr>
        <w:tabs>
          <w:tab w:val="num" w:pos="4320"/>
        </w:tabs>
        <w:ind w:left="4320" w:hanging="360"/>
      </w:pPr>
      <w:rPr>
        <w:rFonts w:ascii="Times New Roman" w:hAnsi="Times New Roman" w:hint="default"/>
      </w:rPr>
    </w:lvl>
    <w:lvl w:ilvl="6" w:tplc="E6D65B44" w:tentative="1">
      <w:start w:val="1"/>
      <w:numFmt w:val="bullet"/>
      <w:lvlText w:val="-"/>
      <w:lvlJc w:val="left"/>
      <w:pPr>
        <w:tabs>
          <w:tab w:val="num" w:pos="5040"/>
        </w:tabs>
        <w:ind w:left="5040" w:hanging="360"/>
      </w:pPr>
      <w:rPr>
        <w:rFonts w:ascii="Times New Roman" w:hAnsi="Times New Roman" w:hint="default"/>
      </w:rPr>
    </w:lvl>
    <w:lvl w:ilvl="7" w:tplc="9DF2EF56" w:tentative="1">
      <w:start w:val="1"/>
      <w:numFmt w:val="bullet"/>
      <w:lvlText w:val="-"/>
      <w:lvlJc w:val="left"/>
      <w:pPr>
        <w:tabs>
          <w:tab w:val="num" w:pos="5760"/>
        </w:tabs>
        <w:ind w:left="5760" w:hanging="360"/>
      </w:pPr>
      <w:rPr>
        <w:rFonts w:ascii="Times New Roman" w:hAnsi="Times New Roman" w:hint="default"/>
      </w:rPr>
    </w:lvl>
    <w:lvl w:ilvl="8" w:tplc="7386602C"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2320BB7"/>
    <w:multiLevelType w:val="hybridMultilevel"/>
    <w:tmpl w:val="E49A9C68"/>
    <w:lvl w:ilvl="0" w:tplc="A28EA8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218A5"/>
    <w:multiLevelType w:val="hybridMultilevel"/>
    <w:tmpl w:val="0952005E"/>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024337"/>
    <w:multiLevelType w:val="hybridMultilevel"/>
    <w:tmpl w:val="E15415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4A3CFD"/>
    <w:multiLevelType w:val="hybridMultilevel"/>
    <w:tmpl w:val="755CC076"/>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76C1E"/>
    <w:multiLevelType w:val="hybridMultilevel"/>
    <w:tmpl w:val="34888B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2A51BEA"/>
    <w:multiLevelType w:val="hybridMultilevel"/>
    <w:tmpl w:val="277E68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5331D8C"/>
    <w:multiLevelType w:val="hybridMultilevel"/>
    <w:tmpl w:val="C27EE2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7DF17FB"/>
    <w:multiLevelType w:val="hybridMultilevel"/>
    <w:tmpl w:val="1E307A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607A7"/>
    <w:multiLevelType w:val="hybridMultilevel"/>
    <w:tmpl w:val="E056CC00"/>
    <w:lvl w:ilvl="0" w:tplc="75EA009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804F7D"/>
    <w:multiLevelType w:val="hybridMultilevel"/>
    <w:tmpl w:val="4A32F4DE"/>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7" w15:restartNumberingAfterBreak="0">
    <w:nsid w:val="754650F2"/>
    <w:multiLevelType w:val="hybridMultilevel"/>
    <w:tmpl w:val="2D8A95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6C5F14"/>
    <w:multiLevelType w:val="hybridMultilevel"/>
    <w:tmpl w:val="868E8FC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720FF9"/>
    <w:multiLevelType w:val="multilevel"/>
    <w:tmpl w:val="A43C2BCC"/>
    <w:styleLink w:val="Style1"/>
    <w:lvl w:ilvl="0">
      <w:start w:val="1"/>
      <w:numFmt w:val="upperLetter"/>
      <w:lvlText w:val="%1."/>
      <w:lvlJc w:val="left"/>
      <w:pPr>
        <w:ind w:left="1287" w:hanging="360"/>
      </w:pPr>
    </w:lvl>
    <w:lvl w:ilvl="1">
      <w:start w:val="1"/>
      <w:numFmt w:val="upp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826672885">
    <w:abstractNumId w:val="11"/>
  </w:num>
  <w:num w:numId="2" w16cid:durableId="484509640">
    <w:abstractNumId w:val="23"/>
  </w:num>
  <w:num w:numId="3" w16cid:durableId="441074906">
    <w:abstractNumId w:val="39"/>
  </w:num>
  <w:num w:numId="4" w16cid:durableId="395904844">
    <w:abstractNumId w:val="12"/>
  </w:num>
  <w:num w:numId="5" w16cid:durableId="23986683">
    <w:abstractNumId w:val="6"/>
  </w:num>
  <w:num w:numId="6" w16cid:durableId="2068186547">
    <w:abstractNumId w:val="33"/>
  </w:num>
  <w:num w:numId="7" w16cid:durableId="1415668303">
    <w:abstractNumId w:val="22"/>
  </w:num>
  <w:num w:numId="8" w16cid:durableId="1215853961">
    <w:abstractNumId w:val="9"/>
  </w:num>
  <w:num w:numId="9" w16cid:durableId="2082676364">
    <w:abstractNumId w:val="15"/>
  </w:num>
  <w:num w:numId="10" w16cid:durableId="1813475997">
    <w:abstractNumId w:val="20"/>
  </w:num>
  <w:num w:numId="11" w16cid:durableId="2029746081">
    <w:abstractNumId w:val="25"/>
  </w:num>
  <w:num w:numId="12" w16cid:durableId="1678538112">
    <w:abstractNumId w:val="0"/>
  </w:num>
  <w:num w:numId="13" w16cid:durableId="1641376156">
    <w:abstractNumId w:val="38"/>
  </w:num>
  <w:num w:numId="14" w16cid:durableId="2095590329">
    <w:abstractNumId w:val="18"/>
  </w:num>
  <w:num w:numId="15" w16cid:durableId="604536003">
    <w:abstractNumId w:val="34"/>
  </w:num>
  <w:num w:numId="16" w16cid:durableId="899750663">
    <w:abstractNumId w:val="37"/>
  </w:num>
  <w:num w:numId="17" w16cid:durableId="1044981020">
    <w:abstractNumId w:val="28"/>
  </w:num>
  <w:num w:numId="18" w16cid:durableId="58283771">
    <w:abstractNumId w:val="7"/>
  </w:num>
  <w:num w:numId="19" w16cid:durableId="1932081681">
    <w:abstractNumId w:val="30"/>
  </w:num>
  <w:num w:numId="20" w16cid:durableId="1749188082">
    <w:abstractNumId w:val="2"/>
  </w:num>
  <w:num w:numId="21" w16cid:durableId="1139499300">
    <w:abstractNumId w:val="29"/>
  </w:num>
  <w:num w:numId="22" w16cid:durableId="2021664773">
    <w:abstractNumId w:val="14"/>
  </w:num>
  <w:num w:numId="23" w16cid:durableId="1751656103">
    <w:abstractNumId w:val="26"/>
  </w:num>
  <w:num w:numId="24" w16cid:durableId="1521120167">
    <w:abstractNumId w:val="31"/>
  </w:num>
  <w:num w:numId="25" w16cid:durableId="784615999">
    <w:abstractNumId w:val="36"/>
  </w:num>
  <w:num w:numId="26" w16cid:durableId="1068454999">
    <w:abstractNumId w:val="21"/>
  </w:num>
  <w:num w:numId="27" w16cid:durableId="375203400">
    <w:abstractNumId w:val="24"/>
  </w:num>
  <w:num w:numId="28" w16cid:durableId="732776227">
    <w:abstractNumId w:val="8"/>
  </w:num>
  <w:num w:numId="29" w16cid:durableId="809060613">
    <w:abstractNumId w:val="5"/>
  </w:num>
  <w:num w:numId="30" w16cid:durableId="1174493996">
    <w:abstractNumId w:val="32"/>
  </w:num>
  <w:num w:numId="31" w16cid:durableId="1986885020">
    <w:abstractNumId w:val="35"/>
  </w:num>
  <w:num w:numId="32" w16cid:durableId="1195341060">
    <w:abstractNumId w:val="19"/>
  </w:num>
  <w:num w:numId="33" w16cid:durableId="5208230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21511">
    <w:abstractNumId w:val="27"/>
  </w:num>
  <w:num w:numId="35" w16cid:durableId="904608632">
    <w:abstractNumId w:val="1"/>
  </w:num>
  <w:num w:numId="36" w16cid:durableId="1996951086">
    <w:abstractNumId w:val="13"/>
  </w:num>
  <w:num w:numId="37" w16cid:durableId="1637105095">
    <w:abstractNumId w:val="4"/>
  </w:num>
  <w:num w:numId="38" w16cid:durableId="1016077400">
    <w:abstractNumId w:val="3"/>
  </w:num>
  <w:num w:numId="39" w16cid:durableId="1719472589">
    <w:abstractNumId w:val="16"/>
  </w:num>
  <w:num w:numId="40" w16cid:durableId="468475138">
    <w:abstractNumId w:val="1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C85"/>
    <w:rsid w:val="00001C72"/>
    <w:rsid w:val="00002A7D"/>
    <w:rsid w:val="00003307"/>
    <w:rsid w:val="000033E2"/>
    <w:rsid w:val="00003836"/>
    <w:rsid w:val="00003C5C"/>
    <w:rsid w:val="0000453F"/>
    <w:rsid w:val="000056C6"/>
    <w:rsid w:val="0000607D"/>
    <w:rsid w:val="000065B7"/>
    <w:rsid w:val="00006BF7"/>
    <w:rsid w:val="0000754E"/>
    <w:rsid w:val="00007F77"/>
    <w:rsid w:val="00010CD9"/>
    <w:rsid w:val="00010D2B"/>
    <w:rsid w:val="00011D24"/>
    <w:rsid w:val="000136D4"/>
    <w:rsid w:val="00013735"/>
    <w:rsid w:val="000138AA"/>
    <w:rsid w:val="00014A07"/>
    <w:rsid w:val="0001646E"/>
    <w:rsid w:val="000178D3"/>
    <w:rsid w:val="000205FB"/>
    <w:rsid w:val="00021094"/>
    <w:rsid w:val="00021266"/>
    <w:rsid w:val="00021AA4"/>
    <w:rsid w:val="000220B2"/>
    <w:rsid w:val="0002221A"/>
    <w:rsid w:val="0002225F"/>
    <w:rsid w:val="00022F74"/>
    <w:rsid w:val="0002441A"/>
    <w:rsid w:val="00025D0F"/>
    <w:rsid w:val="00025E44"/>
    <w:rsid w:val="00027006"/>
    <w:rsid w:val="00027E21"/>
    <w:rsid w:val="0003097B"/>
    <w:rsid w:val="00031863"/>
    <w:rsid w:val="00032C48"/>
    <w:rsid w:val="00034196"/>
    <w:rsid w:val="0003442B"/>
    <w:rsid w:val="0003495F"/>
    <w:rsid w:val="00036A59"/>
    <w:rsid w:val="00036B79"/>
    <w:rsid w:val="00036DB7"/>
    <w:rsid w:val="00037383"/>
    <w:rsid w:val="00037E94"/>
    <w:rsid w:val="00040029"/>
    <w:rsid w:val="00040DC8"/>
    <w:rsid w:val="0004112B"/>
    <w:rsid w:val="000418A9"/>
    <w:rsid w:val="000424E8"/>
    <w:rsid w:val="0004251E"/>
    <w:rsid w:val="00042EAA"/>
    <w:rsid w:val="00043620"/>
    <w:rsid w:val="00043EE2"/>
    <w:rsid w:val="000449F9"/>
    <w:rsid w:val="00045815"/>
    <w:rsid w:val="00046B3F"/>
    <w:rsid w:val="00046ED3"/>
    <w:rsid w:val="000501F9"/>
    <w:rsid w:val="000506BA"/>
    <w:rsid w:val="00051A19"/>
    <w:rsid w:val="00051A21"/>
    <w:rsid w:val="00052131"/>
    <w:rsid w:val="000527F6"/>
    <w:rsid w:val="000530FA"/>
    <w:rsid w:val="00053955"/>
    <w:rsid w:val="00054BEF"/>
    <w:rsid w:val="00055608"/>
    <w:rsid w:val="00055D6F"/>
    <w:rsid w:val="0005613F"/>
    <w:rsid w:val="00056C76"/>
    <w:rsid w:val="000571B1"/>
    <w:rsid w:val="0005786E"/>
    <w:rsid w:val="00057AC8"/>
    <w:rsid w:val="000606EE"/>
    <w:rsid w:val="00060FBB"/>
    <w:rsid w:val="00062167"/>
    <w:rsid w:val="000625DB"/>
    <w:rsid w:val="00062935"/>
    <w:rsid w:val="000636CE"/>
    <w:rsid w:val="00065145"/>
    <w:rsid w:val="0006529B"/>
    <w:rsid w:val="00065713"/>
    <w:rsid w:val="00067176"/>
    <w:rsid w:val="000674E2"/>
    <w:rsid w:val="00070113"/>
    <w:rsid w:val="00070296"/>
    <w:rsid w:val="0007049B"/>
    <w:rsid w:val="00071993"/>
    <w:rsid w:val="00071C68"/>
    <w:rsid w:val="000721CC"/>
    <w:rsid w:val="00073375"/>
    <w:rsid w:val="00073D88"/>
    <w:rsid w:val="00074E3B"/>
    <w:rsid w:val="0007547B"/>
    <w:rsid w:val="00076176"/>
    <w:rsid w:val="00076870"/>
    <w:rsid w:val="00076B58"/>
    <w:rsid w:val="0007765C"/>
    <w:rsid w:val="00077CEA"/>
    <w:rsid w:val="000802B7"/>
    <w:rsid w:val="00080B08"/>
    <w:rsid w:val="000813F3"/>
    <w:rsid w:val="000828F2"/>
    <w:rsid w:val="000844AC"/>
    <w:rsid w:val="00084FB4"/>
    <w:rsid w:val="000857F8"/>
    <w:rsid w:val="00087127"/>
    <w:rsid w:val="00087DCE"/>
    <w:rsid w:val="000905F5"/>
    <w:rsid w:val="00090B52"/>
    <w:rsid w:val="00090F0C"/>
    <w:rsid w:val="000920E5"/>
    <w:rsid w:val="0009386D"/>
    <w:rsid w:val="00094A6A"/>
    <w:rsid w:val="00094CC4"/>
    <w:rsid w:val="000950BF"/>
    <w:rsid w:val="00095965"/>
    <w:rsid w:val="00096587"/>
    <w:rsid w:val="000A01D5"/>
    <w:rsid w:val="000A109E"/>
    <w:rsid w:val="000A1484"/>
    <w:rsid w:val="000A165C"/>
    <w:rsid w:val="000A17C7"/>
    <w:rsid w:val="000A1841"/>
    <w:rsid w:val="000A1A90"/>
    <w:rsid w:val="000A244C"/>
    <w:rsid w:val="000A2D80"/>
    <w:rsid w:val="000A2F65"/>
    <w:rsid w:val="000A3938"/>
    <w:rsid w:val="000A3D23"/>
    <w:rsid w:val="000A5425"/>
    <w:rsid w:val="000A5724"/>
    <w:rsid w:val="000A6329"/>
    <w:rsid w:val="000A7511"/>
    <w:rsid w:val="000B0BCC"/>
    <w:rsid w:val="000B0DE2"/>
    <w:rsid w:val="000B133D"/>
    <w:rsid w:val="000B1476"/>
    <w:rsid w:val="000B1A6E"/>
    <w:rsid w:val="000B28EC"/>
    <w:rsid w:val="000B40EA"/>
    <w:rsid w:val="000B59E7"/>
    <w:rsid w:val="000B6253"/>
    <w:rsid w:val="000B69EC"/>
    <w:rsid w:val="000B7174"/>
    <w:rsid w:val="000C0AC7"/>
    <w:rsid w:val="000C1D5A"/>
    <w:rsid w:val="000C27D5"/>
    <w:rsid w:val="000C2A50"/>
    <w:rsid w:val="000C3803"/>
    <w:rsid w:val="000C39A8"/>
    <w:rsid w:val="000C4A91"/>
    <w:rsid w:val="000C4F71"/>
    <w:rsid w:val="000C5496"/>
    <w:rsid w:val="000C7386"/>
    <w:rsid w:val="000C7FCD"/>
    <w:rsid w:val="000D0482"/>
    <w:rsid w:val="000D06E2"/>
    <w:rsid w:val="000D1024"/>
    <w:rsid w:val="000D196A"/>
    <w:rsid w:val="000D26E8"/>
    <w:rsid w:val="000D271E"/>
    <w:rsid w:val="000D5337"/>
    <w:rsid w:val="000D5824"/>
    <w:rsid w:val="000D65A4"/>
    <w:rsid w:val="000D6A36"/>
    <w:rsid w:val="000D7DB7"/>
    <w:rsid w:val="000E09B6"/>
    <w:rsid w:val="000E1865"/>
    <w:rsid w:val="000E28CE"/>
    <w:rsid w:val="000E2C71"/>
    <w:rsid w:val="000E4CD2"/>
    <w:rsid w:val="000E5844"/>
    <w:rsid w:val="000E5AB3"/>
    <w:rsid w:val="000E62BA"/>
    <w:rsid w:val="000E64C8"/>
    <w:rsid w:val="000E6F00"/>
    <w:rsid w:val="000E7175"/>
    <w:rsid w:val="000E7F5F"/>
    <w:rsid w:val="000F00BD"/>
    <w:rsid w:val="000F00FE"/>
    <w:rsid w:val="000F061E"/>
    <w:rsid w:val="000F1102"/>
    <w:rsid w:val="000F14D5"/>
    <w:rsid w:val="000F1726"/>
    <w:rsid w:val="000F2680"/>
    <w:rsid w:val="000F470D"/>
    <w:rsid w:val="000F489F"/>
    <w:rsid w:val="000F4A19"/>
    <w:rsid w:val="000F57E0"/>
    <w:rsid w:val="000F5AAF"/>
    <w:rsid w:val="000F5DF3"/>
    <w:rsid w:val="00100221"/>
    <w:rsid w:val="00100794"/>
    <w:rsid w:val="00100892"/>
    <w:rsid w:val="001016C4"/>
    <w:rsid w:val="00101E79"/>
    <w:rsid w:val="001021FD"/>
    <w:rsid w:val="001022F2"/>
    <w:rsid w:val="00102DE8"/>
    <w:rsid w:val="00103297"/>
    <w:rsid w:val="00105C94"/>
    <w:rsid w:val="00105F30"/>
    <w:rsid w:val="00107829"/>
    <w:rsid w:val="00107A73"/>
    <w:rsid w:val="001101AA"/>
    <w:rsid w:val="00110618"/>
    <w:rsid w:val="00110726"/>
    <w:rsid w:val="00110C30"/>
    <w:rsid w:val="00110FE5"/>
    <w:rsid w:val="001121B8"/>
    <w:rsid w:val="00112EB5"/>
    <w:rsid w:val="00112ECA"/>
    <w:rsid w:val="001135A2"/>
    <w:rsid w:val="001136E9"/>
    <w:rsid w:val="00116BC3"/>
    <w:rsid w:val="00116E42"/>
    <w:rsid w:val="00117181"/>
    <w:rsid w:val="00117F6B"/>
    <w:rsid w:val="0012029D"/>
    <w:rsid w:val="00120C98"/>
    <w:rsid w:val="00122593"/>
    <w:rsid w:val="00122BBA"/>
    <w:rsid w:val="00122CB3"/>
    <w:rsid w:val="0012435B"/>
    <w:rsid w:val="0012669B"/>
    <w:rsid w:val="00127CDE"/>
    <w:rsid w:val="001307D7"/>
    <w:rsid w:val="001313D9"/>
    <w:rsid w:val="0013209F"/>
    <w:rsid w:val="00132C84"/>
    <w:rsid w:val="00134491"/>
    <w:rsid w:val="00134F1A"/>
    <w:rsid w:val="0013543C"/>
    <w:rsid w:val="00136275"/>
    <w:rsid w:val="0013649B"/>
    <w:rsid w:val="00137E85"/>
    <w:rsid w:val="00140C09"/>
    <w:rsid w:val="00143299"/>
    <w:rsid w:val="001433A1"/>
    <w:rsid w:val="0014384F"/>
    <w:rsid w:val="00143C0D"/>
    <w:rsid w:val="0014487F"/>
    <w:rsid w:val="001461A2"/>
    <w:rsid w:val="00146FF7"/>
    <w:rsid w:val="001472D3"/>
    <w:rsid w:val="00147371"/>
    <w:rsid w:val="00147A45"/>
    <w:rsid w:val="0015013F"/>
    <w:rsid w:val="00150921"/>
    <w:rsid w:val="00151533"/>
    <w:rsid w:val="00151C74"/>
    <w:rsid w:val="00152E85"/>
    <w:rsid w:val="00153AB0"/>
    <w:rsid w:val="00153D63"/>
    <w:rsid w:val="00157574"/>
    <w:rsid w:val="0015770B"/>
    <w:rsid w:val="00157D1E"/>
    <w:rsid w:val="00160CCB"/>
    <w:rsid w:val="0016177E"/>
    <w:rsid w:val="00161E5A"/>
    <w:rsid w:val="0016206E"/>
    <w:rsid w:val="00163175"/>
    <w:rsid w:val="00163424"/>
    <w:rsid w:val="00163800"/>
    <w:rsid w:val="00163DF0"/>
    <w:rsid w:val="00163F47"/>
    <w:rsid w:val="0016430D"/>
    <w:rsid w:val="00164985"/>
    <w:rsid w:val="001650E5"/>
    <w:rsid w:val="00165207"/>
    <w:rsid w:val="00165501"/>
    <w:rsid w:val="00167454"/>
    <w:rsid w:val="0017022B"/>
    <w:rsid w:val="00170EAE"/>
    <w:rsid w:val="0017259F"/>
    <w:rsid w:val="0017454F"/>
    <w:rsid w:val="00174838"/>
    <w:rsid w:val="00174C5B"/>
    <w:rsid w:val="00175322"/>
    <w:rsid w:val="00176002"/>
    <w:rsid w:val="00176262"/>
    <w:rsid w:val="00176841"/>
    <w:rsid w:val="00176A4F"/>
    <w:rsid w:val="001774AB"/>
    <w:rsid w:val="00177A9E"/>
    <w:rsid w:val="00177C0C"/>
    <w:rsid w:val="00180456"/>
    <w:rsid w:val="00180AD2"/>
    <w:rsid w:val="00180B16"/>
    <w:rsid w:val="00180F02"/>
    <w:rsid w:val="001815A4"/>
    <w:rsid w:val="00182F9A"/>
    <w:rsid w:val="001841E8"/>
    <w:rsid w:val="00184C0B"/>
    <w:rsid w:val="00185D2C"/>
    <w:rsid w:val="001864D0"/>
    <w:rsid w:val="00190715"/>
    <w:rsid w:val="00190740"/>
    <w:rsid w:val="0019225B"/>
    <w:rsid w:val="001931A6"/>
    <w:rsid w:val="00193B08"/>
    <w:rsid w:val="001956A1"/>
    <w:rsid w:val="001970C6"/>
    <w:rsid w:val="00197453"/>
    <w:rsid w:val="00197BEA"/>
    <w:rsid w:val="001A025D"/>
    <w:rsid w:val="001A17D3"/>
    <w:rsid w:val="001A1B07"/>
    <w:rsid w:val="001A1FE4"/>
    <w:rsid w:val="001A22DC"/>
    <w:rsid w:val="001A32C0"/>
    <w:rsid w:val="001A34FA"/>
    <w:rsid w:val="001A4553"/>
    <w:rsid w:val="001A53DB"/>
    <w:rsid w:val="001A69BC"/>
    <w:rsid w:val="001A6D15"/>
    <w:rsid w:val="001B252B"/>
    <w:rsid w:val="001B2FAF"/>
    <w:rsid w:val="001B38F5"/>
    <w:rsid w:val="001B5012"/>
    <w:rsid w:val="001B63ED"/>
    <w:rsid w:val="001B71A0"/>
    <w:rsid w:val="001B7C41"/>
    <w:rsid w:val="001B7FA4"/>
    <w:rsid w:val="001C11F5"/>
    <w:rsid w:val="001C38EA"/>
    <w:rsid w:val="001C39F4"/>
    <w:rsid w:val="001C41A8"/>
    <w:rsid w:val="001C431B"/>
    <w:rsid w:val="001C43A2"/>
    <w:rsid w:val="001C44C9"/>
    <w:rsid w:val="001C584B"/>
    <w:rsid w:val="001C6798"/>
    <w:rsid w:val="001D0E69"/>
    <w:rsid w:val="001D1DE0"/>
    <w:rsid w:val="001D24A2"/>
    <w:rsid w:val="001D3C2E"/>
    <w:rsid w:val="001D411C"/>
    <w:rsid w:val="001D4306"/>
    <w:rsid w:val="001D506A"/>
    <w:rsid w:val="001D55E2"/>
    <w:rsid w:val="001D5E1E"/>
    <w:rsid w:val="001D6386"/>
    <w:rsid w:val="001D759E"/>
    <w:rsid w:val="001D799D"/>
    <w:rsid w:val="001E11D7"/>
    <w:rsid w:val="001E16E6"/>
    <w:rsid w:val="001E2835"/>
    <w:rsid w:val="001E2EC6"/>
    <w:rsid w:val="001E41C1"/>
    <w:rsid w:val="001E4940"/>
    <w:rsid w:val="001E528E"/>
    <w:rsid w:val="001E566B"/>
    <w:rsid w:val="001E60E3"/>
    <w:rsid w:val="001E799E"/>
    <w:rsid w:val="001E7EA4"/>
    <w:rsid w:val="001F1AB9"/>
    <w:rsid w:val="001F1C57"/>
    <w:rsid w:val="001F22BD"/>
    <w:rsid w:val="001F25C0"/>
    <w:rsid w:val="001F2C3A"/>
    <w:rsid w:val="001F3B0D"/>
    <w:rsid w:val="001F4FA3"/>
    <w:rsid w:val="001F6D33"/>
    <w:rsid w:val="001F73B6"/>
    <w:rsid w:val="0020074F"/>
    <w:rsid w:val="00200822"/>
    <w:rsid w:val="00200D50"/>
    <w:rsid w:val="00201460"/>
    <w:rsid w:val="00201B92"/>
    <w:rsid w:val="00202AAD"/>
    <w:rsid w:val="00203179"/>
    <w:rsid w:val="002032CC"/>
    <w:rsid w:val="0020365C"/>
    <w:rsid w:val="0020437E"/>
    <w:rsid w:val="0021047D"/>
    <w:rsid w:val="00210E2A"/>
    <w:rsid w:val="00210F0F"/>
    <w:rsid w:val="0021228F"/>
    <w:rsid w:val="00212EAD"/>
    <w:rsid w:val="00213D77"/>
    <w:rsid w:val="00217C07"/>
    <w:rsid w:val="002208A6"/>
    <w:rsid w:val="00221FBD"/>
    <w:rsid w:val="00222032"/>
    <w:rsid w:val="00222063"/>
    <w:rsid w:val="00222A2A"/>
    <w:rsid w:val="002238EF"/>
    <w:rsid w:val="00225F7F"/>
    <w:rsid w:val="00225FED"/>
    <w:rsid w:val="00226A1B"/>
    <w:rsid w:val="00226F71"/>
    <w:rsid w:val="00231A77"/>
    <w:rsid w:val="00231BA8"/>
    <w:rsid w:val="00233ABA"/>
    <w:rsid w:val="00233B72"/>
    <w:rsid w:val="00234FE3"/>
    <w:rsid w:val="00237326"/>
    <w:rsid w:val="00237B5D"/>
    <w:rsid w:val="002404B7"/>
    <w:rsid w:val="002413A2"/>
    <w:rsid w:val="00242258"/>
    <w:rsid w:val="002451DA"/>
    <w:rsid w:val="00245336"/>
    <w:rsid w:val="002454A8"/>
    <w:rsid w:val="00245744"/>
    <w:rsid w:val="0024598D"/>
    <w:rsid w:val="00246F91"/>
    <w:rsid w:val="0024776F"/>
    <w:rsid w:val="00250454"/>
    <w:rsid w:val="00250F50"/>
    <w:rsid w:val="00253A7D"/>
    <w:rsid w:val="00254977"/>
    <w:rsid w:val="0025519C"/>
    <w:rsid w:val="00255950"/>
    <w:rsid w:val="0025670A"/>
    <w:rsid w:val="00256D85"/>
    <w:rsid w:val="002572A0"/>
    <w:rsid w:val="002602AD"/>
    <w:rsid w:val="00261694"/>
    <w:rsid w:val="002616A8"/>
    <w:rsid w:val="0026181A"/>
    <w:rsid w:val="0026371D"/>
    <w:rsid w:val="002648FA"/>
    <w:rsid w:val="002660B6"/>
    <w:rsid w:val="002706F9"/>
    <w:rsid w:val="00270A3B"/>
    <w:rsid w:val="002724B0"/>
    <w:rsid w:val="00272A90"/>
    <w:rsid w:val="002757B2"/>
    <w:rsid w:val="00276346"/>
    <w:rsid w:val="00276A91"/>
    <w:rsid w:val="0028135F"/>
    <w:rsid w:val="00281F1C"/>
    <w:rsid w:val="00282308"/>
    <w:rsid w:val="00283140"/>
    <w:rsid w:val="0028333C"/>
    <w:rsid w:val="00284C88"/>
    <w:rsid w:val="00286B8A"/>
    <w:rsid w:val="0028727B"/>
    <w:rsid w:val="0029068A"/>
    <w:rsid w:val="00291DC2"/>
    <w:rsid w:val="00292393"/>
    <w:rsid w:val="002923EA"/>
    <w:rsid w:val="00292A74"/>
    <w:rsid w:val="002931AE"/>
    <w:rsid w:val="0029438A"/>
    <w:rsid w:val="00294497"/>
    <w:rsid w:val="002947DF"/>
    <w:rsid w:val="00295BD7"/>
    <w:rsid w:val="002965CC"/>
    <w:rsid w:val="00297AAA"/>
    <w:rsid w:val="002A0CE0"/>
    <w:rsid w:val="002A0CFB"/>
    <w:rsid w:val="002A0F23"/>
    <w:rsid w:val="002A104F"/>
    <w:rsid w:val="002A1B0C"/>
    <w:rsid w:val="002A1C3F"/>
    <w:rsid w:val="002A3D64"/>
    <w:rsid w:val="002A5880"/>
    <w:rsid w:val="002A6186"/>
    <w:rsid w:val="002A6A9A"/>
    <w:rsid w:val="002A6C48"/>
    <w:rsid w:val="002A6DEB"/>
    <w:rsid w:val="002A7F18"/>
    <w:rsid w:val="002B0A67"/>
    <w:rsid w:val="002B0FBD"/>
    <w:rsid w:val="002B2DFD"/>
    <w:rsid w:val="002B3F7D"/>
    <w:rsid w:val="002B400D"/>
    <w:rsid w:val="002B4658"/>
    <w:rsid w:val="002B4E4E"/>
    <w:rsid w:val="002B5A68"/>
    <w:rsid w:val="002B72D3"/>
    <w:rsid w:val="002C0C22"/>
    <w:rsid w:val="002C25EC"/>
    <w:rsid w:val="002C3549"/>
    <w:rsid w:val="002C3701"/>
    <w:rsid w:val="002C4274"/>
    <w:rsid w:val="002C4919"/>
    <w:rsid w:val="002C4CB9"/>
    <w:rsid w:val="002C53C2"/>
    <w:rsid w:val="002C5A50"/>
    <w:rsid w:val="002C5E44"/>
    <w:rsid w:val="002C6312"/>
    <w:rsid w:val="002D028D"/>
    <w:rsid w:val="002D0545"/>
    <w:rsid w:val="002D1392"/>
    <w:rsid w:val="002D14ED"/>
    <w:rsid w:val="002D2A16"/>
    <w:rsid w:val="002D2F58"/>
    <w:rsid w:val="002D31A9"/>
    <w:rsid w:val="002D409F"/>
    <w:rsid w:val="002D4F42"/>
    <w:rsid w:val="002D50F7"/>
    <w:rsid w:val="002D596F"/>
    <w:rsid w:val="002D6052"/>
    <w:rsid w:val="002D673E"/>
    <w:rsid w:val="002D6E42"/>
    <w:rsid w:val="002D791F"/>
    <w:rsid w:val="002E173A"/>
    <w:rsid w:val="002E1AB0"/>
    <w:rsid w:val="002E1AF0"/>
    <w:rsid w:val="002E1B04"/>
    <w:rsid w:val="002E2E80"/>
    <w:rsid w:val="002E301F"/>
    <w:rsid w:val="002E3512"/>
    <w:rsid w:val="002E436B"/>
    <w:rsid w:val="002E5378"/>
    <w:rsid w:val="002E5615"/>
    <w:rsid w:val="002E670B"/>
    <w:rsid w:val="002E6E09"/>
    <w:rsid w:val="002E7C33"/>
    <w:rsid w:val="002F1564"/>
    <w:rsid w:val="002F1AE7"/>
    <w:rsid w:val="002F21C3"/>
    <w:rsid w:val="002F330C"/>
    <w:rsid w:val="002F3FB6"/>
    <w:rsid w:val="002F4CF9"/>
    <w:rsid w:val="002F4E24"/>
    <w:rsid w:val="002F5A9F"/>
    <w:rsid w:val="002F6333"/>
    <w:rsid w:val="002F765F"/>
    <w:rsid w:val="003000F6"/>
    <w:rsid w:val="00300C03"/>
    <w:rsid w:val="003013B7"/>
    <w:rsid w:val="00303659"/>
    <w:rsid w:val="003039C5"/>
    <w:rsid w:val="00303A4B"/>
    <w:rsid w:val="00303C41"/>
    <w:rsid w:val="00304153"/>
    <w:rsid w:val="00304541"/>
    <w:rsid w:val="00305129"/>
    <w:rsid w:val="00305F9D"/>
    <w:rsid w:val="00306E11"/>
    <w:rsid w:val="0030725F"/>
    <w:rsid w:val="00307D7F"/>
    <w:rsid w:val="0031230E"/>
    <w:rsid w:val="003126C5"/>
    <w:rsid w:val="00312A7A"/>
    <w:rsid w:val="00312E82"/>
    <w:rsid w:val="00314C34"/>
    <w:rsid w:val="00315212"/>
    <w:rsid w:val="003160CE"/>
    <w:rsid w:val="00317D3C"/>
    <w:rsid w:val="00320917"/>
    <w:rsid w:val="0032105D"/>
    <w:rsid w:val="00321C87"/>
    <w:rsid w:val="00321DD7"/>
    <w:rsid w:val="00322E3F"/>
    <w:rsid w:val="0032310C"/>
    <w:rsid w:val="003240CA"/>
    <w:rsid w:val="0032464D"/>
    <w:rsid w:val="0032468B"/>
    <w:rsid w:val="003250F9"/>
    <w:rsid w:val="00325236"/>
    <w:rsid w:val="00326823"/>
    <w:rsid w:val="00326AE7"/>
    <w:rsid w:val="003271FE"/>
    <w:rsid w:val="00327971"/>
    <w:rsid w:val="00330A90"/>
    <w:rsid w:val="00330EB4"/>
    <w:rsid w:val="003315FB"/>
    <w:rsid w:val="00331D0A"/>
    <w:rsid w:val="00332851"/>
    <w:rsid w:val="00332EEF"/>
    <w:rsid w:val="00333CCA"/>
    <w:rsid w:val="00334047"/>
    <w:rsid w:val="00334F5D"/>
    <w:rsid w:val="00335A8C"/>
    <w:rsid w:val="00335E37"/>
    <w:rsid w:val="003363F4"/>
    <w:rsid w:val="003365E2"/>
    <w:rsid w:val="00336830"/>
    <w:rsid w:val="003376CB"/>
    <w:rsid w:val="003377B9"/>
    <w:rsid w:val="003379D6"/>
    <w:rsid w:val="00340A89"/>
    <w:rsid w:val="0034179B"/>
    <w:rsid w:val="0034228D"/>
    <w:rsid w:val="00343530"/>
    <w:rsid w:val="0034371F"/>
    <w:rsid w:val="00344FC5"/>
    <w:rsid w:val="0034551C"/>
    <w:rsid w:val="00345947"/>
    <w:rsid w:val="003459DA"/>
    <w:rsid w:val="00345FA4"/>
    <w:rsid w:val="00346169"/>
    <w:rsid w:val="00346740"/>
    <w:rsid w:val="003474FE"/>
    <w:rsid w:val="00347994"/>
    <w:rsid w:val="00347B19"/>
    <w:rsid w:val="0035077F"/>
    <w:rsid w:val="00350C03"/>
    <w:rsid w:val="00351802"/>
    <w:rsid w:val="00354640"/>
    <w:rsid w:val="00356797"/>
    <w:rsid w:val="00357052"/>
    <w:rsid w:val="0035729E"/>
    <w:rsid w:val="0035733D"/>
    <w:rsid w:val="003629D6"/>
    <w:rsid w:val="00362C9F"/>
    <w:rsid w:val="00362DFB"/>
    <w:rsid w:val="00364145"/>
    <w:rsid w:val="0036587A"/>
    <w:rsid w:val="00366075"/>
    <w:rsid w:val="003663DE"/>
    <w:rsid w:val="00366AC2"/>
    <w:rsid w:val="00366B03"/>
    <w:rsid w:val="00366B46"/>
    <w:rsid w:val="003671A7"/>
    <w:rsid w:val="0036725B"/>
    <w:rsid w:val="0037091D"/>
    <w:rsid w:val="00370D97"/>
    <w:rsid w:val="0037103F"/>
    <w:rsid w:val="003716B3"/>
    <w:rsid w:val="00371ADD"/>
    <w:rsid w:val="003724EA"/>
    <w:rsid w:val="003725DD"/>
    <w:rsid w:val="00372755"/>
    <w:rsid w:val="003745C8"/>
    <w:rsid w:val="00374A45"/>
    <w:rsid w:val="0037555C"/>
    <w:rsid w:val="00375D10"/>
    <w:rsid w:val="00377E0D"/>
    <w:rsid w:val="00380CDE"/>
    <w:rsid w:val="00381505"/>
    <w:rsid w:val="00381971"/>
    <w:rsid w:val="00382C38"/>
    <w:rsid w:val="0038316F"/>
    <w:rsid w:val="003835FC"/>
    <w:rsid w:val="003875D5"/>
    <w:rsid w:val="0038768E"/>
    <w:rsid w:val="00390517"/>
    <w:rsid w:val="00390D4D"/>
    <w:rsid w:val="003912CB"/>
    <w:rsid w:val="003914E8"/>
    <w:rsid w:val="003916AA"/>
    <w:rsid w:val="003917CD"/>
    <w:rsid w:val="003922F2"/>
    <w:rsid w:val="0039259E"/>
    <w:rsid w:val="00393B76"/>
    <w:rsid w:val="00393EA5"/>
    <w:rsid w:val="00394221"/>
    <w:rsid w:val="0039527B"/>
    <w:rsid w:val="003956F7"/>
    <w:rsid w:val="0039793D"/>
    <w:rsid w:val="00397B3E"/>
    <w:rsid w:val="003A1367"/>
    <w:rsid w:val="003A2246"/>
    <w:rsid w:val="003A35B8"/>
    <w:rsid w:val="003A521E"/>
    <w:rsid w:val="003A5D4A"/>
    <w:rsid w:val="003A5D53"/>
    <w:rsid w:val="003A5E5E"/>
    <w:rsid w:val="003A6A90"/>
    <w:rsid w:val="003A6EA2"/>
    <w:rsid w:val="003A784E"/>
    <w:rsid w:val="003B01FC"/>
    <w:rsid w:val="003B146D"/>
    <w:rsid w:val="003B2790"/>
    <w:rsid w:val="003B3305"/>
    <w:rsid w:val="003B3CDB"/>
    <w:rsid w:val="003B3DFC"/>
    <w:rsid w:val="003B4C10"/>
    <w:rsid w:val="003B5344"/>
    <w:rsid w:val="003B573A"/>
    <w:rsid w:val="003B5FF4"/>
    <w:rsid w:val="003B726D"/>
    <w:rsid w:val="003B75F8"/>
    <w:rsid w:val="003C0AA6"/>
    <w:rsid w:val="003C0D36"/>
    <w:rsid w:val="003C2C4E"/>
    <w:rsid w:val="003C3677"/>
    <w:rsid w:val="003C44B0"/>
    <w:rsid w:val="003C4D27"/>
    <w:rsid w:val="003C5632"/>
    <w:rsid w:val="003C6374"/>
    <w:rsid w:val="003C7491"/>
    <w:rsid w:val="003D01F5"/>
    <w:rsid w:val="003D081F"/>
    <w:rsid w:val="003D1257"/>
    <w:rsid w:val="003D2266"/>
    <w:rsid w:val="003D26AE"/>
    <w:rsid w:val="003D4132"/>
    <w:rsid w:val="003D55B2"/>
    <w:rsid w:val="003D5A1D"/>
    <w:rsid w:val="003D5D8F"/>
    <w:rsid w:val="003D670E"/>
    <w:rsid w:val="003D689F"/>
    <w:rsid w:val="003D76B5"/>
    <w:rsid w:val="003D7A24"/>
    <w:rsid w:val="003E23B7"/>
    <w:rsid w:val="003E241C"/>
    <w:rsid w:val="003E392A"/>
    <w:rsid w:val="003E426B"/>
    <w:rsid w:val="003E4396"/>
    <w:rsid w:val="003E4BE4"/>
    <w:rsid w:val="003E5556"/>
    <w:rsid w:val="003E5A48"/>
    <w:rsid w:val="003E69EC"/>
    <w:rsid w:val="003E7CB4"/>
    <w:rsid w:val="003E7DF1"/>
    <w:rsid w:val="003F06AD"/>
    <w:rsid w:val="003F17EC"/>
    <w:rsid w:val="003F1C0F"/>
    <w:rsid w:val="003F2BB8"/>
    <w:rsid w:val="003F2F89"/>
    <w:rsid w:val="003F339E"/>
    <w:rsid w:val="003F4A35"/>
    <w:rsid w:val="003F4D18"/>
    <w:rsid w:val="003F55F5"/>
    <w:rsid w:val="003F5FA6"/>
    <w:rsid w:val="003F6A34"/>
    <w:rsid w:val="003F6E36"/>
    <w:rsid w:val="003F70A8"/>
    <w:rsid w:val="003F7EDF"/>
    <w:rsid w:val="0040008F"/>
    <w:rsid w:val="00400511"/>
    <w:rsid w:val="004008B3"/>
    <w:rsid w:val="00402425"/>
    <w:rsid w:val="00403424"/>
    <w:rsid w:val="00404CEB"/>
    <w:rsid w:val="00404FC0"/>
    <w:rsid w:val="0040633C"/>
    <w:rsid w:val="0040665F"/>
    <w:rsid w:val="004079D6"/>
    <w:rsid w:val="00407F93"/>
    <w:rsid w:val="00412723"/>
    <w:rsid w:val="0041334F"/>
    <w:rsid w:val="00416165"/>
    <w:rsid w:val="00416196"/>
    <w:rsid w:val="004178C6"/>
    <w:rsid w:val="00417D0F"/>
    <w:rsid w:val="004222E4"/>
    <w:rsid w:val="00422562"/>
    <w:rsid w:val="00423222"/>
    <w:rsid w:val="00423401"/>
    <w:rsid w:val="00423917"/>
    <w:rsid w:val="00425BDC"/>
    <w:rsid w:val="0042654D"/>
    <w:rsid w:val="004270E9"/>
    <w:rsid w:val="004275B2"/>
    <w:rsid w:val="004276D4"/>
    <w:rsid w:val="004309FC"/>
    <w:rsid w:val="00430F17"/>
    <w:rsid w:val="00431906"/>
    <w:rsid w:val="004328F4"/>
    <w:rsid w:val="004329B9"/>
    <w:rsid w:val="004342D2"/>
    <w:rsid w:val="00434B93"/>
    <w:rsid w:val="004400FA"/>
    <w:rsid w:val="00441617"/>
    <w:rsid w:val="004419A7"/>
    <w:rsid w:val="00441A27"/>
    <w:rsid w:val="00441D86"/>
    <w:rsid w:val="00442307"/>
    <w:rsid w:val="00442C72"/>
    <w:rsid w:val="00442E29"/>
    <w:rsid w:val="0044303A"/>
    <w:rsid w:val="004435C4"/>
    <w:rsid w:val="00443EAE"/>
    <w:rsid w:val="00444012"/>
    <w:rsid w:val="004445E1"/>
    <w:rsid w:val="00444601"/>
    <w:rsid w:val="0044541B"/>
    <w:rsid w:val="00446BCD"/>
    <w:rsid w:val="00446D70"/>
    <w:rsid w:val="00446E09"/>
    <w:rsid w:val="00447928"/>
    <w:rsid w:val="00450641"/>
    <w:rsid w:val="004509E9"/>
    <w:rsid w:val="00452A39"/>
    <w:rsid w:val="004530DD"/>
    <w:rsid w:val="004547A8"/>
    <w:rsid w:val="00454810"/>
    <w:rsid w:val="0045561D"/>
    <w:rsid w:val="00455E44"/>
    <w:rsid w:val="00456482"/>
    <w:rsid w:val="004575BB"/>
    <w:rsid w:val="00457EE6"/>
    <w:rsid w:val="004602B4"/>
    <w:rsid w:val="00460321"/>
    <w:rsid w:val="00460605"/>
    <w:rsid w:val="0046071F"/>
    <w:rsid w:val="00460D44"/>
    <w:rsid w:val="00460E6F"/>
    <w:rsid w:val="00461F32"/>
    <w:rsid w:val="004628CA"/>
    <w:rsid w:val="0046459A"/>
    <w:rsid w:val="00464915"/>
    <w:rsid w:val="00465A47"/>
    <w:rsid w:val="00466C48"/>
    <w:rsid w:val="00466D16"/>
    <w:rsid w:val="00466D79"/>
    <w:rsid w:val="00466EF2"/>
    <w:rsid w:val="004678D6"/>
    <w:rsid w:val="00470004"/>
    <w:rsid w:val="0047024A"/>
    <w:rsid w:val="004704C3"/>
    <w:rsid w:val="00470628"/>
    <w:rsid w:val="004708E8"/>
    <w:rsid w:val="00470A62"/>
    <w:rsid w:val="0047180A"/>
    <w:rsid w:val="004731E6"/>
    <w:rsid w:val="004731E9"/>
    <w:rsid w:val="0047376E"/>
    <w:rsid w:val="0047380B"/>
    <w:rsid w:val="00473F3A"/>
    <w:rsid w:val="00473FEF"/>
    <w:rsid w:val="004744F0"/>
    <w:rsid w:val="0047574D"/>
    <w:rsid w:val="00475787"/>
    <w:rsid w:val="00475B34"/>
    <w:rsid w:val="00475C50"/>
    <w:rsid w:val="00476E26"/>
    <w:rsid w:val="004776E0"/>
    <w:rsid w:val="00480522"/>
    <w:rsid w:val="00480632"/>
    <w:rsid w:val="00481558"/>
    <w:rsid w:val="004816C9"/>
    <w:rsid w:val="00481B35"/>
    <w:rsid w:val="004821A4"/>
    <w:rsid w:val="004824DB"/>
    <w:rsid w:val="00482BA9"/>
    <w:rsid w:val="00482DDD"/>
    <w:rsid w:val="00483FFD"/>
    <w:rsid w:val="00484238"/>
    <w:rsid w:val="00484A73"/>
    <w:rsid w:val="00485110"/>
    <w:rsid w:val="0048598B"/>
    <w:rsid w:val="00485D09"/>
    <w:rsid w:val="0048614A"/>
    <w:rsid w:val="00487856"/>
    <w:rsid w:val="004878E0"/>
    <w:rsid w:val="00491558"/>
    <w:rsid w:val="00492364"/>
    <w:rsid w:val="00492446"/>
    <w:rsid w:val="00492AC4"/>
    <w:rsid w:val="0049360A"/>
    <w:rsid w:val="004945E6"/>
    <w:rsid w:val="00495430"/>
    <w:rsid w:val="00495529"/>
    <w:rsid w:val="00496995"/>
    <w:rsid w:val="004A08A5"/>
    <w:rsid w:val="004A1D93"/>
    <w:rsid w:val="004A2142"/>
    <w:rsid w:val="004A2D9F"/>
    <w:rsid w:val="004A3260"/>
    <w:rsid w:val="004A361D"/>
    <w:rsid w:val="004A5455"/>
    <w:rsid w:val="004A62DC"/>
    <w:rsid w:val="004A66DC"/>
    <w:rsid w:val="004A675A"/>
    <w:rsid w:val="004A69B5"/>
    <w:rsid w:val="004A7E5B"/>
    <w:rsid w:val="004B056D"/>
    <w:rsid w:val="004B0BC2"/>
    <w:rsid w:val="004B0DE4"/>
    <w:rsid w:val="004B19F6"/>
    <w:rsid w:val="004B4A04"/>
    <w:rsid w:val="004B4C28"/>
    <w:rsid w:val="004B5256"/>
    <w:rsid w:val="004B590F"/>
    <w:rsid w:val="004B5D15"/>
    <w:rsid w:val="004B6934"/>
    <w:rsid w:val="004B6AA4"/>
    <w:rsid w:val="004C1764"/>
    <w:rsid w:val="004C1838"/>
    <w:rsid w:val="004C1C2F"/>
    <w:rsid w:val="004C1D97"/>
    <w:rsid w:val="004C310A"/>
    <w:rsid w:val="004C312F"/>
    <w:rsid w:val="004C3822"/>
    <w:rsid w:val="004C575E"/>
    <w:rsid w:val="004C59F4"/>
    <w:rsid w:val="004C5E33"/>
    <w:rsid w:val="004C5EC1"/>
    <w:rsid w:val="004C5F66"/>
    <w:rsid w:val="004C6F85"/>
    <w:rsid w:val="004C73AD"/>
    <w:rsid w:val="004C7B11"/>
    <w:rsid w:val="004C7D70"/>
    <w:rsid w:val="004D03B7"/>
    <w:rsid w:val="004D1F54"/>
    <w:rsid w:val="004D22B9"/>
    <w:rsid w:val="004D24D6"/>
    <w:rsid w:val="004D367C"/>
    <w:rsid w:val="004D3711"/>
    <w:rsid w:val="004D6FFE"/>
    <w:rsid w:val="004D739A"/>
    <w:rsid w:val="004E13BA"/>
    <w:rsid w:val="004E272C"/>
    <w:rsid w:val="004E2DCE"/>
    <w:rsid w:val="004E2FBF"/>
    <w:rsid w:val="004E3D84"/>
    <w:rsid w:val="004E4453"/>
    <w:rsid w:val="004E4BF5"/>
    <w:rsid w:val="004E79DA"/>
    <w:rsid w:val="004F02D5"/>
    <w:rsid w:val="004F0997"/>
    <w:rsid w:val="004F111E"/>
    <w:rsid w:val="004F1D0E"/>
    <w:rsid w:val="004F259E"/>
    <w:rsid w:val="004F28C6"/>
    <w:rsid w:val="004F2BF2"/>
    <w:rsid w:val="004F2F16"/>
    <w:rsid w:val="004F410F"/>
    <w:rsid w:val="004F41FA"/>
    <w:rsid w:val="004F449C"/>
    <w:rsid w:val="004F5E84"/>
    <w:rsid w:val="004F5F9E"/>
    <w:rsid w:val="004F6508"/>
    <w:rsid w:val="005011F7"/>
    <w:rsid w:val="00502EA0"/>
    <w:rsid w:val="00503C51"/>
    <w:rsid w:val="00504096"/>
    <w:rsid w:val="00504599"/>
    <w:rsid w:val="00504792"/>
    <w:rsid w:val="00506604"/>
    <w:rsid w:val="005076DE"/>
    <w:rsid w:val="00510895"/>
    <w:rsid w:val="00511B65"/>
    <w:rsid w:val="005129A3"/>
    <w:rsid w:val="005132B2"/>
    <w:rsid w:val="00513AB6"/>
    <w:rsid w:val="00514134"/>
    <w:rsid w:val="00514A04"/>
    <w:rsid w:val="00514E09"/>
    <w:rsid w:val="00515BBB"/>
    <w:rsid w:val="005161A1"/>
    <w:rsid w:val="00516947"/>
    <w:rsid w:val="00516D58"/>
    <w:rsid w:val="00516E61"/>
    <w:rsid w:val="00517425"/>
    <w:rsid w:val="00517515"/>
    <w:rsid w:val="005206B9"/>
    <w:rsid w:val="00522007"/>
    <w:rsid w:val="005228B7"/>
    <w:rsid w:val="00523FBA"/>
    <w:rsid w:val="00524498"/>
    <w:rsid w:val="00524D2F"/>
    <w:rsid w:val="00525990"/>
    <w:rsid w:val="00526A6E"/>
    <w:rsid w:val="00526AB1"/>
    <w:rsid w:val="00526D19"/>
    <w:rsid w:val="00530B78"/>
    <w:rsid w:val="00530CAA"/>
    <w:rsid w:val="00531365"/>
    <w:rsid w:val="005321D2"/>
    <w:rsid w:val="00532DA5"/>
    <w:rsid w:val="005341BD"/>
    <w:rsid w:val="00534817"/>
    <w:rsid w:val="00534859"/>
    <w:rsid w:val="00535EAE"/>
    <w:rsid w:val="00536105"/>
    <w:rsid w:val="00536C0E"/>
    <w:rsid w:val="00536FD9"/>
    <w:rsid w:val="00537588"/>
    <w:rsid w:val="00537F31"/>
    <w:rsid w:val="0054143D"/>
    <w:rsid w:val="00541F94"/>
    <w:rsid w:val="00544506"/>
    <w:rsid w:val="00545023"/>
    <w:rsid w:val="005500E6"/>
    <w:rsid w:val="00550280"/>
    <w:rsid w:val="00551354"/>
    <w:rsid w:val="0055149E"/>
    <w:rsid w:val="00552112"/>
    <w:rsid w:val="00552A58"/>
    <w:rsid w:val="00552E10"/>
    <w:rsid w:val="00552FC4"/>
    <w:rsid w:val="00553798"/>
    <w:rsid w:val="00554B69"/>
    <w:rsid w:val="00555E44"/>
    <w:rsid w:val="00560021"/>
    <w:rsid w:val="00560210"/>
    <w:rsid w:val="00560B10"/>
    <w:rsid w:val="00560C86"/>
    <w:rsid w:val="00560D6C"/>
    <w:rsid w:val="00560F22"/>
    <w:rsid w:val="00562B4F"/>
    <w:rsid w:val="0056482F"/>
    <w:rsid w:val="0056491A"/>
    <w:rsid w:val="00564994"/>
    <w:rsid w:val="00564B76"/>
    <w:rsid w:val="00565C3F"/>
    <w:rsid w:val="005702D4"/>
    <w:rsid w:val="005706E6"/>
    <w:rsid w:val="005706F9"/>
    <w:rsid w:val="00570ECF"/>
    <w:rsid w:val="00571777"/>
    <w:rsid w:val="00571985"/>
    <w:rsid w:val="00572EE9"/>
    <w:rsid w:val="00573846"/>
    <w:rsid w:val="005744D5"/>
    <w:rsid w:val="00574693"/>
    <w:rsid w:val="005747CC"/>
    <w:rsid w:val="00574B31"/>
    <w:rsid w:val="00575E08"/>
    <w:rsid w:val="00576774"/>
    <w:rsid w:val="00577A0D"/>
    <w:rsid w:val="00580092"/>
    <w:rsid w:val="00581FF1"/>
    <w:rsid w:val="005837E2"/>
    <w:rsid w:val="00583E63"/>
    <w:rsid w:val="0058708F"/>
    <w:rsid w:val="00587102"/>
    <w:rsid w:val="00592A56"/>
    <w:rsid w:val="00592A74"/>
    <w:rsid w:val="005939DA"/>
    <w:rsid w:val="00593AC7"/>
    <w:rsid w:val="00593E1A"/>
    <w:rsid w:val="005942C5"/>
    <w:rsid w:val="00594466"/>
    <w:rsid w:val="00594F76"/>
    <w:rsid w:val="00595741"/>
    <w:rsid w:val="00597974"/>
    <w:rsid w:val="005A0A7A"/>
    <w:rsid w:val="005A0CA8"/>
    <w:rsid w:val="005A1B18"/>
    <w:rsid w:val="005A1CBB"/>
    <w:rsid w:val="005A1EA7"/>
    <w:rsid w:val="005A2299"/>
    <w:rsid w:val="005A2513"/>
    <w:rsid w:val="005A2E37"/>
    <w:rsid w:val="005A3343"/>
    <w:rsid w:val="005A4093"/>
    <w:rsid w:val="005A547C"/>
    <w:rsid w:val="005A6510"/>
    <w:rsid w:val="005B0A5F"/>
    <w:rsid w:val="005B0AEF"/>
    <w:rsid w:val="005B1090"/>
    <w:rsid w:val="005B1373"/>
    <w:rsid w:val="005B21CB"/>
    <w:rsid w:val="005B2DEF"/>
    <w:rsid w:val="005B3321"/>
    <w:rsid w:val="005B338B"/>
    <w:rsid w:val="005B3411"/>
    <w:rsid w:val="005B3A0A"/>
    <w:rsid w:val="005B3A47"/>
    <w:rsid w:val="005B4F55"/>
    <w:rsid w:val="005B50FB"/>
    <w:rsid w:val="005B556F"/>
    <w:rsid w:val="005B5CF1"/>
    <w:rsid w:val="005B65CC"/>
    <w:rsid w:val="005B679E"/>
    <w:rsid w:val="005B6D44"/>
    <w:rsid w:val="005B766C"/>
    <w:rsid w:val="005B7FBD"/>
    <w:rsid w:val="005C05E2"/>
    <w:rsid w:val="005C28AF"/>
    <w:rsid w:val="005C3AEE"/>
    <w:rsid w:val="005C4BB2"/>
    <w:rsid w:val="005C4D04"/>
    <w:rsid w:val="005D1E02"/>
    <w:rsid w:val="005D27EF"/>
    <w:rsid w:val="005D2A05"/>
    <w:rsid w:val="005D3649"/>
    <w:rsid w:val="005D4D9E"/>
    <w:rsid w:val="005D5018"/>
    <w:rsid w:val="005E0351"/>
    <w:rsid w:val="005E1037"/>
    <w:rsid w:val="005E10C8"/>
    <w:rsid w:val="005E1668"/>
    <w:rsid w:val="005E1AB8"/>
    <w:rsid w:val="005E3DB0"/>
    <w:rsid w:val="005E448C"/>
    <w:rsid w:val="005E4A52"/>
    <w:rsid w:val="005E4EAE"/>
    <w:rsid w:val="005E60E7"/>
    <w:rsid w:val="005F1622"/>
    <w:rsid w:val="005F320D"/>
    <w:rsid w:val="005F321B"/>
    <w:rsid w:val="005F3331"/>
    <w:rsid w:val="005F4E72"/>
    <w:rsid w:val="005F6F18"/>
    <w:rsid w:val="005F6FDC"/>
    <w:rsid w:val="005F763D"/>
    <w:rsid w:val="006002F7"/>
    <w:rsid w:val="00600CCD"/>
    <w:rsid w:val="00601106"/>
    <w:rsid w:val="006016AA"/>
    <w:rsid w:val="00602E13"/>
    <w:rsid w:val="006030BA"/>
    <w:rsid w:val="006032D0"/>
    <w:rsid w:val="00604356"/>
    <w:rsid w:val="00604607"/>
    <w:rsid w:val="00606C08"/>
    <w:rsid w:val="00612855"/>
    <w:rsid w:val="0061322E"/>
    <w:rsid w:val="006137CF"/>
    <w:rsid w:val="006138D2"/>
    <w:rsid w:val="00614599"/>
    <w:rsid w:val="00614F35"/>
    <w:rsid w:val="0061670A"/>
    <w:rsid w:val="006169B4"/>
    <w:rsid w:val="00616F13"/>
    <w:rsid w:val="006175FB"/>
    <w:rsid w:val="006217E6"/>
    <w:rsid w:val="0062195C"/>
    <w:rsid w:val="00622550"/>
    <w:rsid w:val="00622F69"/>
    <w:rsid w:val="0062311D"/>
    <w:rsid w:val="006237E4"/>
    <w:rsid w:val="00623A94"/>
    <w:rsid w:val="006242A0"/>
    <w:rsid w:val="00624CF6"/>
    <w:rsid w:val="00624D26"/>
    <w:rsid w:val="006261AB"/>
    <w:rsid w:val="00627C5F"/>
    <w:rsid w:val="0063013F"/>
    <w:rsid w:val="006302D2"/>
    <w:rsid w:val="00630E26"/>
    <w:rsid w:val="00632B72"/>
    <w:rsid w:val="00633538"/>
    <w:rsid w:val="006338AB"/>
    <w:rsid w:val="00634647"/>
    <w:rsid w:val="00635332"/>
    <w:rsid w:val="00635338"/>
    <w:rsid w:val="00635B9E"/>
    <w:rsid w:val="00636121"/>
    <w:rsid w:val="00636AD7"/>
    <w:rsid w:val="00636C2A"/>
    <w:rsid w:val="006372ED"/>
    <w:rsid w:val="00637687"/>
    <w:rsid w:val="00637D3E"/>
    <w:rsid w:val="0064000C"/>
    <w:rsid w:val="00641180"/>
    <w:rsid w:val="00641D62"/>
    <w:rsid w:val="0064369B"/>
    <w:rsid w:val="006439F4"/>
    <w:rsid w:val="00643C69"/>
    <w:rsid w:val="00644F3C"/>
    <w:rsid w:val="006450FA"/>
    <w:rsid w:val="006452E6"/>
    <w:rsid w:val="00646C16"/>
    <w:rsid w:val="00646E29"/>
    <w:rsid w:val="00650A91"/>
    <w:rsid w:val="0065133E"/>
    <w:rsid w:val="0065160A"/>
    <w:rsid w:val="00652C03"/>
    <w:rsid w:val="00653189"/>
    <w:rsid w:val="00654AA0"/>
    <w:rsid w:val="00655025"/>
    <w:rsid w:val="0065580B"/>
    <w:rsid w:val="0065596E"/>
    <w:rsid w:val="006566B9"/>
    <w:rsid w:val="006603CA"/>
    <w:rsid w:val="00660461"/>
    <w:rsid w:val="00662791"/>
    <w:rsid w:val="00663C1A"/>
    <w:rsid w:val="006667A7"/>
    <w:rsid w:val="006669C5"/>
    <w:rsid w:val="00666B11"/>
    <w:rsid w:val="00667494"/>
    <w:rsid w:val="00667F87"/>
    <w:rsid w:val="00670B4F"/>
    <w:rsid w:val="00671B41"/>
    <w:rsid w:val="00671FD0"/>
    <w:rsid w:val="006726CF"/>
    <w:rsid w:val="00673C4F"/>
    <w:rsid w:val="006742EC"/>
    <w:rsid w:val="00674307"/>
    <w:rsid w:val="00675EC9"/>
    <w:rsid w:val="00680617"/>
    <w:rsid w:val="00680DFA"/>
    <w:rsid w:val="00680FEC"/>
    <w:rsid w:val="00681A0B"/>
    <w:rsid w:val="00681A5E"/>
    <w:rsid w:val="0068279A"/>
    <w:rsid w:val="00683341"/>
    <w:rsid w:val="0068341F"/>
    <w:rsid w:val="00683CB4"/>
    <w:rsid w:val="006840A1"/>
    <w:rsid w:val="0068460D"/>
    <w:rsid w:val="00687A00"/>
    <w:rsid w:val="006909CE"/>
    <w:rsid w:val="00690A11"/>
    <w:rsid w:val="00691567"/>
    <w:rsid w:val="00691588"/>
    <w:rsid w:val="006924F5"/>
    <w:rsid w:val="00693BDB"/>
    <w:rsid w:val="0069463D"/>
    <w:rsid w:val="00696ABF"/>
    <w:rsid w:val="00696D7D"/>
    <w:rsid w:val="00697CCB"/>
    <w:rsid w:val="00697D49"/>
    <w:rsid w:val="00697DB4"/>
    <w:rsid w:val="006A123C"/>
    <w:rsid w:val="006A1D35"/>
    <w:rsid w:val="006A2D15"/>
    <w:rsid w:val="006A346A"/>
    <w:rsid w:val="006A3992"/>
    <w:rsid w:val="006A479A"/>
    <w:rsid w:val="006A4A52"/>
    <w:rsid w:val="006A5087"/>
    <w:rsid w:val="006A5202"/>
    <w:rsid w:val="006A5ECA"/>
    <w:rsid w:val="006A74CE"/>
    <w:rsid w:val="006A7759"/>
    <w:rsid w:val="006B03E3"/>
    <w:rsid w:val="006B126D"/>
    <w:rsid w:val="006B1E82"/>
    <w:rsid w:val="006B2383"/>
    <w:rsid w:val="006B3154"/>
    <w:rsid w:val="006B4E99"/>
    <w:rsid w:val="006B6246"/>
    <w:rsid w:val="006B655D"/>
    <w:rsid w:val="006B6EDE"/>
    <w:rsid w:val="006C0986"/>
    <w:rsid w:val="006C0FF1"/>
    <w:rsid w:val="006C1C57"/>
    <w:rsid w:val="006C21DC"/>
    <w:rsid w:val="006C2359"/>
    <w:rsid w:val="006C3D0D"/>
    <w:rsid w:val="006C494D"/>
    <w:rsid w:val="006C53FF"/>
    <w:rsid w:val="006C5693"/>
    <w:rsid w:val="006C6013"/>
    <w:rsid w:val="006C7794"/>
    <w:rsid w:val="006C77B0"/>
    <w:rsid w:val="006D00D6"/>
    <w:rsid w:val="006D270A"/>
    <w:rsid w:val="006D3183"/>
    <w:rsid w:val="006D32F9"/>
    <w:rsid w:val="006D3355"/>
    <w:rsid w:val="006D3CAF"/>
    <w:rsid w:val="006D4985"/>
    <w:rsid w:val="006D4CFF"/>
    <w:rsid w:val="006D6899"/>
    <w:rsid w:val="006E01D2"/>
    <w:rsid w:val="006E054A"/>
    <w:rsid w:val="006E10D0"/>
    <w:rsid w:val="006E2404"/>
    <w:rsid w:val="006E35DA"/>
    <w:rsid w:val="006E55EE"/>
    <w:rsid w:val="006E5A74"/>
    <w:rsid w:val="006E68F1"/>
    <w:rsid w:val="006E69D5"/>
    <w:rsid w:val="006E78E4"/>
    <w:rsid w:val="006F039F"/>
    <w:rsid w:val="006F0B79"/>
    <w:rsid w:val="006F0E65"/>
    <w:rsid w:val="006F1EE6"/>
    <w:rsid w:val="006F1F97"/>
    <w:rsid w:val="006F212F"/>
    <w:rsid w:val="006F2934"/>
    <w:rsid w:val="006F4255"/>
    <w:rsid w:val="006F5315"/>
    <w:rsid w:val="006F5375"/>
    <w:rsid w:val="006F564D"/>
    <w:rsid w:val="006F5931"/>
    <w:rsid w:val="006F687E"/>
    <w:rsid w:val="006F7479"/>
    <w:rsid w:val="007008D2"/>
    <w:rsid w:val="00700C1F"/>
    <w:rsid w:val="00702A13"/>
    <w:rsid w:val="00702CCE"/>
    <w:rsid w:val="007032AB"/>
    <w:rsid w:val="0070359E"/>
    <w:rsid w:val="007040E0"/>
    <w:rsid w:val="007047FF"/>
    <w:rsid w:val="00706E8F"/>
    <w:rsid w:val="00706EBC"/>
    <w:rsid w:val="0070778F"/>
    <w:rsid w:val="00707B96"/>
    <w:rsid w:val="007107FE"/>
    <w:rsid w:val="00710B0F"/>
    <w:rsid w:val="00710C7D"/>
    <w:rsid w:val="00711BD4"/>
    <w:rsid w:val="007132FA"/>
    <w:rsid w:val="00715515"/>
    <w:rsid w:val="00715BF8"/>
    <w:rsid w:val="00715FD3"/>
    <w:rsid w:val="007201AE"/>
    <w:rsid w:val="007201E7"/>
    <w:rsid w:val="00720422"/>
    <w:rsid w:val="0072044A"/>
    <w:rsid w:val="00720553"/>
    <w:rsid w:val="007216AB"/>
    <w:rsid w:val="0072206C"/>
    <w:rsid w:val="00722CE1"/>
    <w:rsid w:val="007234A4"/>
    <w:rsid w:val="00724834"/>
    <w:rsid w:val="00725785"/>
    <w:rsid w:val="0072688D"/>
    <w:rsid w:val="00726A64"/>
    <w:rsid w:val="0072707A"/>
    <w:rsid w:val="00730825"/>
    <w:rsid w:val="007308C4"/>
    <w:rsid w:val="00730DE5"/>
    <w:rsid w:val="007332F9"/>
    <w:rsid w:val="00734399"/>
    <w:rsid w:val="00736F30"/>
    <w:rsid w:val="00741300"/>
    <w:rsid w:val="00741D20"/>
    <w:rsid w:val="007429D8"/>
    <w:rsid w:val="00742FCA"/>
    <w:rsid w:val="007434AB"/>
    <w:rsid w:val="00743C63"/>
    <w:rsid w:val="00744297"/>
    <w:rsid w:val="00745838"/>
    <w:rsid w:val="00745908"/>
    <w:rsid w:val="0074608B"/>
    <w:rsid w:val="00746F42"/>
    <w:rsid w:val="00747C50"/>
    <w:rsid w:val="00747CFE"/>
    <w:rsid w:val="00750DA1"/>
    <w:rsid w:val="00751015"/>
    <w:rsid w:val="007512B5"/>
    <w:rsid w:val="007516C5"/>
    <w:rsid w:val="00751F4C"/>
    <w:rsid w:val="007526E1"/>
    <w:rsid w:val="00752F5C"/>
    <w:rsid w:val="007531DA"/>
    <w:rsid w:val="007556F6"/>
    <w:rsid w:val="0075590E"/>
    <w:rsid w:val="007574BE"/>
    <w:rsid w:val="007575DE"/>
    <w:rsid w:val="00757905"/>
    <w:rsid w:val="007617C3"/>
    <w:rsid w:val="007617C4"/>
    <w:rsid w:val="00762620"/>
    <w:rsid w:val="00763A8E"/>
    <w:rsid w:val="00763BA2"/>
    <w:rsid w:val="007645A6"/>
    <w:rsid w:val="00766285"/>
    <w:rsid w:val="00770708"/>
    <w:rsid w:val="00770FBF"/>
    <w:rsid w:val="00771020"/>
    <w:rsid w:val="0077151C"/>
    <w:rsid w:val="00771D51"/>
    <w:rsid w:val="00771E49"/>
    <w:rsid w:val="007742E5"/>
    <w:rsid w:val="00774686"/>
    <w:rsid w:val="00774C1D"/>
    <w:rsid w:val="007753E1"/>
    <w:rsid w:val="00777079"/>
    <w:rsid w:val="00777164"/>
    <w:rsid w:val="007775A4"/>
    <w:rsid w:val="00777AC6"/>
    <w:rsid w:val="007810B7"/>
    <w:rsid w:val="00781755"/>
    <w:rsid w:val="00782446"/>
    <w:rsid w:val="00784146"/>
    <w:rsid w:val="0078465F"/>
    <w:rsid w:val="00784A2B"/>
    <w:rsid w:val="00784B57"/>
    <w:rsid w:val="00784D44"/>
    <w:rsid w:val="00785B88"/>
    <w:rsid w:val="00786470"/>
    <w:rsid w:val="0078685B"/>
    <w:rsid w:val="00786B60"/>
    <w:rsid w:val="0078772F"/>
    <w:rsid w:val="00787DC2"/>
    <w:rsid w:val="0079046C"/>
    <w:rsid w:val="00790733"/>
    <w:rsid w:val="00791477"/>
    <w:rsid w:val="007916F3"/>
    <w:rsid w:val="00791736"/>
    <w:rsid w:val="0079181B"/>
    <w:rsid w:val="007925A2"/>
    <w:rsid w:val="00792693"/>
    <w:rsid w:val="007929BD"/>
    <w:rsid w:val="00792DAB"/>
    <w:rsid w:val="00793FD2"/>
    <w:rsid w:val="007949D8"/>
    <w:rsid w:val="00794C67"/>
    <w:rsid w:val="0079645E"/>
    <w:rsid w:val="00797AA0"/>
    <w:rsid w:val="007A0BA8"/>
    <w:rsid w:val="007A2C17"/>
    <w:rsid w:val="007A3B8D"/>
    <w:rsid w:val="007A41C9"/>
    <w:rsid w:val="007A44F2"/>
    <w:rsid w:val="007A54F6"/>
    <w:rsid w:val="007A5BC9"/>
    <w:rsid w:val="007A7212"/>
    <w:rsid w:val="007A73B4"/>
    <w:rsid w:val="007B0C10"/>
    <w:rsid w:val="007B0E98"/>
    <w:rsid w:val="007B125F"/>
    <w:rsid w:val="007B15E3"/>
    <w:rsid w:val="007B1C3D"/>
    <w:rsid w:val="007B2712"/>
    <w:rsid w:val="007B4667"/>
    <w:rsid w:val="007B541E"/>
    <w:rsid w:val="007B5BAD"/>
    <w:rsid w:val="007B6E5B"/>
    <w:rsid w:val="007B7105"/>
    <w:rsid w:val="007B758A"/>
    <w:rsid w:val="007B75EB"/>
    <w:rsid w:val="007B7B18"/>
    <w:rsid w:val="007B7D10"/>
    <w:rsid w:val="007C0574"/>
    <w:rsid w:val="007C114F"/>
    <w:rsid w:val="007C1C03"/>
    <w:rsid w:val="007C258D"/>
    <w:rsid w:val="007C34EA"/>
    <w:rsid w:val="007C41E6"/>
    <w:rsid w:val="007C4237"/>
    <w:rsid w:val="007C6A7E"/>
    <w:rsid w:val="007C74B7"/>
    <w:rsid w:val="007D0C82"/>
    <w:rsid w:val="007D1468"/>
    <w:rsid w:val="007D2041"/>
    <w:rsid w:val="007D2400"/>
    <w:rsid w:val="007D306E"/>
    <w:rsid w:val="007D4243"/>
    <w:rsid w:val="007D4499"/>
    <w:rsid w:val="007D5218"/>
    <w:rsid w:val="007D523C"/>
    <w:rsid w:val="007D5544"/>
    <w:rsid w:val="007D59A2"/>
    <w:rsid w:val="007D68A5"/>
    <w:rsid w:val="007D6B89"/>
    <w:rsid w:val="007D72A4"/>
    <w:rsid w:val="007E32D0"/>
    <w:rsid w:val="007E52A6"/>
    <w:rsid w:val="007E66FF"/>
    <w:rsid w:val="007E7689"/>
    <w:rsid w:val="007E7FF5"/>
    <w:rsid w:val="007F03C3"/>
    <w:rsid w:val="007F089B"/>
    <w:rsid w:val="007F1BBE"/>
    <w:rsid w:val="007F1EE9"/>
    <w:rsid w:val="007F2A10"/>
    <w:rsid w:val="007F32B4"/>
    <w:rsid w:val="007F3C19"/>
    <w:rsid w:val="007F4DF2"/>
    <w:rsid w:val="007F4E59"/>
    <w:rsid w:val="007F5835"/>
    <w:rsid w:val="007F7554"/>
    <w:rsid w:val="007F79EB"/>
    <w:rsid w:val="007F7F61"/>
    <w:rsid w:val="00800433"/>
    <w:rsid w:val="00803568"/>
    <w:rsid w:val="00804270"/>
    <w:rsid w:val="008043A2"/>
    <w:rsid w:val="0080721E"/>
    <w:rsid w:val="00807FB6"/>
    <w:rsid w:val="00810D8F"/>
    <w:rsid w:val="0081188D"/>
    <w:rsid w:val="00811AB6"/>
    <w:rsid w:val="008122A1"/>
    <w:rsid w:val="008129BC"/>
    <w:rsid w:val="00813206"/>
    <w:rsid w:val="008134E9"/>
    <w:rsid w:val="0081425D"/>
    <w:rsid w:val="0081625D"/>
    <w:rsid w:val="00817177"/>
    <w:rsid w:val="00817470"/>
    <w:rsid w:val="00820CB8"/>
    <w:rsid w:val="00820D10"/>
    <w:rsid w:val="00821469"/>
    <w:rsid w:val="00821834"/>
    <w:rsid w:val="00821AB5"/>
    <w:rsid w:val="00821D4A"/>
    <w:rsid w:val="00824374"/>
    <w:rsid w:val="00825233"/>
    <w:rsid w:val="008260E7"/>
    <w:rsid w:val="00827007"/>
    <w:rsid w:val="00827CBC"/>
    <w:rsid w:val="00830209"/>
    <w:rsid w:val="00831500"/>
    <w:rsid w:val="00831D1A"/>
    <w:rsid w:val="008321EE"/>
    <w:rsid w:val="00832688"/>
    <w:rsid w:val="008327E8"/>
    <w:rsid w:val="00832A4E"/>
    <w:rsid w:val="00833063"/>
    <w:rsid w:val="00833205"/>
    <w:rsid w:val="008340E3"/>
    <w:rsid w:val="0083435A"/>
    <w:rsid w:val="008346BF"/>
    <w:rsid w:val="0083494A"/>
    <w:rsid w:val="00835274"/>
    <w:rsid w:val="008362C5"/>
    <w:rsid w:val="008373E8"/>
    <w:rsid w:val="00837795"/>
    <w:rsid w:val="008410D0"/>
    <w:rsid w:val="00841A95"/>
    <w:rsid w:val="0084285F"/>
    <w:rsid w:val="00842871"/>
    <w:rsid w:val="00842E73"/>
    <w:rsid w:val="00842E9F"/>
    <w:rsid w:val="008439BF"/>
    <w:rsid w:val="00843D6C"/>
    <w:rsid w:val="0084418F"/>
    <w:rsid w:val="00844A4E"/>
    <w:rsid w:val="00845A63"/>
    <w:rsid w:val="00845FAC"/>
    <w:rsid w:val="0084628A"/>
    <w:rsid w:val="00846622"/>
    <w:rsid w:val="00847CAC"/>
    <w:rsid w:val="00850755"/>
    <w:rsid w:val="00850BAD"/>
    <w:rsid w:val="00850DDC"/>
    <w:rsid w:val="00851E21"/>
    <w:rsid w:val="00852600"/>
    <w:rsid w:val="008529B6"/>
    <w:rsid w:val="00852A18"/>
    <w:rsid w:val="00852D02"/>
    <w:rsid w:val="00853D1F"/>
    <w:rsid w:val="00853E10"/>
    <w:rsid w:val="00853F3C"/>
    <w:rsid w:val="00853FB4"/>
    <w:rsid w:val="00854B60"/>
    <w:rsid w:val="00856E46"/>
    <w:rsid w:val="008579FE"/>
    <w:rsid w:val="00857A93"/>
    <w:rsid w:val="00861A19"/>
    <w:rsid w:val="008622A7"/>
    <w:rsid w:val="0086253C"/>
    <w:rsid w:val="00862DB0"/>
    <w:rsid w:val="00863018"/>
    <w:rsid w:val="008632AF"/>
    <w:rsid w:val="0086447A"/>
    <w:rsid w:val="0086631E"/>
    <w:rsid w:val="008677F4"/>
    <w:rsid w:val="00870A13"/>
    <w:rsid w:val="0087214E"/>
    <w:rsid w:val="00872AB1"/>
    <w:rsid w:val="008732C5"/>
    <w:rsid w:val="008735E6"/>
    <w:rsid w:val="00873F6E"/>
    <w:rsid w:val="00874488"/>
    <w:rsid w:val="00874674"/>
    <w:rsid w:val="008754E3"/>
    <w:rsid w:val="00875545"/>
    <w:rsid w:val="0087646F"/>
    <w:rsid w:val="00876597"/>
    <w:rsid w:val="00876805"/>
    <w:rsid w:val="00876F94"/>
    <w:rsid w:val="00877C32"/>
    <w:rsid w:val="00880171"/>
    <w:rsid w:val="008801E8"/>
    <w:rsid w:val="008803E7"/>
    <w:rsid w:val="008805F3"/>
    <w:rsid w:val="00880690"/>
    <w:rsid w:val="00881F5E"/>
    <w:rsid w:val="00885C9C"/>
    <w:rsid w:val="00886389"/>
    <w:rsid w:val="0088697D"/>
    <w:rsid w:val="00887EC6"/>
    <w:rsid w:val="00890825"/>
    <w:rsid w:val="008909A8"/>
    <w:rsid w:val="00890C4C"/>
    <w:rsid w:val="00891109"/>
    <w:rsid w:val="0089139D"/>
    <w:rsid w:val="00892B28"/>
    <w:rsid w:val="008933D6"/>
    <w:rsid w:val="00893DEE"/>
    <w:rsid w:val="008942BA"/>
    <w:rsid w:val="0089521A"/>
    <w:rsid w:val="00896FDF"/>
    <w:rsid w:val="008975D2"/>
    <w:rsid w:val="008A01AE"/>
    <w:rsid w:val="008A1EFA"/>
    <w:rsid w:val="008A200E"/>
    <w:rsid w:val="008A317A"/>
    <w:rsid w:val="008A3604"/>
    <w:rsid w:val="008A403C"/>
    <w:rsid w:val="008A466F"/>
    <w:rsid w:val="008A4D54"/>
    <w:rsid w:val="008A4F2F"/>
    <w:rsid w:val="008A5C49"/>
    <w:rsid w:val="008A5C8C"/>
    <w:rsid w:val="008A75BD"/>
    <w:rsid w:val="008A76C2"/>
    <w:rsid w:val="008B0725"/>
    <w:rsid w:val="008B07BD"/>
    <w:rsid w:val="008B0C3D"/>
    <w:rsid w:val="008B1318"/>
    <w:rsid w:val="008B1592"/>
    <w:rsid w:val="008B2917"/>
    <w:rsid w:val="008B3C57"/>
    <w:rsid w:val="008B5B94"/>
    <w:rsid w:val="008B7576"/>
    <w:rsid w:val="008B76B5"/>
    <w:rsid w:val="008C05BF"/>
    <w:rsid w:val="008C29D7"/>
    <w:rsid w:val="008C2BD4"/>
    <w:rsid w:val="008C3346"/>
    <w:rsid w:val="008C5734"/>
    <w:rsid w:val="008C692D"/>
    <w:rsid w:val="008C791D"/>
    <w:rsid w:val="008C7D30"/>
    <w:rsid w:val="008C7EB6"/>
    <w:rsid w:val="008D06CF"/>
    <w:rsid w:val="008D1579"/>
    <w:rsid w:val="008D170F"/>
    <w:rsid w:val="008D1BF5"/>
    <w:rsid w:val="008D28C5"/>
    <w:rsid w:val="008D33AB"/>
    <w:rsid w:val="008D3409"/>
    <w:rsid w:val="008D355A"/>
    <w:rsid w:val="008D38AE"/>
    <w:rsid w:val="008D393A"/>
    <w:rsid w:val="008D3E3F"/>
    <w:rsid w:val="008D480C"/>
    <w:rsid w:val="008D4916"/>
    <w:rsid w:val="008D4917"/>
    <w:rsid w:val="008D4986"/>
    <w:rsid w:val="008D6430"/>
    <w:rsid w:val="008D705E"/>
    <w:rsid w:val="008E0567"/>
    <w:rsid w:val="008E0CAE"/>
    <w:rsid w:val="008E1FC9"/>
    <w:rsid w:val="008E3495"/>
    <w:rsid w:val="008E3D65"/>
    <w:rsid w:val="008E4069"/>
    <w:rsid w:val="008E42D6"/>
    <w:rsid w:val="008E4737"/>
    <w:rsid w:val="008E4FE2"/>
    <w:rsid w:val="008E587D"/>
    <w:rsid w:val="008E618E"/>
    <w:rsid w:val="008E6913"/>
    <w:rsid w:val="008F0E01"/>
    <w:rsid w:val="008F1A07"/>
    <w:rsid w:val="008F2EA9"/>
    <w:rsid w:val="008F4F31"/>
    <w:rsid w:val="008F5687"/>
    <w:rsid w:val="008F6339"/>
    <w:rsid w:val="00900255"/>
    <w:rsid w:val="00900E9A"/>
    <w:rsid w:val="00901004"/>
    <w:rsid w:val="00901C93"/>
    <w:rsid w:val="00902684"/>
    <w:rsid w:val="00902E44"/>
    <w:rsid w:val="00903BAC"/>
    <w:rsid w:val="009046F7"/>
    <w:rsid w:val="00904961"/>
    <w:rsid w:val="00904D59"/>
    <w:rsid w:val="009058E0"/>
    <w:rsid w:val="00906366"/>
    <w:rsid w:val="00906B12"/>
    <w:rsid w:val="00907A14"/>
    <w:rsid w:val="009102F6"/>
    <w:rsid w:val="009105EC"/>
    <w:rsid w:val="00910F17"/>
    <w:rsid w:val="00910F9B"/>
    <w:rsid w:val="0091261B"/>
    <w:rsid w:val="00912998"/>
    <w:rsid w:val="00912A01"/>
    <w:rsid w:val="00913913"/>
    <w:rsid w:val="00913942"/>
    <w:rsid w:val="009139BA"/>
    <w:rsid w:val="00913F2E"/>
    <w:rsid w:val="009150DA"/>
    <w:rsid w:val="0091533D"/>
    <w:rsid w:val="009155DC"/>
    <w:rsid w:val="0091622C"/>
    <w:rsid w:val="009166A6"/>
    <w:rsid w:val="009177F0"/>
    <w:rsid w:val="00920445"/>
    <w:rsid w:val="0092296D"/>
    <w:rsid w:val="0092305F"/>
    <w:rsid w:val="00923241"/>
    <w:rsid w:val="00923C1B"/>
    <w:rsid w:val="009240BE"/>
    <w:rsid w:val="00926001"/>
    <w:rsid w:val="00926608"/>
    <w:rsid w:val="00926693"/>
    <w:rsid w:val="00931DCE"/>
    <w:rsid w:val="00931E59"/>
    <w:rsid w:val="00932E91"/>
    <w:rsid w:val="009330F1"/>
    <w:rsid w:val="009332A1"/>
    <w:rsid w:val="0093372D"/>
    <w:rsid w:val="00934148"/>
    <w:rsid w:val="00935577"/>
    <w:rsid w:val="009361D6"/>
    <w:rsid w:val="00936349"/>
    <w:rsid w:val="00936373"/>
    <w:rsid w:val="00937455"/>
    <w:rsid w:val="00940598"/>
    <w:rsid w:val="00941CB6"/>
    <w:rsid w:val="009450F1"/>
    <w:rsid w:val="00945E40"/>
    <w:rsid w:val="009460A9"/>
    <w:rsid w:val="00946499"/>
    <w:rsid w:val="00946573"/>
    <w:rsid w:val="009503D1"/>
    <w:rsid w:val="00951668"/>
    <w:rsid w:val="0095318E"/>
    <w:rsid w:val="009531C9"/>
    <w:rsid w:val="0095344E"/>
    <w:rsid w:val="00953B66"/>
    <w:rsid w:val="00953BFE"/>
    <w:rsid w:val="00954289"/>
    <w:rsid w:val="00955BFF"/>
    <w:rsid w:val="00955D59"/>
    <w:rsid w:val="009578DC"/>
    <w:rsid w:val="009600B5"/>
    <w:rsid w:val="00960492"/>
    <w:rsid w:val="00961530"/>
    <w:rsid w:val="00961A4E"/>
    <w:rsid w:val="009625EF"/>
    <w:rsid w:val="009638F0"/>
    <w:rsid w:val="00964AF0"/>
    <w:rsid w:val="009660E3"/>
    <w:rsid w:val="00966FAF"/>
    <w:rsid w:val="00967A16"/>
    <w:rsid w:val="00967D76"/>
    <w:rsid w:val="009705A5"/>
    <w:rsid w:val="009714E3"/>
    <w:rsid w:val="00971CDA"/>
    <w:rsid w:val="00973ACA"/>
    <w:rsid w:val="009741FA"/>
    <w:rsid w:val="009747E1"/>
    <w:rsid w:val="009759FA"/>
    <w:rsid w:val="00975E23"/>
    <w:rsid w:val="009774B3"/>
    <w:rsid w:val="0098253B"/>
    <w:rsid w:val="00983022"/>
    <w:rsid w:val="009838E0"/>
    <w:rsid w:val="00983F8E"/>
    <w:rsid w:val="00984761"/>
    <w:rsid w:val="00984CBC"/>
    <w:rsid w:val="0098524D"/>
    <w:rsid w:val="00985B20"/>
    <w:rsid w:val="009919BE"/>
    <w:rsid w:val="00991F94"/>
    <w:rsid w:val="00992068"/>
    <w:rsid w:val="0099259D"/>
    <w:rsid w:val="00995513"/>
    <w:rsid w:val="009968BD"/>
    <w:rsid w:val="009969A9"/>
    <w:rsid w:val="00997DAE"/>
    <w:rsid w:val="00997FFB"/>
    <w:rsid w:val="009A1269"/>
    <w:rsid w:val="009A1578"/>
    <w:rsid w:val="009A1949"/>
    <w:rsid w:val="009A2B18"/>
    <w:rsid w:val="009A2E31"/>
    <w:rsid w:val="009A3B3F"/>
    <w:rsid w:val="009A3C71"/>
    <w:rsid w:val="009A3CD5"/>
    <w:rsid w:val="009A55A2"/>
    <w:rsid w:val="009A60C2"/>
    <w:rsid w:val="009A612D"/>
    <w:rsid w:val="009A671E"/>
    <w:rsid w:val="009A6D62"/>
    <w:rsid w:val="009B00A0"/>
    <w:rsid w:val="009B04E1"/>
    <w:rsid w:val="009B2164"/>
    <w:rsid w:val="009B3586"/>
    <w:rsid w:val="009B405D"/>
    <w:rsid w:val="009B49AA"/>
    <w:rsid w:val="009B64AD"/>
    <w:rsid w:val="009B666E"/>
    <w:rsid w:val="009B68F6"/>
    <w:rsid w:val="009B6EC8"/>
    <w:rsid w:val="009C012B"/>
    <w:rsid w:val="009C50A1"/>
    <w:rsid w:val="009C546E"/>
    <w:rsid w:val="009C68C6"/>
    <w:rsid w:val="009C6D78"/>
    <w:rsid w:val="009C7455"/>
    <w:rsid w:val="009D002D"/>
    <w:rsid w:val="009D13F5"/>
    <w:rsid w:val="009D14C2"/>
    <w:rsid w:val="009D1901"/>
    <w:rsid w:val="009D1968"/>
    <w:rsid w:val="009D1D2F"/>
    <w:rsid w:val="009D2A07"/>
    <w:rsid w:val="009D352D"/>
    <w:rsid w:val="009D5879"/>
    <w:rsid w:val="009D6960"/>
    <w:rsid w:val="009D6BDD"/>
    <w:rsid w:val="009E02E3"/>
    <w:rsid w:val="009E0A00"/>
    <w:rsid w:val="009E0DAE"/>
    <w:rsid w:val="009E1895"/>
    <w:rsid w:val="009E19D3"/>
    <w:rsid w:val="009E2023"/>
    <w:rsid w:val="009E33B5"/>
    <w:rsid w:val="009E483C"/>
    <w:rsid w:val="009E4B2A"/>
    <w:rsid w:val="009E51C0"/>
    <w:rsid w:val="009E5769"/>
    <w:rsid w:val="009E5982"/>
    <w:rsid w:val="009E5A55"/>
    <w:rsid w:val="009E7750"/>
    <w:rsid w:val="009F04F3"/>
    <w:rsid w:val="009F1CCD"/>
    <w:rsid w:val="009F2330"/>
    <w:rsid w:val="009F421D"/>
    <w:rsid w:val="009F4281"/>
    <w:rsid w:val="009F4B8F"/>
    <w:rsid w:val="009F609F"/>
    <w:rsid w:val="00A0226E"/>
    <w:rsid w:val="00A02ED9"/>
    <w:rsid w:val="00A05D1D"/>
    <w:rsid w:val="00A061EC"/>
    <w:rsid w:val="00A064D2"/>
    <w:rsid w:val="00A07634"/>
    <w:rsid w:val="00A07655"/>
    <w:rsid w:val="00A1006D"/>
    <w:rsid w:val="00A11966"/>
    <w:rsid w:val="00A13E8D"/>
    <w:rsid w:val="00A1683B"/>
    <w:rsid w:val="00A17F55"/>
    <w:rsid w:val="00A17FAF"/>
    <w:rsid w:val="00A215F8"/>
    <w:rsid w:val="00A21B13"/>
    <w:rsid w:val="00A2272B"/>
    <w:rsid w:val="00A229E2"/>
    <w:rsid w:val="00A231BD"/>
    <w:rsid w:val="00A231DB"/>
    <w:rsid w:val="00A24031"/>
    <w:rsid w:val="00A263E9"/>
    <w:rsid w:val="00A27A41"/>
    <w:rsid w:val="00A303F5"/>
    <w:rsid w:val="00A30DEE"/>
    <w:rsid w:val="00A31BF2"/>
    <w:rsid w:val="00A32861"/>
    <w:rsid w:val="00A32C7F"/>
    <w:rsid w:val="00A32D1E"/>
    <w:rsid w:val="00A34F51"/>
    <w:rsid w:val="00A405CB"/>
    <w:rsid w:val="00A406E5"/>
    <w:rsid w:val="00A40BA5"/>
    <w:rsid w:val="00A4155E"/>
    <w:rsid w:val="00A41709"/>
    <w:rsid w:val="00A425C9"/>
    <w:rsid w:val="00A42C24"/>
    <w:rsid w:val="00A43068"/>
    <w:rsid w:val="00A43B78"/>
    <w:rsid w:val="00A43F9B"/>
    <w:rsid w:val="00A4427A"/>
    <w:rsid w:val="00A44504"/>
    <w:rsid w:val="00A44578"/>
    <w:rsid w:val="00A454A5"/>
    <w:rsid w:val="00A4621D"/>
    <w:rsid w:val="00A46C76"/>
    <w:rsid w:val="00A477C4"/>
    <w:rsid w:val="00A51596"/>
    <w:rsid w:val="00A51DBD"/>
    <w:rsid w:val="00A52C55"/>
    <w:rsid w:val="00A52D1C"/>
    <w:rsid w:val="00A53F0B"/>
    <w:rsid w:val="00A552F7"/>
    <w:rsid w:val="00A55564"/>
    <w:rsid w:val="00A562FC"/>
    <w:rsid w:val="00A56DC4"/>
    <w:rsid w:val="00A56FA1"/>
    <w:rsid w:val="00A57B9E"/>
    <w:rsid w:val="00A62146"/>
    <w:rsid w:val="00A62AA6"/>
    <w:rsid w:val="00A62EE4"/>
    <w:rsid w:val="00A64C90"/>
    <w:rsid w:val="00A65305"/>
    <w:rsid w:val="00A66232"/>
    <w:rsid w:val="00A666B5"/>
    <w:rsid w:val="00A6750B"/>
    <w:rsid w:val="00A704A1"/>
    <w:rsid w:val="00A7081C"/>
    <w:rsid w:val="00A712DD"/>
    <w:rsid w:val="00A71956"/>
    <w:rsid w:val="00A71AB7"/>
    <w:rsid w:val="00A74073"/>
    <w:rsid w:val="00A745B2"/>
    <w:rsid w:val="00A7570D"/>
    <w:rsid w:val="00A762B7"/>
    <w:rsid w:val="00A763EC"/>
    <w:rsid w:val="00A77601"/>
    <w:rsid w:val="00A77775"/>
    <w:rsid w:val="00A779AF"/>
    <w:rsid w:val="00A812F4"/>
    <w:rsid w:val="00A814DD"/>
    <w:rsid w:val="00A81C30"/>
    <w:rsid w:val="00A8341A"/>
    <w:rsid w:val="00A83442"/>
    <w:rsid w:val="00A836B4"/>
    <w:rsid w:val="00A8373E"/>
    <w:rsid w:val="00A83948"/>
    <w:rsid w:val="00A83EE7"/>
    <w:rsid w:val="00A840AA"/>
    <w:rsid w:val="00A84E47"/>
    <w:rsid w:val="00A85EE8"/>
    <w:rsid w:val="00A9027B"/>
    <w:rsid w:val="00A90492"/>
    <w:rsid w:val="00A90D9B"/>
    <w:rsid w:val="00A90ED7"/>
    <w:rsid w:val="00A926D2"/>
    <w:rsid w:val="00A93270"/>
    <w:rsid w:val="00A93B59"/>
    <w:rsid w:val="00A94748"/>
    <w:rsid w:val="00A957C3"/>
    <w:rsid w:val="00AA1541"/>
    <w:rsid w:val="00AA1907"/>
    <w:rsid w:val="00AA20A3"/>
    <w:rsid w:val="00AA2575"/>
    <w:rsid w:val="00AA2CDC"/>
    <w:rsid w:val="00AA5524"/>
    <w:rsid w:val="00AA6D22"/>
    <w:rsid w:val="00AA73DC"/>
    <w:rsid w:val="00AA75DB"/>
    <w:rsid w:val="00AA7602"/>
    <w:rsid w:val="00AA7767"/>
    <w:rsid w:val="00AA77B3"/>
    <w:rsid w:val="00AA79B7"/>
    <w:rsid w:val="00AA7F49"/>
    <w:rsid w:val="00AB009E"/>
    <w:rsid w:val="00AB05D5"/>
    <w:rsid w:val="00AB07EB"/>
    <w:rsid w:val="00AB0C46"/>
    <w:rsid w:val="00AB0D04"/>
    <w:rsid w:val="00AB248D"/>
    <w:rsid w:val="00AB29F1"/>
    <w:rsid w:val="00AB2E29"/>
    <w:rsid w:val="00AB3198"/>
    <w:rsid w:val="00AB329C"/>
    <w:rsid w:val="00AB4613"/>
    <w:rsid w:val="00AB4AF6"/>
    <w:rsid w:val="00AB4CE3"/>
    <w:rsid w:val="00AB4EB5"/>
    <w:rsid w:val="00AB54A7"/>
    <w:rsid w:val="00AB6A18"/>
    <w:rsid w:val="00AB6CBE"/>
    <w:rsid w:val="00AB6D55"/>
    <w:rsid w:val="00AB743D"/>
    <w:rsid w:val="00AB7F81"/>
    <w:rsid w:val="00AC24AE"/>
    <w:rsid w:val="00AC2C7C"/>
    <w:rsid w:val="00AC31C6"/>
    <w:rsid w:val="00AC3296"/>
    <w:rsid w:val="00AC3D7A"/>
    <w:rsid w:val="00AC4D27"/>
    <w:rsid w:val="00AC556C"/>
    <w:rsid w:val="00AC5977"/>
    <w:rsid w:val="00AC711A"/>
    <w:rsid w:val="00AC7F08"/>
    <w:rsid w:val="00AD04D7"/>
    <w:rsid w:val="00AD1E56"/>
    <w:rsid w:val="00AD2102"/>
    <w:rsid w:val="00AD3B12"/>
    <w:rsid w:val="00AD43D4"/>
    <w:rsid w:val="00AD46AD"/>
    <w:rsid w:val="00AD4FB7"/>
    <w:rsid w:val="00AD5DEC"/>
    <w:rsid w:val="00AD6967"/>
    <w:rsid w:val="00AD7813"/>
    <w:rsid w:val="00AD7FBF"/>
    <w:rsid w:val="00AE08AE"/>
    <w:rsid w:val="00AE0E85"/>
    <w:rsid w:val="00AE1511"/>
    <w:rsid w:val="00AE1CC1"/>
    <w:rsid w:val="00AE39CA"/>
    <w:rsid w:val="00AE3A85"/>
    <w:rsid w:val="00AE48BA"/>
    <w:rsid w:val="00AE68E4"/>
    <w:rsid w:val="00AE7297"/>
    <w:rsid w:val="00AE7872"/>
    <w:rsid w:val="00AE7961"/>
    <w:rsid w:val="00AE7D12"/>
    <w:rsid w:val="00AF0D72"/>
    <w:rsid w:val="00AF0E06"/>
    <w:rsid w:val="00AF173E"/>
    <w:rsid w:val="00AF24F2"/>
    <w:rsid w:val="00AF2F94"/>
    <w:rsid w:val="00AF4605"/>
    <w:rsid w:val="00AF570B"/>
    <w:rsid w:val="00AF5DC1"/>
    <w:rsid w:val="00AF5FC9"/>
    <w:rsid w:val="00AF7FCD"/>
    <w:rsid w:val="00B0003A"/>
    <w:rsid w:val="00B0014C"/>
    <w:rsid w:val="00B00DF4"/>
    <w:rsid w:val="00B0135E"/>
    <w:rsid w:val="00B0231A"/>
    <w:rsid w:val="00B02C13"/>
    <w:rsid w:val="00B02F5C"/>
    <w:rsid w:val="00B03554"/>
    <w:rsid w:val="00B047DC"/>
    <w:rsid w:val="00B05A70"/>
    <w:rsid w:val="00B05F07"/>
    <w:rsid w:val="00B06B97"/>
    <w:rsid w:val="00B071F4"/>
    <w:rsid w:val="00B07347"/>
    <w:rsid w:val="00B07711"/>
    <w:rsid w:val="00B07BAE"/>
    <w:rsid w:val="00B10090"/>
    <w:rsid w:val="00B107C7"/>
    <w:rsid w:val="00B11A21"/>
    <w:rsid w:val="00B12440"/>
    <w:rsid w:val="00B12476"/>
    <w:rsid w:val="00B13B49"/>
    <w:rsid w:val="00B14088"/>
    <w:rsid w:val="00B140CA"/>
    <w:rsid w:val="00B14391"/>
    <w:rsid w:val="00B1534A"/>
    <w:rsid w:val="00B15806"/>
    <w:rsid w:val="00B1651C"/>
    <w:rsid w:val="00B1710A"/>
    <w:rsid w:val="00B1775F"/>
    <w:rsid w:val="00B178B9"/>
    <w:rsid w:val="00B21E0E"/>
    <w:rsid w:val="00B22998"/>
    <w:rsid w:val="00B2349D"/>
    <w:rsid w:val="00B23515"/>
    <w:rsid w:val="00B23590"/>
    <w:rsid w:val="00B235AD"/>
    <w:rsid w:val="00B23AB7"/>
    <w:rsid w:val="00B245E6"/>
    <w:rsid w:val="00B24878"/>
    <w:rsid w:val="00B25697"/>
    <w:rsid w:val="00B25727"/>
    <w:rsid w:val="00B25A30"/>
    <w:rsid w:val="00B25B48"/>
    <w:rsid w:val="00B26AE5"/>
    <w:rsid w:val="00B27AE1"/>
    <w:rsid w:val="00B27BF4"/>
    <w:rsid w:val="00B33E52"/>
    <w:rsid w:val="00B36885"/>
    <w:rsid w:val="00B37A49"/>
    <w:rsid w:val="00B37BD2"/>
    <w:rsid w:val="00B40C1D"/>
    <w:rsid w:val="00B41351"/>
    <w:rsid w:val="00B41F55"/>
    <w:rsid w:val="00B425AE"/>
    <w:rsid w:val="00B443BF"/>
    <w:rsid w:val="00B447A2"/>
    <w:rsid w:val="00B450B6"/>
    <w:rsid w:val="00B46B4A"/>
    <w:rsid w:val="00B4716D"/>
    <w:rsid w:val="00B47412"/>
    <w:rsid w:val="00B5178E"/>
    <w:rsid w:val="00B51F08"/>
    <w:rsid w:val="00B52AEF"/>
    <w:rsid w:val="00B530A9"/>
    <w:rsid w:val="00B540B5"/>
    <w:rsid w:val="00B55A49"/>
    <w:rsid w:val="00B601D0"/>
    <w:rsid w:val="00B60570"/>
    <w:rsid w:val="00B60AA0"/>
    <w:rsid w:val="00B61DBF"/>
    <w:rsid w:val="00B621E5"/>
    <w:rsid w:val="00B621F1"/>
    <w:rsid w:val="00B62450"/>
    <w:rsid w:val="00B63321"/>
    <w:rsid w:val="00B6435D"/>
    <w:rsid w:val="00B64BE9"/>
    <w:rsid w:val="00B65739"/>
    <w:rsid w:val="00B659A6"/>
    <w:rsid w:val="00B65F7B"/>
    <w:rsid w:val="00B678B0"/>
    <w:rsid w:val="00B71184"/>
    <w:rsid w:val="00B71364"/>
    <w:rsid w:val="00B716A0"/>
    <w:rsid w:val="00B71822"/>
    <w:rsid w:val="00B719F9"/>
    <w:rsid w:val="00B71BE9"/>
    <w:rsid w:val="00B72567"/>
    <w:rsid w:val="00B72653"/>
    <w:rsid w:val="00B7268B"/>
    <w:rsid w:val="00B73556"/>
    <w:rsid w:val="00B73FF8"/>
    <w:rsid w:val="00B74118"/>
    <w:rsid w:val="00B75057"/>
    <w:rsid w:val="00B752E2"/>
    <w:rsid w:val="00B75481"/>
    <w:rsid w:val="00B75909"/>
    <w:rsid w:val="00B76279"/>
    <w:rsid w:val="00B764D0"/>
    <w:rsid w:val="00B767A1"/>
    <w:rsid w:val="00B76DD0"/>
    <w:rsid w:val="00B76EBA"/>
    <w:rsid w:val="00B77F16"/>
    <w:rsid w:val="00B8043C"/>
    <w:rsid w:val="00B8056D"/>
    <w:rsid w:val="00B80BA3"/>
    <w:rsid w:val="00B81195"/>
    <w:rsid w:val="00B818DC"/>
    <w:rsid w:val="00B81DCF"/>
    <w:rsid w:val="00B82115"/>
    <w:rsid w:val="00B82197"/>
    <w:rsid w:val="00B82556"/>
    <w:rsid w:val="00B82CBE"/>
    <w:rsid w:val="00B83348"/>
    <w:rsid w:val="00B83DAE"/>
    <w:rsid w:val="00B84011"/>
    <w:rsid w:val="00B84B5E"/>
    <w:rsid w:val="00B85B03"/>
    <w:rsid w:val="00B86374"/>
    <w:rsid w:val="00B866F8"/>
    <w:rsid w:val="00B914F8"/>
    <w:rsid w:val="00B92FEC"/>
    <w:rsid w:val="00B93B32"/>
    <w:rsid w:val="00B94EB0"/>
    <w:rsid w:val="00B953B3"/>
    <w:rsid w:val="00B956EB"/>
    <w:rsid w:val="00B971C7"/>
    <w:rsid w:val="00B97512"/>
    <w:rsid w:val="00B97673"/>
    <w:rsid w:val="00BA03EE"/>
    <w:rsid w:val="00BA0553"/>
    <w:rsid w:val="00BA064C"/>
    <w:rsid w:val="00BA193F"/>
    <w:rsid w:val="00BA1B4A"/>
    <w:rsid w:val="00BA1CFE"/>
    <w:rsid w:val="00BA248F"/>
    <w:rsid w:val="00BA2640"/>
    <w:rsid w:val="00BA29E2"/>
    <w:rsid w:val="00BA359D"/>
    <w:rsid w:val="00BA453A"/>
    <w:rsid w:val="00BA46A6"/>
    <w:rsid w:val="00BA4EF1"/>
    <w:rsid w:val="00BA5217"/>
    <w:rsid w:val="00BA5473"/>
    <w:rsid w:val="00BA5B4A"/>
    <w:rsid w:val="00BA6285"/>
    <w:rsid w:val="00BA640A"/>
    <w:rsid w:val="00BA6F5E"/>
    <w:rsid w:val="00BA7C85"/>
    <w:rsid w:val="00BB0060"/>
    <w:rsid w:val="00BB0706"/>
    <w:rsid w:val="00BB072A"/>
    <w:rsid w:val="00BB0C7D"/>
    <w:rsid w:val="00BB0FD9"/>
    <w:rsid w:val="00BB1791"/>
    <w:rsid w:val="00BB3262"/>
    <w:rsid w:val="00BB3D01"/>
    <w:rsid w:val="00BB49C9"/>
    <w:rsid w:val="00BB4D9B"/>
    <w:rsid w:val="00BB5259"/>
    <w:rsid w:val="00BB597C"/>
    <w:rsid w:val="00BB6023"/>
    <w:rsid w:val="00BB6070"/>
    <w:rsid w:val="00BB60A4"/>
    <w:rsid w:val="00BB61A2"/>
    <w:rsid w:val="00BB7B7F"/>
    <w:rsid w:val="00BC25FE"/>
    <w:rsid w:val="00BC2D7D"/>
    <w:rsid w:val="00BC3824"/>
    <w:rsid w:val="00BC3FF6"/>
    <w:rsid w:val="00BC4F3B"/>
    <w:rsid w:val="00BC51F1"/>
    <w:rsid w:val="00BC5546"/>
    <w:rsid w:val="00BC59B0"/>
    <w:rsid w:val="00BC6AD5"/>
    <w:rsid w:val="00BC6B80"/>
    <w:rsid w:val="00BC7E1F"/>
    <w:rsid w:val="00BD03D3"/>
    <w:rsid w:val="00BD061F"/>
    <w:rsid w:val="00BD0626"/>
    <w:rsid w:val="00BD08BE"/>
    <w:rsid w:val="00BD0989"/>
    <w:rsid w:val="00BD14E9"/>
    <w:rsid w:val="00BD2EB7"/>
    <w:rsid w:val="00BD3276"/>
    <w:rsid w:val="00BD42B6"/>
    <w:rsid w:val="00BD50D6"/>
    <w:rsid w:val="00BD5CCE"/>
    <w:rsid w:val="00BD6A58"/>
    <w:rsid w:val="00BD713E"/>
    <w:rsid w:val="00BD7B91"/>
    <w:rsid w:val="00BE00A3"/>
    <w:rsid w:val="00BE08C4"/>
    <w:rsid w:val="00BE08E5"/>
    <w:rsid w:val="00BE21A4"/>
    <w:rsid w:val="00BE34F6"/>
    <w:rsid w:val="00BE3E81"/>
    <w:rsid w:val="00BE418D"/>
    <w:rsid w:val="00BE4C80"/>
    <w:rsid w:val="00BE4D4B"/>
    <w:rsid w:val="00BE54F0"/>
    <w:rsid w:val="00BE64FB"/>
    <w:rsid w:val="00BE67AC"/>
    <w:rsid w:val="00BE6D38"/>
    <w:rsid w:val="00BF05A0"/>
    <w:rsid w:val="00BF09B5"/>
    <w:rsid w:val="00BF0C52"/>
    <w:rsid w:val="00BF0EE7"/>
    <w:rsid w:val="00BF1987"/>
    <w:rsid w:val="00BF4077"/>
    <w:rsid w:val="00BF4C87"/>
    <w:rsid w:val="00BF5CCA"/>
    <w:rsid w:val="00BF61EA"/>
    <w:rsid w:val="00BF6A5F"/>
    <w:rsid w:val="00BF6FC7"/>
    <w:rsid w:val="00BF76D6"/>
    <w:rsid w:val="00C00872"/>
    <w:rsid w:val="00C008C6"/>
    <w:rsid w:val="00C00A59"/>
    <w:rsid w:val="00C01F6E"/>
    <w:rsid w:val="00C01FCA"/>
    <w:rsid w:val="00C02B8F"/>
    <w:rsid w:val="00C02E9F"/>
    <w:rsid w:val="00C03362"/>
    <w:rsid w:val="00C033A9"/>
    <w:rsid w:val="00C03CEA"/>
    <w:rsid w:val="00C03DE4"/>
    <w:rsid w:val="00C04146"/>
    <w:rsid w:val="00C0531E"/>
    <w:rsid w:val="00C05A94"/>
    <w:rsid w:val="00C0715F"/>
    <w:rsid w:val="00C0752A"/>
    <w:rsid w:val="00C075C8"/>
    <w:rsid w:val="00C10C3B"/>
    <w:rsid w:val="00C10E53"/>
    <w:rsid w:val="00C10E99"/>
    <w:rsid w:val="00C11048"/>
    <w:rsid w:val="00C110C3"/>
    <w:rsid w:val="00C11142"/>
    <w:rsid w:val="00C119FB"/>
    <w:rsid w:val="00C11C1D"/>
    <w:rsid w:val="00C1242D"/>
    <w:rsid w:val="00C12A3F"/>
    <w:rsid w:val="00C12EC2"/>
    <w:rsid w:val="00C130B5"/>
    <w:rsid w:val="00C131C0"/>
    <w:rsid w:val="00C14AD2"/>
    <w:rsid w:val="00C15274"/>
    <w:rsid w:val="00C16A18"/>
    <w:rsid w:val="00C1706A"/>
    <w:rsid w:val="00C17515"/>
    <w:rsid w:val="00C21315"/>
    <w:rsid w:val="00C221EC"/>
    <w:rsid w:val="00C237A1"/>
    <w:rsid w:val="00C244B9"/>
    <w:rsid w:val="00C24640"/>
    <w:rsid w:val="00C2491B"/>
    <w:rsid w:val="00C24BA0"/>
    <w:rsid w:val="00C26132"/>
    <w:rsid w:val="00C27C4D"/>
    <w:rsid w:val="00C30105"/>
    <w:rsid w:val="00C31F3D"/>
    <w:rsid w:val="00C347D5"/>
    <w:rsid w:val="00C34A19"/>
    <w:rsid w:val="00C3693F"/>
    <w:rsid w:val="00C36BF8"/>
    <w:rsid w:val="00C36DD7"/>
    <w:rsid w:val="00C36F77"/>
    <w:rsid w:val="00C3704B"/>
    <w:rsid w:val="00C40DA1"/>
    <w:rsid w:val="00C41CAA"/>
    <w:rsid w:val="00C446F9"/>
    <w:rsid w:val="00C5077A"/>
    <w:rsid w:val="00C5146C"/>
    <w:rsid w:val="00C51A45"/>
    <w:rsid w:val="00C51CD3"/>
    <w:rsid w:val="00C538ED"/>
    <w:rsid w:val="00C542C2"/>
    <w:rsid w:val="00C5481A"/>
    <w:rsid w:val="00C55107"/>
    <w:rsid w:val="00C55CD5"/>
    <w:rsid w:val="00C561E2"/>
    <w:rsid w:val="00C56625"/>
    <w:rsid w:val="00C57676"/>
    <w:rsid w:val="00C57B7F"/>
    <w:rsid w:val="00C60CDD"/>
    <w:rsid w:val="00C61837"/>
    <w:rsid w:val="00C6183A"/>
    <w:rsid w:val="00C63221"/>
    <w:rsid w:val="00C6400D"/>
    <w:rsid w:val="00C644E6"/>
    <w:rsid w:val="00C679FC"/>
    <w:rsid w:val="00C67D73"/>
    <w:rsid w:val="00C70D15"/>
    <w:rsid w:val="00C70E43"/>
    <w:rsid w:val="00C73052"/>
    <w:rsid w:val="00C73355"/>
    <w:rsid w:val="00C73A8F"/>
    <w:rsid w:val="00C76CE3"/>
    <w:rsid w:val="00C76CE9"/>
    <w:rsid w:val="00C82389"/>
    <w:rsid w:val="00C83245"/>
    <w:rsid w:val="00C842F3"/>
    <w:rsid w:val="00C84EDA"/>
    <w:rsid w:val="00C850C1"/>
    <w:rsid w:val="00C861E9"/>
    <w:rsid w:val="00C9085C"/>
    <w:rsid w:val="00C93410"/>
    <w:rsid w:val="00C93F49"/>
    <w:rsid w:val="00C948B3"/>
    <w:rsid w:val="00C9692D"/>
    <w:rsid w:val="00C96BE6"/>
    <w:rsid w:val="00C96EC2"/>
    <w:rsid w:val="00CA06D5"/>
    <w:rsid w:val="00CA1C50"/>
    <w:rsid w:val="00CA2207"/>
    <w:rsid w:val="00CA2497"/>
    <w:rsid w:val="00CA2789"/>
    <w:rsid w:val="00CA3259"/>
    <w:rsid w:val="00CA525E"/>
    <w:rsid w:val="00CA5CC1"/>
    <w:rsid w:val="00CA6A62"/>
    <w:rsid w:val="00CA7A97"/>
    <w:rsid w:val="00CB17D9"/>
    <w:rsid w:val="00CB1DDA"/>
    <w:rsid w:val="00CB2670"/>
    <w:rsid w:val="00CB2D44"/>
    <w:rsid w:val="00CB4D39"/>
    <w:rsid w:val="00CB6A1D"/>
    <w:rsid w:val="00CB6E6F"/>
    <w:rsid w:val="00CC0AEE"/>
    <w:rsid w:val="00CC13C6"/>
    <w:rsid w:val="00CC17D5"/>
    <w:rsid w:val="00CC18C0"/>
    <w:rsid w:val="00CC1B79"/>
    <w:rsid w:val="00CC2815"/>
    <w:rsid w:val="00CC2DB2"/>
    <w:rsid w:val="00CC3C57"/>
    <w:rsid w:val="00CC4C83"/>
    <w:rsid w:val="00CD0095"/>
    <w:rsid w:val="00CD094F"/>
    <w:rsid w:val="00CD0DD0"/>
    <w:rsid w:val="00CD2241"/>
    <w:rsid w:val="00CD406D"/>
    <w:rsid w:val="00CD43C2"/>
    <w:rsid w:val="00CD44E1"/>
    <w:rsid w:val="00CD45EA"/>
    <w:rsid w:val="00CD659B"/>
    <w:rsid w:val="00CE0E5B"/>
    <w:rsid w:val="00CE13C3"/>
    <w:rsid w:val="00CE3BC8"/>
    <w:rsid w:val="00CE44E4"/>
    <w:rsid w:val="00CE6007"/>
    <w:rsid w:val="00CE6140"/>
    <w:rsid w:val="00CE61E0"/>
    <w:rsid w:val="00CE69D4"/>
    <w:rsid w:val="00CE6BE1"/>
    <w:rsid w:val="00CE713A"/>
    <w:rsid w:val="00CE7AA2"/>
    <w:rsid w:val="00CE7C34"/>
    <w:rsid w:val="00CF0E7E"/>
    <w:rsid w:val="00CF1076"/>
    <w:rsid w:val="00CF1D1C"/>
    <w:rsid w:val="00CF20DD"/>
    <w:rsid w:val="00CF25A6"/>
    <w:rsid w:val="00CF26C2"/>
    <w:rsid w:val="00CF28ED"/>
    <w:rsid w:val="00CF2E73"/>
    <w:rsid w:val="00CF3E1E"/>
    <w:rsid w:val="00CF4819"/>
    <w:rsid w:val="00CF4A54"/>
    <w:rsid w:val="00CF4CB0"/>
    <w:rsid w:val="00CF76D2"/>
    <w:rsid w:val="00D009F0"/>
    <w:rsid w:val="00D01FE8"/>
    <w:rsid w:val="00D03A67"/>
    <w:rsid w:val="00D053CF"/>
    <w:rsid w:val="00D05B49"/>
    <w:rsid w:val="00D07496"/>
    <w:rsid w:val="00D0779C"/>
    <w:rsid w:val="00D0797C"/>
    <w:rsid w:val="00D10839"/>
    <w:rsid w:val="00D10C66"/>
    <w:rsid w:val="00D112A1"/>
    <w:rsid w:val="00D12FE2"/>
    <w:rsid w:val="00D1403A"/>
    <w:rsid w:val="00D167C3"/>
    <w:rsid w:val="00D208E5"/>
    <w:rsid w:val="00D21597"/>
    <w:rsid w:val="00D22FA8"/>
    <w:rsid w:val="00D23051"/>
    <w:rsid w:val="00D23909"/>
    <w:rsid w:val="00D24917"/>
    <w:rsid w:val="00D24A6B"/>
    <w:rsid w:val="00D24A75"/>
    <w:rsid w:val="00D261F5"/>
    <w:rsid w:val="00D27383"/>
    <w:rsid w:val="00D279E7"/>
    <w:rsid w:val="00D27A2F"/>
    <w:rsid w:val="00D27B97"/>
    <w:rsid w:val="00D3031F"/>
    <w:rsid w:val="00D30EFC"/>
    <w:rsid w:val="00D30F1D"/>
    <w:rsid w:val="00D31F2B"/>
    <w:rsid w:val="00D3254B"/>
    <w:rsid w:val="00D3291E"/>
    <w:rsid w:val="00D3297A"/>
    <w:rsid w:val="00D32BBF"/>
    <w:rsid w:val="00D32FF0"/>
    <w:rsid w:val="00D33FDE"/>
    <w:rsid w:val="00D34B16"/>
    <w:rsid w:val="00D34EEC"/>
    <w:rsid w:val="00D36778"/>
    <w:rsid w:val="00D3709A"/>
    <w:rsid w:val="00D37AEC"/>
    <w:rsid w:val="00D402DA"/>
    <w:rsid w:val="00D40D4A"/>
    <w:rsid w:val="00D42048"/>
    <w:rsid w:val="00D43A97"/>
    <w:rsid w:val="00D453B1"/>
    <w:rsid w:val="00D4622F"/>
    <w:rsid w:val="00D464C9"/>
    <w:rsid w:val="00D466EE"/>
    <w:rsid w:val="00D46F77"/>
    <w:rsid w:val="00D51288"/>
    <w:rsid w:val="00D5165B"/>
    <w:rsid w:val="00D518C2"/>
    <w:rsid w:val="00D51FA3"/>
    <w:rsid w:val="00D520D0"/>
    <w:rsid w:val="00D523AF"/>
    <w:rsid w:val="00D53425"/>
    <w:rsid w:val="00D56379"/>
    <w:rsid w:val="00D56C83"/>
    <w:rsid w:val="00D57566"/>
    <w:rsid w:val="00D60734"/>
    <w:rsid w:val="00D614AA"/>
    <w:rsid w:val="00D61628"/>
    <w:rsid w:val="00D62AC9"/>
    <w:rsid w:val="00D639BF"/>
    <w:rsid w:val="00D64106"/>
    <w:rsid w:val="00D6444C"/>
    <w:rsid w:val="00D6455F"/>
    <w:rsid w:val="00D64CBD"/>
    <w:rsid w:val="00D65F19"/>
    <w:rsid w:val="00D6713D"/>
    <w:rsid w:val="00D676C3"/>
    <w:rsid w:val="00D71217"/>
    <w:rsid w:val="00D727A3"/>
    <w:rsid w:val="00D72C27"/>
    <w:rsid w:val="00D72F6C"/>
    <w:rsid w:val="00D73F92"/>
    <w:rsid w:val="00D74627"/>
    <w:rsid w:val="00D7477C"/>
    <w:rsid w:val="00D7483B"/>
    <w:rsid w:val="00D75304"/>
    <w:rsid w:val="00D756DC"/>
    <w:rsid w:val="00D7579A"/>
    <w:rsid w:val="00D76ED1"/>
    <w:rsid w:val="00D80271"/>
    <w:rsid w:val="00D8062E"/>
    <w:rsid w:val="00D816B5"/>
    <w:rsid w:val="00D8221F"/>
    <w:rsid w:val="00D826DC"/>
    <w:rsid w:val="00D831D0"/>
    <w:rsid w:val="00D83405"/>
    <w:rsid w:val="00D83D2A"/>
    <w:rsid w:val="00D8569F"/>
    <w:rsid w:val="00D859A0"/>
    <w:rsid w:val="00D85A9F"/>
    <w:rsid w:val="00D85FC2"/>
    <w:rsid w:val="00D860D2"/>
    <w:rsid w:val="00D8673D"/>
    <w:rsid w:val="00D86B33"/>
    <w:rsid w:val="00D9056B"/>
    <w:rsid w:val="00D92100"/>
    <w:rsid w:val="00D92510"/>
    <w:rsid w:val="00D95C6A"/>
    <w:rsid w:val="00D965A0"/>
    <w:rsid w:val="00D96706"/>
    <w:rsid w:val="00D97893"/>
    <w:rsid w:val="00DA0243"/>
    <w:rsid w:val="00DA0CDD"/>
    <w:rsid w:val="00DA2789"/>
    <w:rsid w:val="00DA2942"/>
    <w:rsid w:val="00DA3CC3"/>
    <w:rsid w:val="00DA4D36"/>
    <w:rsid w:val="00DA4EB1"/>
    <w:rsid w:val="00DA67D4"/>
    <w:rsid w:val="00DA6DC0"/>
    <w:rsid w:val="00DA6E05"/>
    <w:rsid w:val="00DA7573"/>
    <w:rsid w:val="00DB006F"/>
    <w:rsid w:val="00DB01E0"/>
    <w:rsid w:val="00DB0AB0"/>
    <w:rsid w:val="00DB1AC6"/>
    <w:rsid w:val="00DB35DB"/>
    <w:rsid w:val="00DB3882"/>
    <w:rsid w:val="00DB4DB8"/>
    <w:rsid w:val="00DB54B0"/>
    <w:rsid w:val="00DB58D1"/>
    <w:rsid w:val="00DB5B4F"/>
    <w:rsid w:val="00DB5FEF"/>
    <w:rsid w:val="00DB6318"/>
    <w:rsid w:val="00DB7953"/>
    <w:rsid w:val="00DC0B6E"/>
    <w:rsid w:val="00DC2E58"/>
    <w:rsid w:val="00DC4023"/>
    <w:rsid w:val="00DC4546"/>
    <w:rsid w:val="00DC5106"/>
    <w:rsid w:val="00DC61AF"/>
    <w:rsid w:val="00DC70F3"/>
    <w:rsid w:val="00DC78E1"/>
    <w:rsid w:val="00DD00DC"/>
    <w:rsid w:val="00DD0D77"/>
    <w:rsid w:val="00DD148E"/>
    <w:rsid w:val="00DD1CD6"/>
    <w:rsid w:val="00DD28A2"/>
    <w:rsid w:val="00DD3675"/>
    <w:rsid w:val="00DD40E0"/>
    <w:rsid w:val="00DD469A"/>
    <w:rsid w:val="00DD4A84"/>
    <w:rsid w:val="00DD4CCD"/>
    <w:rsid w:val="00DD5802"/>
    <w:rsid w:val="00DD5BAE"/>
    <w:rsid w:val="00DD5E64"/>
    <w:rsid w:val="00DD61F4"/>
    <w:rsid w:val="00DE0436"/>
    <w:rsid w:val="00DE0A21"/>
    <w:rsid w:val="00DE17A5"/>
    <w:rsid w:val="00DE198F"/>
    <w:rsid w:val="00DE2A5C"/>
    <w:rsid w:val="00DE3150"/>
    <w:rsid w:val="00DE522C"/>
    <w:rsid w:val="00DE53FD"/>
    <w:rsid w:val="00DE639E"/>
    <w:rsid w:val="00DF024C"/>
    <w:rsid w:val="00DF17D1"/>
    <w:rsid w:val="00DF228D"/>
    <w:rsid w:val="00DF232C"/>
    <w:rsid w:val="00DF2704"/>
    <w:rsid w:val="00DF279F"/>
    <w:rsid w:val="00DF2F92"/>
    <w:rsid w:val="00DF2FE3"/>
    <w:rsid w:val="00DF3665"/>
    <w:rsid w:val="00DF3B18"/>
    <w:rsid w:val="00DF567E"/>
    <w:rsid w:val="00DF6B4B"/>
    <w:rsid w:val="00DF768F"/>
    <w:rsid w:val="00E0051B"/>
    <w:rsid w:val="00E01401"/>
    <w:rsid w:val="00E01803"/>
    <w:rsid w:val="00E019EE"/>
    <w:rsid w:val="00E01AA5"/>
    <w:rsid w:val="00E0399D"/>
    <w:rsid w:val="00E03F9F"/>
    <w:rsid w:val="00E04B18"/>
    <w:rsid w:val="00E05251"/>
    <w:rsid w:val="00E05666"/>
    <w:rsid w:val="00E06819"/>
    <w:rsid w:val="00E068F0"/>
    <w:rsid w:val="00E0757C"/>
    <w:rsid w:val="00E07A8D"/>
    <w:rsid w:val="00E07D38"/>
    <w:rsid w:val="00E07E8D"/>
    <w:rsid w:val="00E112FB"/>
    <w:rsid w:val="00E11ED4"/>
    <w:rsid w:val="00E132B0"/>
    <w:rsid w:val="00E13934"/>
    <w:rsid w:val="00E143FD"/>
    <w:rsid w:val="00E1468D"/>
    <w:rsid w:val="00E14FF1"/>
    <w:rsid w:val="00E155B5"/>
    <w:rsid w:val="00E16238"/>
    <w:rsid w:val="00E179EC"/>
    <w:rsid w:val="00E206CC"/>
    <w:rsid w:val="00E2078F"/>
    <w:rsid w:val="00E20939"/>
    <w:rsid w:val="00E2156E"/>
    <w:rsid w:val="00E217B0"/>
    <w:rsid w:val="00E220D1"/>
    <w:rsid w:val="00E23B50"/>
    <w:rsid w:val="00E24132"/>
    <w:rsid w:val="00E24E92"/>
    <w:rsid w:val="00E25EF8"/>
    <w:rsid w:val="00E263AA"/>
    <w:rsid w:val="00E26492"/>
    <w:rsid w:val="00E270EF"/>
    <w:rsid w:val="00E30691"/>
    <w:rsid w:val="00E31296"/>
    <w:rsid w:val="00E316B6"/>
    <w:rsid w:val="00E31801"/>
    <w:rsid w:val="00E32F2C"/>
    <w:rsid w:val="00E35170"/>
    <w:rsid w:val="00E35ABD"/>
    <w:rsid w:val="00E400B6"/>
    <w:rsid w:val="00E400C2"/>
    <w:rsid w:val="00E40B4C"/>
    <w:rsid w:val="00E43209"/>
    <w:rsid w:val="00E43470"/>
    <w:rsid w:val="00E451C0"/>
    <w:rsid w:val="00E45B9E"/>
    <w:rsid w:val="00E4617B"/>
    <w:rsid w:val="00E461AD"/>
    <w:rsid w:val="00E461B6"/>
    <w:rsid w:val="00E46273"/>
    <w:rsid w:val="00E47593"/>
    <w:rsid w:val="00E47BF6"/>
    <w:rsid w:val="00E5081C"/>
    <w:rsid w:val="00E525DD"/>
    <w:rsid w:val="00E52E1C"/>
    <w:rsid w:val="00E535F8"/>
    <w:rsid w:val="00E53C7D"/>
    <w:rsid w:val="00E54C10"/>
    <w:rsid w:val="00E55274"/>
    <w:rsid w:val="00E557D2"/>
    <w:rsid w:val="00E562E9"/>
    <w:rsid w:val="00E56448"/>
    <w:rsid w:val="00E568E7"/>
    <w:rsid w:val="00E5692A"/>
    <w:rsid w:val="00E60E9E"/>
    <w:rsid w:val="00E61707"/>
    <w:rsid w:val="00E62404"/>
    <w:rsid w:val="00E63383"/>
    <w:rsid w:val="00E6378B"/>
    <w:rsid w:val="00E64876"/>
    <w:rsid w:val="00E64C21"/>
    <w:rsid w:val="00E6558D"/>
    <w:rsid w:val="00E66900"/>
    <w:rsid w:val="00E66B26"/>
    <w:rsid w:val="00E707D5"/>
    <w:rsid w:val="00E7238E"/>
    <w:rsid w:val="00E73C58"/>
    <w:rsid w:val="00E7434B"/>
    <w:rsid w:val="00E74BDF"/>
    <w:rsid w:val="00E76CFA"/>
    <w:rsid w:val="00E76EBD"/>
    <w:rsid w:val="00E7763E"/>
    <w:rsid w:val="00E80A01"/>
    <w:rsid w:val="00E80E3B"/>
    <w:rsid w:val="00E81706"/>
    <w:rsid w:val="00E81A75"/>
    <w:rsid w:val="00E82AB1"/>
    <w:rsid w:val="00E8318F"/>
    <w:rsid w:val="00E833EA"/>
    <w:rsid w:val="00E84112"/>
    <w:rsid w:val="00E84722"/>
    <w:rsid w:val="00E84848"/>
    <w:rsid w:val="00E84D8C"/>
    <w:rsid w:val="00E8516B"/>
    <w:rsid w:val="00E85F0B"/>
    <w:rsid w:val="00E8652B"/>
    <w:rsid w:val="00E87644"/>
    <w:rsid w:val="00E87A28"/>
    <w:rsid w:val="00E87DAA"/>
    <w:rsid w:val="00E921F9"/>
    <w:rsid w:val="00E92718"/>
    <w:rsid w:val="00E93281"/>
    <w:rsid w:val="00E932B4"/>
    <w:rsid w:val="00E948F7"/>
    <w:rsid w:val="00E950A4"/>
    <w:rsid w:val="00E978F7"/>
    <w:rsid w:val="00E97981"/>
    <w:rsid w:val="00E97AAA"/>
    <w:rsid w:val="00E97E93"/>
    <w:rsid w:val="00E97F5F"/>
    <w:rsid w:val="00EA0333"/>
    <w:rsid w:val="00EA037E"/>
    <w:rsid w:val="00EA08E6"/>
    <w:rsid w:val="00EA0BC9"/>
    <w:rsid w:val="00EA0C20"/>
    <w:rsid w:val="00EA0C51"/>
    <w:rsid w:val="00EA0E2A"/>
    <w:rsid w:val="00EA0E4B"/>
    <w:rsid w:val="00EA0EB8"/>
    <w:rsid w:val="00EA1364"/>
    <w:rsid w:val="00EA1B6D"/>
    <w:rsid w:val="00EA276D"/>
    <w:rsid w:val="00EA2A95"/>
    <w:rsid w:val="00EA467D"/>
    <w:rsid w:val="00EA4DA8"/>
    <w:rsid w:val="00EA591A"/>
    <w:rsid w:val="00EA6B28"/>
    <w:rsid w:val="00EA6B32"/>
    <w:rsid w:val="00EA7BA5"/>
    <w:rsid w:val="00EA7C3D"/>
    <w:rsid w:val="00EB08DA"/>
    <w:rsid w:val="00EB17B6"/>
    <w:rsid w:val="00EB22CC"/>
    <w:rsid w:val="00EB2701"/>
    <w:rsid w:val="00EB2D48"/>
    <w:rsid w:val="00EB2E82"/>
    <w:rsid w:val="00EB3675"/>
    <w:rsid w:val="00EB41BC"/>
    <w:rsid w:val="00EB51AC"/>
    <w:rsid w:val="00EB5600"/>
    <w:rsid w:val="00EB62CA"/>
    <w:rsid w:val="00EB6492"/>
    <w:rsid w:val="00EB6AAA"/>
    <w:rsid w:val="00EB6C36"/>
    <w:rsid w:val="00EC00DD"/>
    <w:rsid w:val="00EC039B"/>
    <w:rsid w:val="00EC0861"/>
    <w:rsid w:val="00EC1E3E"/>
    <w:rsid w:val="00EC203F"/>
    <w:rsid w:val="00EC232B"/>
    <w:rsid w:val="00EC2528"/>
    <w:rsid w:val="00EC28F1"/>
    <w:rsid w:val="00EC2AEA"/>
    <w:rsid w:val="00EC34E7"/>
    <w:rsid w:val="00EC3D4A"/>
    <w:rsid w:val="00EC4587"/>
    <w:rsid w:val="00EC5A56"/>
    <w:rsid w:val="00EC5C66"/>
    <w:rsid w:val="00EC647E"/>
    <w:rsid w:val="00EC6546"/>
    <w:rsid w:val="00EC72A7"/>
    <w:rsid w:val="00EC7FCB"/>
    <w:rsid w:val="00ED04DD"/>
    <w:rsid w:val="00ED0B45"/>
    <w:rsid w:val="00ED0F63"/>
    <w:rsid w:val="00ED2415"/>
    <w:rsid w:val="00ED2CCB"/>
    <w:rsid w:val="00ED2F4E"/>
    <w:rsid w:val="00ED456E"/>
    <w:rsid w:val="00ED46BA"/>
    <w:rsid w:val="00ED496F"/>
    <w:rsid w:val="00ED4B6B"/>
    <w:rsid w:val="00ED4CEC"/>
    <w:rsid w:val="00ED58A6"/>
    <w:rsid w:val="00ED5952"/>
    <w:rsid w:val="00ED5AAC"/>
    <w:rsid w:val="00ED5B17"/>
    <w:rsid w:val="00ED72EA"/>
    <w:rsid w:val="00ED7485"/>
    <w:rsid w:val="00ED7660"/>
    <w:rsid w:val="00ED7E15"/>
    <w:rsid w:val="00EE0680"/>
    <w:rsid w:val="00EE07E6"/>
    <w:rsid w:val="00EE134C"/>
    <w:rsid w:val="00EE162A"/>
    <w:rsid w:val="00EE1F29"/>
    <w:rsid w:val="00EE3BC4"/>
    <w:rsid w:val="00EE5B74"/>
    <w:rsid w:val="00EE5F53"/>
    <w:rsid w:val="00EF035E"/>
    <w:rsid w:val="00EF0A8A"/>
    <w:rsid w:val="00EF168F"/>
    <w:rsid w:val="00EF16D8"/>
    <w:rsid w:val="00EF23B1"/>
    <w:rsid w:val="00EF44DE"/>
    <w:rsid w:val="00EF539E"/>
    <w:rsid w:val="00EF5D8D"/>
    <w:rsid w:val="00EF6910"/>
    <w:rsid w:val="00EF6C96"/>
    <w:rsid w:val="00EF6E28"/>
    <w:rsid w:val="00EF7858"/>
    <w:rsid w:val="00F005F9"/>
    <w:rsid w:val="00F008CB"/>
    <w:rsid w:val="00F00969"/>
    <w:rsid w:val="00F00C7A"/>
    <w:rsid w:val="00F03229"/>
    <w:rsid w:val="00F04336"/>
    <w:rsid w:val="00F048E3"/>
    <w:rsid w:val="00F0511E"/>
    <w:rsid w:val="00F0517B"/>
    <w:rsid w:val="00F053C4"/>
    <w:rsid w:val="00F06FB4"/>
    <w:rsid w:val="00F10060"/>
    <w:rsid w:val="00F10356"/>
    <w:rsid w:val="00F10721"/>
    <w:rsid w:val="00F10A2C"/>
    <w:rsid w:val="00F10FD5"/>
    <w:rsid w:val="00F11E87"/>
    <w:rsid w:val="00F12643"/>
    <w:rsid w:val="00F128A0"/>
    <w:rsid w:val="00F12936"/>
    <w:rsid w:val="00F1301C"/>
    <w:rsid w:val="00F131A3"/>
    <w:rsid w:val="00F1360F"/>
    <w:rsid w:val="00F15C6E"/>
    <w:rsid w:val="00F15E73"/>
    <w:rsid w:val="00F16665"/>
    <w:rsid w:val="00F1786E"/>
    <w:rsid w:val="00F20552"/>
    <w:rsid w:val="00F20C74"/>
    <w:rsid w:val="00F22A5A"/>
    <w:rsid w:val="00F23928"/>
    <w:rsid w:val="00F24D0F"/>
    <w:rsid w:val="00F25D9B"/>
    <w:rsid w:val="00F26078"/>
    <w:rsid w:val="00F262FB"/>
    <w:rsid w:val="00F26608"/>
    <w:rsid w:val="00F26A9D"/>
    <w:rsid w:val="00F2732E"/>
    <w:rsid w:val="00F27887"/>
    <w:rsid w:val="00F2794F"/>
    <w:rsid w:val="00F27979"/>
    <w:rsid w:val="00F33D9D"/>
    <w:rsid w:val="00F34EE6"/>
    <w:rsid w:val="00F3535C"/>
    <w:rsid w:val="00F35DE7"/>
    <w:rsid w:val="00F367A9"/>
    <w:rsid w:val="00F36AF3"/>
    <w:rsid w:val="00F37110"/>
    <w:rsid w:val="00F37974"/>
    <w:rsid w:val="00F40956"/>
    <w:rsid w:val="00F41569"/>
    <w:rsid w:val="00F41601"/>
    <w:rsid w:val="00F4389D"/>
    <w:rsid w:val="00F440F3"/>
    <w:rsid w:val="00F442C0"/>
    <w:rsid w:val="00F4520E"/>
    <w:rsid w:val="00F457D3"/>
    <w:rsid w:val="00F4779C"/>
    <w:rsid w:val="00F477F9"/>
    <w:rsid w:val="00F478E7"/>
    <w:rsid w:val="00F51F70"/>
    <w:rsid w:val="00F538CD"/>
    <w:rsid w:val="00F54537"/>
    <w:rsid w:val="00F54D1D"/>
    <w:rsid w:val="00F54D77"/>
    <w:rsid w:val="00F54FA6"/>
    <w:rsid w:val="00F5640D"/>
    <w:rsid w:val="00F56705"/>
    <w:rsid w:val="00F56A67"/>
    <w:rsid w:val="00F56AA7"/>
    <w:rsid w:val="00F57AA3"/>
    <w:rsid w:val="00F602BE"/>
    <w:rsid w:val="00F602BF"/>
    <w:rsid w:val="00F60D8C"/>
    <w:rsid w:val="00F60E97"/>
    <w:rsid w:val="00F61F84"/>
    <w:rsid w:val="00F6276E"/>
    <w:rsid w:val="00F63048"/>
    <w:rsid w:val="00F6398D"/>
    <w:rsid w:val="00F63A6A"/>
    <w:rsid w:val="00F63FBE"/>
    <w:rsid w:val="00F65494"/>
    <w:rsid w:val="00F65900"/>
    <w:rsid w:val="00F66CAF"/>
    <w:rsid w:val="00F66D72"/>
    <w:rsid w:val="00F66E4C"/>
    <w:rsid w:val="00F67091"/>
    <w:rsid w:val="00F670C1"/>
    <w:rsid w:val="00F67667"/>
    <w:rsid w:val="00F70490"/>
    <w:rsid w:val="00F73333"/>
    <w:rsid w:val="00F73FE7"/>
    <w:rsid w:val="00F7433F"/>
    <w:rsid w:val="00F7440A"/>
    <w:rsid w:val="00F75481"/>
    <w:rsid w:val="00F76360"/>
    <w:rsid w:val="00F769D6"/>
    <w:rsid w:val="00F80037"/>
    <w:rsid w:val="00F835C9"/>
    <w:rsid w:val="00F87889"/>
    <w:rsid w:val="00F909B9"/>
    <w:rsid w:val="00F91DF4"/>
    <w:rsid w:val="00F91FD2"/>
    <w:rsid w:val="00F92299"/>
    <w:rsid w:val="00F956F2"/>
    <w:rsid w:val="00F9588A"/>
    <w:rsid w:val="00F95B23"/>
    <w:rsid w:val="00F95E6F"/>
    <w:rsid w:val="00F967BA"/>
    <w:rsid w:val="00F97657"/>
    <w:rsid w:val="00F97AAA"/>
    <w:rsid w:val="00FA03F5"/>
    <w:rsid w:val="00FA0822"/>
    <w:rsid w:val="00FA0947"/>
    <w:rsid w:val="00FA263C"/>
    <w:rsid w:val="00FA2C69"/>
    <w:rsid w:val="00FA306B"/>
    <w:rsid w:val="00FA43F0"/>
    <w:rsid w:val="00FA467C"/>
    <w:rsid w:val="00FA5727"/>
    <w:rsid w:val="00FA5A32"/>
    <w:rsid w:val="00FA608C"/>
    <w:rsid w:val="00FA6619"/>
    <w:rsid w:val="00FA7284"/>
    <w:rsid w:val="00FA73E8"/>
    <w:rsid w:val="00FA7855"/>
    <w:rsid w:val="00FA7D61"/>
    <w:rsid w:val="00FB087A"/>
    <w:rsid w:val="00FB0969"/>
    <w:rsid w:val="00FB0971"/>
    <w:rsid w:val="00FB171E"/>
    <w:rsid w:val="00FB3261"/>
    <w:rsid w:val="00FB40BE"/>
    <w:rsid w:val="00FB665A"/>
    <w:rsid w:val="00FB6780"/>
    <w:rsid w:val="00FB6ED5"/>
    <w:rsid w:val="00FC0296"/>
    <w:rsid w:val="00FC0E18"/>
    <w:rsid w:val="00FC1CF0"/>
    <w:rsid w:val="00FC1EC6"/>
    <w:rsid w:val="00FC1F80"/>
    <w:rsid w:val="00FC3193"/>
    <w:rsid w:val="00FC3782"/>
    <w:rsid w:val="00FC3E00"/>
    <w:rsid w:val="00FC5488"/>
    <w:rsid w:val="00FC5A07"/>
    <w:rsid w:val="00FC5FE8"/>
    <w:rsid w:val="00FC61B5"/>
    <w:rsid w:val="00FC6AEC"/>
    <w:rsid w:val="00FC7298"/>
    <w:rsid w:val="00FC7D08"/>
    <w:rsid w:val="00FD01E1"/>
    <w:rsid w:val="00FD134A"/>
    <w:rsid w:val="00FD1DCC"/>
    <w:rsid w:val="00FD204E"/>
    <w:rsid w:val="00FD20AE"/>
    <w:rsid w:val="00FD2480"/>
    <w:rsid w:val="00FD2756"/>
    <w:rsid w:val="00FD32CA"/>
    <w:rsid w:val="00FD3965"/>
    <w:rsid w:val="00FD3B2F"/>
    <w:rsid w:val="00FD42C9"/>
    <w:rsid w:val="00FD461B"/>
    <w:rsid w:val="00FD52AD"/>
    <w:rsid w:val="00FD586E"/>
    <w:rsid w:val="00FD5CD6"/>
    <w:rsid w:val="00FD5E92"/>
    <w:rsid w:val="00FD606F"/>
    <w:rsid w:val="00FD6500"/>
    <w:rsid w:val="00FD76F3"/>
    <w:rsid w:val="00FD7CCB"/>
    <w:rsid w:val="00FD7D48"/>
    <w:rsid w:val="00FE000A"/>
    <w:rsid w:val="00FE0050"/>
    <w:rsid w:val="00FE1D9B"/>
    <w:rsid w:val="00FE1F5E"/>
    <w:rsid w:val="00FE2CEC"/>
    <w:rsid w:val="00FE2D00"/>
    <w:rsid w:val="00FE3DCF"/>
    <w:rsid w:val="00FE3E8A"/>
    <w:rsid w:val="00FE4041"/>
    <w:rsid w:val="00FE4E42"/>
    <w:rsid w:val="00FE5A0A"/>
    <w:rsid w:val="00FE6522"/>
    <w:rsid w:val="00FE680F"/>
    <w:rsid w:val="00FE715F"/>
    <w:rsid w:val="00FE7E31"/>
    <w:rsid w:val="00FF03D3"/>
    <w:rsid w:val="00FF11FD"/>
    <w:rsid w:val="00FF1C08"/>
    <w:rsid w:val="00FF21C7"/>
    <w:rsid w:val="00FF2E68"/>
    <w:rsid w:val="00FF300A"/>
    <w:rsid w:val="00FF533F"/>
    <w:rsid w:val="00FF7296"/>
    <w:rsid w:val="01FA1DD6"/>
    <w:rsid w:val="09050AA9"/>
    <w:rsid w:val="1AEA2374"/>
    <w:rsid w:val="233FC0A5"/>
    <w:rsid w:val="2ADF7B41"/>
    <w:rsid w:val="2D441110"/>
    <w:rsid w:val="2D835753"/>
    <w:rsid w:val="2FF866B5"/>
    <w:rsid w:val="3E2A6329"/>
    <w:rsid w:val="45041C25"/>
    <w:rsid w:val="4DBEFE06"/>
    <w:rsid w:val="4F390CB0"/>
    <w:rsid w:val="56CFCD56"/>
    <w:rsid w:val="5AAB8FCB"/>
    <w:rsid w:val="5DF80097"/>
    <w:rsid w:val="60B02FFF"/>
    <w:rsid w:val="723E13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5B339E"/>
  <w15:docId w15:val="{D8069514-99E5-47EB-ACFC-135198EC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sz w:val="26"/>
        <w:szCs w:val="26"/>
        <w:lang w:val="en-US" w:eastAsia="en-US" w:bidi="ar-SA"/>
      </w:rPr>
    </w:rPrDefault>
    <w:pPrDefault>
      <w:pPr>
        <w:spacing w:before="6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A6A"/>
  </w:style>
  <w:style w:type="paragraph" w:styleId="Heading1">
    <w:name w:val="heading 1"/>
    <w:aliases w:val="CHUONG"/>
    <w:basedOn w:val="ListParagraph"/>
    <w:next w:val="Normal"/>
    <w:link w:val="Heading1Char"/>
    <w:uiPriority w:val="9"/>
    <w:qFormat/>
    <w:rsid w:val="00E5692A"/>
    <w:pPr>
      <w:numPr>
        <w:numId w:val="1"/>
      </w:numPr>
      <w:spacing w:before="120" w:after="240"/>
      <w:contextualSpacing w:val="0"/>
      <w:jc w:val="center"/>
      <w:outlineLvl w:val="0"/>
    </w:pPr>
    <w:rPr>
      <w:b/>
    </w:rPr>
  </w:style>
  <w:style w:type="paragraph" w:styleId="Heading2">
    <w:name w:val="heading 2"/>
    <w:aliases w:val="Cap 1"/>
    <w:basedOn w:val="ListParagraph"/>
    <w:next w:val="Normal"/>
    <w:link w:val="Heading2Char"/>
    <w:uiPriority w:val="9"/>
    <w:unhideWhenUsed/>
    <w:qFormat/>
    <w:rsid w:val="00DD4CCD"/>
    <w:pPr>
      <w:numPr>
        <w:ilvl w:val="1"/>
        <w:numId w:val="1"/>
      </w:numPr>
      <w:spacing w:before="120"/>
      <w:contextualSpacing w:val="0"/>
      <w:outlineLvl w:val="1"/>
    </w:pPr>
    <w:rPr>
      <w:b/>
    </w:rPr>
  </w:style>
  <w:style w:type="paragraph" w:styleId="Heading3">
    <w:name w:val="heading 3"/>
    <w:aliases w:val="Cap 2"/>
    <w:basedOn w:val="Heading4"/>
    <w:next w:val="Normal"/>
    <w:link w:val="Heading3Char"/>
    <w:uiPriority w:val="9"/>
    <w:unhideWhenUsed/>
    <w:qFormat/>
    <w:rsid w:val="00B0135E"/>
    <w:pPr>
      <w:numPr>
        <w:ilvl w:val="2"/>
      </w:numPr>
      <w:spacing w:before="120"/>
      <w:outlineLvl w:val="2"/>
    </w:pPr>
    <w:rPr>
      <w:b/>
      <w:i w:val="0"/>
    </w:rPr>
  </w:style>
  <w:style w:type="paragraph" w:styleId="Heading4">
    <w:name w:val="heading 4"/>
    <w:aliases w:val="Cap 3"/>
    <w:basedOn w:val="Normal"/>
    <w:next w:val="Normal"/>
    <w:link w:val="Heading4Char"/>
    <w:uiPriority w:val="9"/>
    <w:unhideWhenUsed/>
    <w:qFormat/>
    <w:rsid w:val="000D271E"/>
    <w:pPr>
      <w:keepNext/>
      <w:keepLines/>
      <w:numPr>
        <w:ilvl w:val="3"/>
        <w:numId w:val="1"/>
      </w:numPr>
      <w:spacing w:before="40"/>
      <w:outlineLvl w:val="3"/>
    </w:pPr>
    <w:rPr>
      <w:rFonts w:eastAsiaTheme="majorEastAsia"/>
      <w:i/>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1F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1F29"/>
    <w:rPr>
      <w:color w:val="0563C1" w:themeColor="hyperlink"/>
      <w:u w:val="single"/>
    </w:rPr>
  </w:style>
  <w:style w:type="paragraph" w:styleId="Subtitle">
    <w:name w:val="Subtitle"/>
    <w:aliases w:val="Thesis title"/>
    <w:basedOn w:val="Normal"/>
    <w:next w:val="Normal"/>
    <w:link w:val="SubtitleChar"/>
    <w:uiPriority w:val="11"/>
    <w:qFormat/>
    <w:rsid w:val="00DC4546"/>
    <w:pPr>
      <w:jc w:val="center"/>
    </w:pPr>
    <w:rPr>
      <w:rFonts w:ascii="ArnoPro" w:hAnsi="ArnoPro"/>
      <w:sz w:val="52"/>
      <w:szCs w:val="52"/>
    </w:rPr>
  </w:style>
  <w:style w:type="character" w:customStyle="1" w:styleId="SubtitleChar">
    <w:name w:val="Subtitle Char"/>
    <w:aliases w:val="Thesis title Char"/>
    <w:basedOn w:val="DefaultParagraphFont"/>
    <w:link w:val="Subtitle"/>
    <w:uiPriority w:val="11"/>
    <w:rsid w:val="00DC4546"/>
    <w:rPr>
      <w:rFonts w:ascii="ArnoPro" w:hAnsi="ArnoPro"/>
      <w:color w:val="000000"/>
      <w:sz w:val="52"/>
      <w:szCs w:val="52"/>
    </w:rPr>
  </w:style>
  <w:style w:type="paragraph" w:styleId="ListParagraph">
    <w:name w:val="List Paragraph"/>
    <w:basedOn w:val="Normal"/>
    <w:uiPriority w:val="34"/>
    <w:qFormat/>
    <w:rsid w:val="00B22998"/>
    <w:pPr>
      <w:ind w:left="720"/>
      <w:contextualSpacing/>
    </w:pPr>
  </w:style>
  <w:style w:type="character" w:customStyle="1" w:styleId="Heading1Char">
    <w:name w:val="Heading 1 Char"/>
    <w:aliases w:val="CHUONG Char"/>
    <w:basedOn w:val="DefaultParagraphFont"/>
    <w:link w:val="Heading1"/>
    <w:uiPriority w:val="9"/>
    <w:rsid w:val="00E5692A"/>
    <w:rPr>
      <w:b/>
    </w:rPr>
  </w:style>
  <w:style w:type="character" w:customStyle="1" w:styleId="Heading2Char">
    <w:name w:val="Heading 2 Char"/>
    <w:aliases w:val="Cap 1 Char"/>
    <w:basedOn w:val="DefaultParagraphFont"/>
    <w:link w:val="Heading2"/>
    <w:uiPriority w:val="9"/>
    <w:rsid w:val="00DD4CCD"/>
    <w:rPr>
      <w:b/>
    </w:rPr>
  </w:style>
  <w:style w:type="character" w:customStyle="1" w:styleId="Heading3Char">
    <w:name w:val="Heading 3 Char"/>
    <w:aliases w:val="Cap 2 Char"/>
    <w:basedOn w:val="DefaultParagraphFont"/>
    <w:link w:val="Heading3"/>
    <w:uiPriority w:val="9"/>
    <w:rsid w:val="00B0135E"/>
    <w:rPr>
      <w:rFonts w:eastAsiaTheme="majorEastAsia"/>
      <w:b/>
      <w:iCs/>
      <w:color w:val="auto"/>
    </w:rPr>
  </w:style>
  <w:style w:type="paragraph" w:styleId="Title">
    <w:name w:val="Title"/>
    <w:basedOn w:val="Normal"/>
    <w:next w:val="Normal"/>
    <w:link w:val="TitleChar"/>
    <w:uiPriority w:val="10"/>
    <w:qFormat/>
    <w:rsid w:val="00F15E73"/>
    <w:pPr>
      <w:jc w:val="center"/>
    </w:pPr>
    <w:rPr>
      <w:b/>
    </w:rPr>
  </w:style>
  <w:style w:type="character" w:customStyle="1" w:styleId="TitleChar">
    <w:name w:val="Title Char"/>
    <w:basedOn w:val="DefaultParagraphFont"/>
    <w:link w:val="Title"/>
    <w:uiPriority w:val="10"/>
    <w:rsid w:val="00F15E73"/>
    <w:rPr>
      <w:rFonts w:ascii="Times New Roman" w:hAnsi="Times New Roman" w:cs="Times New Roman"/>
      <w:b/>
      <w:color w:val="000000"/>
      <w:sz w:val="26"/>
      <w:szCs w:val="26"/>
    </w:rPr>
  </w:style>
  <w:style w:type="paragraph" w:styleId="TOCHeading">
    <w:name w:val="TOC Heading"/>
    <w:basedOn w:val="Heading1"/>
    <w:next w:val="Normal"/>
    <w:uiPriority w:val="39"/>
    <w:unhideWhenUsed/>
    <w:qFormat/>
    <w:rsid w:val="00F15E7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qFormat/>
    <w:rsid w:val="00736F30"/>
    <w:pPr>
      <w:spacing w:after="100"/>
    </w:pPr>
    <w:rPr>
      <w:b/>
    </w:rPr>
  </w:style>
  <w:style w:type="paragraph" w:styleId="TOC2">
    <w:name w:val="toc 2"/>
    <w:basedOn w:val="Normal"/>
    <w:next w:val="Normal"/>
    <w:autoRedefine/>
    <w:uiPriority w:val="39"/>
    <w:unhideWhenUsed/>
    <w:qFormat/>
    <w:rsid w:val="00736F30"/>
    <w:pPr>
      <w:spacing w:after="100"/>
    </w:pPr>
  </w:style>
  <w:style w:type="paragraph" w:styleId="TOC3">
    <w:name w:val="toc 3"/>
    <w:basedOn w:val="Normal"/>
    <w:next w:val="Normal"/>
    <w:autoRedefine/>
    <w:uiPriority w:val="39"/>
    <w:unhideWhenUsed/>
    <w:qFormat/>
    <w:rsid w:val="003F7EDF"/>
    <w:pPr>
      <w:spacing w:after="100"/>
      <w:ind w:left="522" w:firstLine="284"/>
    </w:pPr>
  </w:style>
  <w:style w:type="character" w:customStyle="1" w:styleId="Heading4Char">
    <w:name w:val="Heading 4 Char"/>
    <w:aliases w:val="Cap 3 Char"/>
    <w:basedOn w:val="DefaultParagraphFont"/>
    <w:link w:val="Heading4"/>
    <w:uiPriority w:val="9"/>
    <w:rsid w:val="000D271E"/>
    <w:rPr>
      <w:rFonts w:eastAsiaTheme="majorEastAsia"/>
      <w:i/>
      <w:iCs/>
      <w:color w:val="auto"/>
    </w:rPr>
  </w:style>
  <w:style w:type="paragraph" w:styleId="TOC4">
    <w:name w:val="toc 4"/>
    <w:basedOn w:val="Normal"/>
    <w:next w:val="Normal"/>
    <w:autoRedefine/>
    <w:uiPriority w:val="39"/>
    <w:unhideWhenUsed/>
    <w:rsid w:val="00B71184"/>
    <w:pPr>
      <w:spacing w:after="100"/>
      <w:ind w:left="780"/>
    </w:pPr>
  </w:style>
  <w:style w:type="paragraph" w:styleId="Caption">
    <w:name w:val="caption"/>
    <w:basedOn w:val="Normal"/>
    <w:next w:val="Normal"/>
    <w:uiPriority w:val="35"/>
    <w:unhideWhenUsed/>
    <w:qFormat/>
    <w:rsid w:val="00AC711A"/>
    <w:pPr>
      <w:spacing w:after="200" w:line="240" w:lineRule="auto"/>
      <w:jc w:val="center"/>
    </w:pPr>
    <w:rPr>
      <w:i/>
      <w:iCs/>
      <w:color w:val="404040" w:themeColor="text1" w:themeTint="BF"/>
      <w:sz w:val="24"/>
      <w:szCs w:val="24"/>
    </w:rPr>
  </w:style>
  <w:style w:type="paragraph" w:styleId="TableofFigures">
    <w:name w:val="table of figures"/>
    <w:basedOn w:val="Normal"/>
    <w:next w:val="Normal"/>
    <w:uiPriority w:val="99"/>
    <w:unhideWhenUsed/>
    <w:rsid w:val="00D36778"/>
  </w:style>
  <w:style w:type="numbering" w:customStyle="1" w:styleId="Style1">
    <w:name w:val="Style1"/>
    <w:uiPriority w:val="99"/>
    <w:rsid w:val="00347B19"/>
    <w:pPr>
      <w:numPr>
        <w:numId w:val="3"/>
      </w:numPr>
    </w:pPr>
  </w:style>
  <w:style w:type="paragraph" w:styleId="BalloonText">
    <w:name w:val="Balloon Text"/>
    <w:basedOn w:val="Normal"/>
    <w:link w:val="BalloonTextChar"/>
    <w:uiPriority w:val="99"/>
    <w:semiHidden/>
    <w:unhideWhenUsed/>
    <w:rsid w:val="008B5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B94"/>
    <w:rPr>
      <w:rFonts w:ascii="Tahoma" w:hAnsi="Tahoma" w:cs="Tahoma"/>
      <w:color w:val="000000"/>
      <w:sz w:val="16"/>
      <w:szCs w:val="16"/>
    </w:rPr>
  </w:style>
  <w:style w:type="character" w:styleId="PlaceholderText">
    <w:name w:val="Placeholder Text"/>
    <w:basedOn w:val="DefaultParagraphFont"/>
    <w:uiPriority w:val="99"/>
    <w:semiHidden/>
    <w:rsid w:val="00E4617B"/>
    <w:rPr>
      <w:color w:val="808080"/>
    </w:rPr>
  </w:style>
  <w:style w:type="paragraph" w:styleId="Header">
    <w:name w:val="header"/>
    <w:basedOn w:val="Normal"/>
    <w:link w:val="HeaderChar"/>
    <w:uiPriority w:val="99"/>
    <w:unhideWhenUsed/>
    <w:rsid w:val="0045481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4810"/>
  </w:style>
  <w:style w:type="paragraph" w:styleId="Footer">
    <w:name w:val="footer"/>
    <w:basedOn w:val="Normal"/>
    <w:link w:val="FooterChar"/>
    <w:uiPriority w:val="99"/>
    <w:unhideWhenUsed/>
    <w:rsid w:val="0045481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4810"/>
  </w:style>
  <w:style w:type="paragraph" w:styleId="Bibliography">
    <w:name w:val="Bibliography"/>
    <w:basedOn w:val="Normal"/>
    <w:next w:val="Normal"/>
    <w:uiPriority w:val="37"/>
    <w:unhideWhenUsed/>
    <w:rsid w:val="000B6253"/>
    <w:pPr>
      <w:tabs>
        <w:tab w:val="left" w:pos="384"/>
      </w:tabs>
      <w:spacing w:line="240" w:lineRule="auto"/>
      <w:ind w:left="384" w:hanging="384"/>
    </w:pPr>
  </w:style>
  <w:style w:type="paragraph" w:styleId="HTMLPreformatted">
    <w:name w:val="HTML Preformatted"/>
    <w:basedOn w:val="Normal"/>
    <w:link w:val="HTMLPreformattedChar"/>
    <w:uiPriority w:val="99"/>
    <w:semiHidden/>
    <w:unhideWhenUsed/>
    <w:rsid w:val="00EA1364"/>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A1364"/>
    <w:rPr>
      <w:rFonts w:ascii="Consolas" w:hAnsi="Consolas"/>
      <w:sz w:val="20"/>
      <w:szCs w:val="20"/>
    </w:rPr>
  </w:style>
  <w:style w:type="character" w:styleId="UnresolvedMention">
    <w:name w:val="Unresolved Mention"/>
    <w:basedOn w:val="DefaultParagraphFont"/>
    <w:uiPriority w:val="99"/>
    <w:semiHidden/>
    <w:unhideWhenUsed/>
    <w:rsid w:val="008C2BD4"/>
    <w:rPr>
      <w:color w:val="605E5C"/>
      <w:shd w:val="clear" w:color="auto" w:fill="E1DFDD"/>
    </w:rPr>
  </w:style>
  <w:style w:type="character" w:styleId="Strong">
    <w:name w:val="Strong"/>
    <w:basedOn w:val="DefaultParagraphFont"/>
    <w:uiPriority w:val="22"/>
    <w:qFormat/>
    <w:rsid w:val="00D7477C"/>
    <w:rPr>
      <w:b/>
      <w:bCs/>
    </w:rPr>
  </w:style>
  <w:style w:type="paragraph" w:styleId="NormalWeb">
    <w:name w:val="Normal (Web)"/>
    <w:basedOn w:val="Normal"/>
    <w:uiPriority w:val="99"/>
    <w:semiHidden/>
    <w:unhideWhenUsed/>
    <w:rsid w:val="00F63048"/>
    <w:pPr>
      <w:spacing w:before="100" w:beforeAutospacing="1" w:after="100" w:afterAutospacing="1" w:line="240" w:lineRule="auto"/>
      <w:jc w:val="left"/>
    </w:pPr>
    <w:rPr>
      <w:rFonts w:eastAsia="Times New Roman"/>
      <w:color w:val="auto"/>
      <w:sz w:val="24"/>
      <w:szCs w:val="24"/>
    </w:rPr>
  </w:style>
  <w:style w:type="character" w:customStyle="1" w:styleId="katex-mathml">
    <w:name w:val="katex-mathml"/>
    <w:basedOn w:val="DefaultParagraphFont"/>
    <w:rsid w:val="00BD42B6"/>
  </w:style>
  <w:style w:type="character" w:customStyle="1" w:styleId="mord">
    <w:name w:val="mord"/>
    <w:basedOn w:val="DefaultParagraphFont"/>
    <w:rsid w:val="00BD42B6"/>
  </w:style>
  <w:style w:type="character" w:customStyle="1" w:styleId="vlist-s">
    <w:name w:val="vlist-s"/>
    <w:basedOn w:val="DefaultParagraphFont"/>
    <w:rsid w:val="00BD42B6"/>
  </w:style>
  <w:style w:type="character" w:customStyle="1" w:styleId="h4">
    <w:name w:val="h4"/>
    <w:basedOn w:val="DefaultParagraphFont"/>
    <w:rsid w:val="00D51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58724">
      <w:bodyDiv w:val="1"/>
      <w:marLeft w:val="0"/>
      <w:marRight w:val="0"/>
      <w:marTop w:val="0"/>
      <w:marBottom w:val="0"/>
      <w:divBdr>
        <w:top w:val="none" w:sz="0" w:space="0" w:color="auto"/>
        <w:left w:val="none" w:sz="0" w:space="0" w:color="auto"/>
        <w:bottom w:val="none" w:sz="0" w:space="0" w:color="auto"/>
        <w:right w:val="none" w:sz="0" w:space="0" w:color="auto"/>
      </w:divBdr>
    </w:div>
    <w:div w:id="22363695">
      <w:bodyDiv w:val="1"/>
      <w:marLeft w:val="0"/>
      <w:marRight w:val="0"/>
      <w:marTop w:val="0"/>
      <w:marBottom w:val="0"/>
      <w:divBdr>
        <w:top w:val="none" w:sz="0" w:space="0" w:color="auto"/>
        <w:left w:val="none" w:sz="0" w:space="0" w:color="auto"/>
        <w:bottom w:val="none" w:sz="0" w:space="0" w:color="auto"/>
        <w:right w:val="none" w:sz="0" w:space="0" w:color="auto"/>
      </w:divBdr>
    </w:div>
    <w:div w:id="35471919">
      <w:bodyDiv w:val="1"/>
      <w:marLeft w:val="0"/>
      <w:marRight w:val="0"/>
      <w:marTop w:val="0"/>
      <w:marBottom w:val="0"/>
      <w:divBdr>
        <w:top w:val="none" w:sz="0" w:space="0" w:color="auto"/>
        <w:left w:val="none" w:sz="0" w:space="0" w:color="auto"/>
        <w:bottom w:val="none" w:sz="0" w:space="0" w:color="auto"/>
        <w:right w:val="none" w:sz="0" w:space="0" w:color="auto"/>
      </w:divBdr>
    </w:div>
    <w:div w:id="42750580">
      <w:bodyDiv w:val="1"/>
      <w:marLeft w:val="0"/>
      <w:marRight w:val="0"/>
      <w:marTop w:val="0"/>
      <w:marBottom w:val="0"/>
      <w:divBdr>
        <w:top w:val="none" w:sz="0" w:space="0" w:color="auto"/>
        <w:left w:val="none" w:sz="0" w:space="0" w:color="auto"/>
        <w:bottom w:val="none" w:sz="0" w:space="0" w:color="auto"/>
        <w:right w:val="none" w:sz="0" w:space="0" w:color="auto"/>
      </w:divBdr>
    </w:div>
    <w:div w:id="78523675">
      <w:bodyDiv w:val="1"/>
      <w:marLeft w:val="0"/>
      <w:marRight w:val="0"/>
      <w:marTop w:val="0"/>
      <w:marBottom w:val="0"/>
      <w:divBdr>
        <w:top w:val="none" w:sz="0" w:space="0" w:color="auto"/>
        <w:left w:val="none" w:sz="0" w:space="0" w:color="auto"/>
        <w:bottom w:val="none" w:sz="0" w:space="0" w:color="auto"/>
        <w:right w:val="none" w:sz="0" w:space="0" w:color="auto"/>
      </w:divBdr>
    </w:div>
    <w:div w:id="90979242">
      <w:bodyDiv w:val="1"/>
      <w:marLeft w:val="0"/>
      <w:marRight w:val="0"/>
      <w:marTop w:val="0"/>
      <w:marBottom w:val="0"/>
      <w:divBdr>
        <w:top w:val="none" w:sz="0" w:space="0" w:color="auto"/>
        <w:left w:val="none" w:sz="0" w:space="0" w:color="auto"/>
        <w:bottom w:val="none" w:sz="0" w:space="0" w:color="auto"/>
        <w:right w:val="none" w:sz="0" w:space="0" w:color="auto"/>
      </w:divBdr>
    </w:div>
    <w:div w:id="145047823">
      <w:bodyDiv w:val="1"/>
      <w:marLeft w:val="0"/>
      <w:marRight w:val="0"/>
      <w:marTop w:val="0"/>
      <w:marBottom w:val="0"/>
      <w:divBdr>
        <w:top w:val="none" w:sz="0" w:space="0" w:color="auto"/>
        <w:left w:val="none" w:sz="0" w:space="0" w:color="auto"/>
        <w:bottom w:val="none" w:sz="0" w:space="0" w:color="auto"/>
        <w:right w:val="none" w:sz="0" w:space="0" w:color="auto"/>
      </w:divBdr>
    </w:div>
    <w:div w:id="147677962">
      <w:bodyDiv w:val="1"/>
      <w:marLeft w:val="0"/>
      <w:marRight w:val="0"/>
      <w:marTop w:val="0"/>
      <w:marBottom w:val="0"/>
      <w:divBdr>
        <w:top w:val="none" w:sz="0" w:space="0" w:color="auto"/>
        <w:left w:val="none" w:sz="0" w:space="0" w:color="auto"/>
        <w:bottom w:val="none" w:sz="0" w:space="0" w:color="auto"/>
        <w:right w:val="none" w:sz="0" w:space="0" w:color="auto"/>
      </w:divBdr>
    </w:div>
    <w:div w:id="178469136">
      <w:bodyDiv w:val="1"/>
      <w:marLeft w:val="0"/>
      <w:marRight w:val="0"/>
      <w:marTop w:val="0"/>
      <w:marBottom w:val="0"/>
      <w:divBdr>
        <w:top w:val="none" w:sz="0" w:space="0" w:color="auto"/>
        <w:left w:val="none" w:sz="0" w:space="0" w:color="auto"/>
        <w:bottom w:val="none" w:sz="0" w:space="0" w:color="auto"/>
        <w:right w:val="none" w:sz="0" w:space="0" w:color="auto"/>
      </w:divBdr>
    </w:div>
    <w:div w:id="207307458">
      <w:bodyDiv w:val="1"/>
      <w:marLeft w:val="0"/>
      <w:marRight w:val="0"/>
      <w:marTop w:val="0"/>
      <w:marBottom w:val="0"/>
      <w:divBdr>
        <w:top w:val="none" w:sz="0" w:space="0" w:color="auto"/>
        <w:left w:val="none" w:sz="0" w:space="0" w:color="auto"/>
        <w:bottom w:val="none" w:sz="0" w:space="0" w:color="auto"/>
        <w:right w:val="none" w:sz="0" w:space="0" w:color="auto"/>
      </w:divBdr>
    </w:div>
    <w:div w:id="219632409">
      <w:bodyDiv w:val="1"/>
      <w:marLeft w:val="0"/>
      <w:marRight w:val="0"/>
      <w:marTop w:val="0"/>
      <w:marBottom w:val="0"/>
      <w:divBdr>
        <w:top w:val="none" w:sz="0" w:space="0" w:color="auto"/>
        <w:left w:val="none" w:sz="0" w:space="0" w:color="auto"/>
        <w:bottom w:val="none" w:sz="0" w:space="0" w:color="auto"/>
        <w:right w:val="none" w:sz="0" w:space="0" w:color="auto"/>
      </w:divBdr>
    </w:div>
    <w:div w:id="237372359">
      <w:bodyDiv w:val="1"/>
      <w:marLeft w:val="0"/>
      <w:marRight w:val="0"/>
      <w:marTop w:val="0"/>
      <w:marBottom w:val="0"/>
      <w:divBdr>
        <w:top w:val="none" w:sz="0" w:space="0" w:color="auto"/>
        <w:left w:val="none" w:sz="0" w:space="0" w:color="auto"/>
        <w:bottom w:val="none" w:sz="0" w:space="0" w:color="auto"/>
        <w:right w:val="none" w:sz="0" w:space="0" w:color="auto"/>
      </w:divBdr>
    </w:div>
    <w:div w:id="254048313">
      <w:bodyDiv w:val="1"/>
      <w:marLeft w:val="0"/>
      <w:marRight w:val="0"/>
      <w:marTop w:val="0"/>
      <w:marBottom w:val="0"/>
      <w:divBdr>
        <w:top w:val="none" w:sz="0" w:space="0" w:color="auto"/>
        <w:left w:val="none" w:sz="0" w:space="0" w:color="auto"/>
        <w:bottom w:val="none" w:sz="0" w:space="0" w:color="auto"/>
        <w:right w:val="none" w:sz="0" w:space="0" w:color="auto"/>
      </w:divBdr>
    </w:div>
    <w:div w:id="259917341">
      <w:bodyDiv w:val="1"/>
      <w:marLeft w:val="0"/>
      <w:marRight w:val="0"/>
      <w:marTop w:val="0"/>
      <w:marBottom w:val="0"/>
      <w:divBdr>
        <w:top w:val="none" w:sz="0" w:space="0" w:color="auto"/>
        <w:left w:val="none" w:sz="0" w:space="0" w:color="auto"/>
        <w:bottom w:val="none" w:sz="0" w:space="0" w:color="auto"/>
        <w:right w:val="none" w:sz="0" w:space="0" w:color="auto"/>
      </w:divBdr>
    </w:div>
    <w:div w:id="266164012">
      <w:bodyDiv w:val="1"/>
      <w:marLeft w:val="0"/>
      <w:marRight w:val="0"/>
      <w:marTop w:val="0"/>
      <w:marBottom w:val="0"/>
      <w:divBdr>
        <w:top w:val="none" w:sz="0" w:space="0" w:color="auto"/>
        <w:left w:val="none" w:sz="0" w:space="0" w:color="auto"/>
        <w:bottom w:val="none" w:sz="0" w:space="0" w:color="auto"/>
        <w:right w:val="none" w:sz="0" w:space="0" w:color="auto"/>
      </w:divBdr>
    </w:div>
    <w:div w:id="276716225">
      <w:bodyDiv w:val="1"/>
      <w:marLeft w:val="0"/>
      <w:marRight w:val="0"/>
      <w:marTop w:val="0"/>
      <w:marBottom w:val="0"/>
      <w:divBdr>
        <w:top w:val="none" w:sz="0" w:space="0" w:color="auto"/>
        <w:left w:val="none" w:sz="0" w:space="0" w:color="auto"/>
        <w:bottom w:val="none" w:sz="0" w:space="0" w:color="auto"/>
        <w:right w:val="none" w:sz="0" w:space="0" w:color="auto"/>
      </w:divBdr>
    </w:div>
    <w:div w:id="280112875">
      <w:bodyDiv w:val="1"/>
      <w:marLeft w:val="0"/>
      <w:marRight w:val="0"/>
      <w:marTop w:val="0"/>
      <w:marBottom w:val="0"/>
      <w:divBdr>
        <w:top w:val="none" w:sz="0" w:space="0" w:color="auto"/>
        <w:left w:val="none" w:sz="0" w:space="0" w:color="auto"/>
        <w:bottom w:val="none" w:sz="0" w:space="0" w:color="auto"/>
        <w:right w:val="none" w:sz="0" w:space="0" w:color="auto"/>
      </w:divBdr>
      <w:divsChild>
        <w:div w:id="158931043">
          <w:marLeft w:val="1008"/>
          <w:marRight w:val="0"/>
          <w:marTop w:val="110"/>
          <w:marBottom w:val="0"/>
          <w:divBdr>
            <w:top w:val="none" w:sz="0" w:space="0" w:color="auto"/>
            <w:left w:val="none" w:sz="0" w:space="0" w:color="auto"/>
            <w:bottom w:val="none" w:sz="0" w:space="0" w:color="auto"/>
            <w:right w:val="none" w:sz="0" w:space="0" w:color="auto"/>
          </w:divBdr>
        </w:div>
        <w:div w:id="527909727">
          <w:marLeft w:val="1008"/>
          <w:marRight w:val="0"/>
          <w:marTop w:val="110"/>
          <w:marBottom w:val="0"/>
          <w:divBdr>
            <w:top w:val="none" w:sz="0" w:space="0" w:color="auto"/>
            <w:left w:val="none" w:sz="0" w:space="0" w:color="auto"/>
            <w:bottom w:val="none" w:sz="0" w:space="0" w:color="auto"/>
            <w:right w:val="none" w:sz="0" w:space="0" w:color="auto"/>
          </w:divBdr>
        </w:div>
        <w:div w:id="958419526">
          <w:marLeft w:val="1008"/>
          <w:marRight w:val="0"/>
          <w:marTop w:val="110"/>
          <w:marBottom w:val="0"/>
          <w:divBdr>
            <w:top w:val="none" w:sz="0" w:space="0" w:color="auto"/>
            <w:left w:val="none" w:sz="0" w:space="0" w:color="auto"/>
            <w:bottom w:val="none" w:sz="0" w:space="0" w:color="auto"/>
            <w:right w:val="none" w:sz="0" w:space="0" w:color="auto"/>
          </w:divBdr>
        </w:div>
        <w:div w:id="1627932682">
          <w:marLeft w:val="1008"/>
          <w:marRight w:val="0"/>
          <w:marTop w:val="110"/>
          <w:marBottom w:val="0"/>
          <w:divBdr>
            <w:top w:val="none" w:sz="0" w:space="0" w:color="auto"/>
            <w:left w:val="none" w:sz="0" w:space="0" w:color="auto"/>
            <w:bottom w:val="none" w:sz="0" w:space="0" w:color="auto"/>
            <w:right w:val="none" w:sz="0" w:space="0" w:color="auto"/>
          </w:divBdr>
        </w:div>
        <w:div w:id="1764106887">
          <w:marLeft w:val="1008"/>
          <w:marRight w:val="0"/>
          <w:marTop w:val="110"/>
          <w:marBottom w:val="0"/>
          <w:divBdr>
            <w:top w:val="none" w:sz="0" w:space="0" w:color="auto"/>
            <w:left w:val="none" w:sz="0" w:space="0" w:color="auto"/>
            <w:bottom w:val="none" w:sz="0" w:space="0" w:color="auto"/>
            <w:right w:val="none" w:sz="0" w:space="0" w:color="auto"/>
          </w:divBdr>
        </w:div>
        <w:div w:id="2047874175">
          <w:marLeft w:val="1008"/>
          <w:marRight w:val="0"/>
          <w:marTop w:val="110"/>
          <w:marBottom w:val="0"/>
          <w:divBdr>
            <w:top w:val="none" w:sz="0" w:space="0" w:color="auto"/>
            <w:left w:val="none" w:sz="0" w:space="0" w:color="auto"/>
            <w:bottom w:val="none" w:sz="0" w:space="0" w:color="auto"/>
            <w:right w:val="none" w:sz="0" w:space="0" w:color="auto"/>
          </w:divBdr>
        </w:div>
      </w:divsChild>
    </w:div>
    <w:div w:id="294261029">
      <w:bodyDiv w:val="1"/>
      <w:marLeft w:val="0"/>
      <w:marRight w:val="0"/>
      <w:marTop w:val="0"/>
      <w:marBottom w:val="0"/>
      <w:divBdr>
        <w:top w:val="none" w:sz="0" w:space="0" w:color="auto"/>
        <w:left w:val="none" w:sz="0" w:space="0" w:color="auto"/>
        <w:bottom w:val="none" w:sz="0" w:space="0" w:color="auto"/>
        <w:right w:val="none" w:sz="0" w:space="0" w:color="auto"/>
      </w:divBdr>
    </w:div>
    <w:div w:id="300111447">
      <w:bodyDiv w:val="1"/>
      <w:marLeft w:val="0"/>
      <w:marRight w:val="0"/>
      <w:marTop w:val="0"/>
      <w:marBottom w:val="0"/>
      <w:divBdr>
        <w:top w:val="none" w:sz="0" w:space="0" w:color="auto"/>
        <w:left w:val="none" w:sz="0" w:space="0" w:color="auto"/>
        <w:bottom w:val="none" w:sz="0" w:space="0" w:color="auto"/>
        <w:right w:val="none" w:sz="0" w:space="0" w:color="auto"/>
      </w:divBdr>
    </w:div>
    <w:div w:id="308898491">
      <w:bodyDiv w:val="1"/>
      <w:marLeft w:val="0"/>
      <w:marRight w:val="0"/>
      <w:marTop w:val="0"/>
      <w:marBottom w:val="0"/>
      <w:divBdr>
        <w:top w:val="none" w:sz="0" w:space="0" w:color="auto"/>
        <w:left w:val="none" w:sz="0" w:space="0" w:color="auto"/>
        <w:bottom w:val="none" w:sz="0" w:space="0" w:color="auto"/>
        <w:right w:val="none" w:sz="0" w:space="0" w:color="auto"/>
      </w:divBdr>
    </w:div>
    <w:div w:id="316349051">
      <w:bodyDiv w:val="1"/>
      <w:marLeft w:val="0"/>
      <w:marRight w:val="0"/>
      <w:marTop w:val="0"/>
      <w:marBottom w:val="0"/>
      <w:divBdr>
        <w:top w:val="none" w:sz="0" w:space="0" w:color="auto"/>
        <w:left w:val="none" w:sz="0" w:space="0" w:color="auto"/>
        <w:bottom w:val="none" w:sz="0" w:space="0" w:color="auto"/>
        <w:right w:val="none" w:sz="0" w:space="0" w:color="auto"/>
      </w:divBdr>
    </w:div>
    <w:div w:id="325982776">
      <w:bodyDiv w:val="1"/>
      <w:marLeft w:val="0"/>
      <w:marRight w:val="0"/>
      <w:marTop w:val="0"/>
      <w:marBottom w:val="0"/>
      <w:divBdr>
        <w:top w:val="none" w:sz="0" w:space="0" w:color="auto"/>
        <w:left w:val="none" w:sz="0" w:space="0" w:color="auto"/>
        <w:bottom w:val="none" w:sz="0" w:space="0" w:color="auto"/>
        <w:right w:val="none" w:sz="0" w:space="0" w:color="auto"/>
      </w:divBdr>
    </w:div>
    <w:div w:id="335116561">
      <w:bodyDiv w:val="1"/>
      <w:marLeft w:val="0"/>
      <w:marRight w:val="0"/>
      <w:marTop w:val="0"/>
      <w:marBottom w:val="0"/>
      <w:divBdr>
        <w:top w:val="none" w:sz="0" w:space="0" w:color="auto"/>
        <w:left w:val="none" w:sz="0" w:space="0" w:color="auto"/>
        <w:bottom w:val="none" w:sz="0" w:space="0" w:color="auto"/>
        <w:right w:val="none" w:sz="0" w:space="0" w:color="auto"/>
      </w:divBdr>
    </w:div>
    <w:div w:id="387538991">
      <w:bodyDiv w:val="1"/>
      <w:marLeft w:val="0"/>
      <w:marRight w:val="0"/>
      <w:marTop w:val="0"/>
      <w:marBottom w:val="0"/>
      <w:divBdr>
        <w:top w:val="none" w:sz="0" w:space="0" w:color="auto"/>
        <w:left w:val="none" w:sz="0" w:space="0" w:color="auto"/>
        <w:bottom w:val="none" w:sz="0" w:space="0" w:color="auto"/>
        <w:right w:val="none" w:sz="0" w:space="0" w:color="auto"/>
      </w:divBdr>
    </w:div>
    <w:div w:id="388695181">
      <w:bodyDiv w:val="1"/>
      <w:marLeft w:val="0"/>
      <w:marRight w:val="0"/>
      <w:marTop w:val="0"/>
      <w:marBottom w:val="0"/>
      <w:divBdr>
        <w:top w:val="none" w:sz="0" w:space="0" w:color="auto"/>
        <w:left w:val="none" w:sz="0" w:space="0" w:color="auto"/>
        <w:bottom w:val="none" w:sz="0" w:space="0" w:color="auto"/>
        <w:right w:val="none" w:sz="0" w:space="0" w:color="auto"/>
      </w:divBdr>
    </w:div>
    <w:div w:id="391394552">
      <w:bodyDiv w:val="1"/>
      <w:marLeft w:val="0"/>
      <w:marRight w:val="0"/>
      <w:marTop w:val="0"/>
      <w:marBottom w:val="0"/>
      <w:divBdr>
        <w:top w:val="none" w:sz="0" w:space="0" w:color="auto"/>
        <w:left w:val="none" w:sz="0" w:space="0" w:color="auto"/>
        <w:bottom w:val="none" w:sz="0" w:space="0" w:color="auto"/>
        <w:right w:val="none" w:sz="0" w:space="0" w:color="auto"/>
      </w:divBdr>
    </w:div>
    <w:div w:id="398672430">
      <w:bodyDiv w:val="1"/>
      <w:marLeft w:val="0"/>
      <w:marRight w:val="0"/>
      <w:marTop w:val="0"/>
      <w:marBottom w:val="0"/>
      <w:divBdr>
        <w:top w:val="none" w:sz="0" w:space="0" w:color="auto"/>
        <w:left w:val="none" w:sz="0" w:space="0" w:color="auto"/>
        <w:bottom w:val="none" w:sz="0" w:space="0" w:color="auto"/>
        <w:right w:val="none" w:sz="0" w:space="0" w:color="auto"/>
      </w:divBdr>
    </w:div>
    <w:div w:id="411004296">
      <w:bodyDiv w:val="1"/>
      <w:marLeft w:val="0"/>
      <w:marRight w:val="0"/>
      <w:marTop w:val="0"/>
      <w:marBottom w:val="0"/>
      <w:divBdr>
        <w:top w:val="none" w:sz="0" w:space="0" w:color="auto"/>
        <w:left w:val="none" w:sz="0" w:space="0" w:color="auto"/>
        <w:bottom w:val="none" w:sz="0" w:space="0" w:color="auto"/>
        <w:right w:val="none" w:sz="0" w:space="0" w:color="auto"/>
      </w:divBdr>
    </w:div>
    <w:div w:id="466944679">
      <w:bodyDiv w:val="1"/>
      <w:marLeft w:val="0"/>
      <w:marRight w:val="0"/>
      <w:marTop w:val="0"/>
      <w:marBottom w:val="0"/>
      <w:divBdr>
        <w:top w:val="none" w:sz="0" w:space="0" w:color="auto"/>
        <w:left w:val="none" w:sz="0" w:space="0" w:color="auto"/>
        <w:bottom w:val="none" w:sz="0" w:space="0" w:color="auto"/>
        <w:right w:val="none" w:sz="0" w:space="0" w:color="auto"/>
      </w:divBdr>
    </w:div>
    <w:div w:id="482544789">
      <w:bodyDiv w:val="1"/>
      <w:marLeft w:val="0"/>
      <w:marRight w:val="0"/>
      <w:marTop w:val="0"/>
      <w:marBottom w:val="0"/>
      <w:divBdr>
        <w:top w:val="none" w:sz="0" w:space="0" w:color="auto"/>
        <w:left w:val="none" w:sz="0" w:space="0" w:color="auto"/>
        <w:bottom w:val="none" w:sz="0" w:space="0" w:color="auto"/>
        <w:right w:val="none" w:sz="0" w:space="0" w:color="auto"/>
      </w:divBdr>
    </w:div>
    <w:div w:id="501432054">
      <w:bodyDiv w:val="1"/>
      <w:marLeft w:val="0"/>
      <w:marRight w:val="0"/>
      <w:marTop w:val="0"/>
      <w:marBottom w:val="0"/>
      <w:divBdr>
        <w:top w:val="none" w:sz="0" w:space="0" w:color="auto"/>
        <w:left w:val="none" w:sz="0" w:space="0" w:color="auto"/>
        <w:bottom w:val="none" w:sz="0" w:space="0" w:color="auto"/>
        <w:right w:val="none" w:sz="0" w:space="0" w:color="auto"/>
      </w:divBdr>
    </w:div>
    <w:div w:id="509100612">
      <w:bodyDiv w:val="1"/>
      <w:marLeft w:val="0"/>
      <w:marRight w:val="0"/>
      <w:marTop w:val="0"/>
      <w:marBottom w:val="0"/>
      <w:divBdr>
        <w:top w:val="none" w:sz="0" w:space="0" w:color="auto"/>
        <w:left w:val="none" w:sz="0" w:space="0" w:color="auto"/>
        <w:bottom w:val="none" w:sz="0" w:space="0" w:color="auto"/>
        <w:right w:val="none" w:sz="0" w:space="0" w:color="auto"/>
      </w:divBdr>
    </w:div>
    <w:div w:id="516193021">
      <w:bodyDiv w:val="1"/>
      <w:marLeft w:val="0"/>
      <w:marRight w:val="0"/>
      <w:marTop w:val="0"/>
      <w:marBottom w:val="0"/>
      <w:divBdr>
        <w:top w:val="none" w:sz="0" w:space="0" w:color="auto"/>
        <w:left w:val="none" w:sz="0" w:space="0" w:color="auto"/>
        <w:bottom w:val="none" w:sz="0" w:space="0" w:color="auto"/>
        <w:right w:val="none" w:sz="0" w:space="0" w:color="auto"/>
      </w:divBdr>
    </w:div>
    <w:div w:id="523330896">
      <w:bodyDiv w:val="1"/>
      <w:marLeft w:val="0"/>
      <w:marRight w:val="0"/>
      <w:marTop w:val="0"/>
      <w:marBottom w:val="0"/>
      <w:divBdr>
        <w:top w:val="none" w:sz="0" w:space="0" w:color="auto"/>
        <w:left w:val="none" w:sz="0" w:space="0" w:color="auto"/>
        <w:bottom w:val="none" w:sz="0" w:space="0" w:color="auto"/>
        <w:right w:val="none" w:sz="0" w:space="0" w:color="auto"/>
      </w:divBdr>
    </w:div>
    <w:div w:id="539978105">
      <w:bodyDiv w:val="1"/>
      <w:marLeft w:val="0"/>
      <w:marRight w:val="0"/>
      <w:marTop w:val="0"/>
      <w:marBottom w:val="0"/>
      <w:divBdr>
        <w:top w:val="none" w:sz="0" w:space="0" w:color="auto"/>
        <w:left w:val="none" w:sz="0" w:space="0" w:color="auto"/>
        <w:bottom w:val="none" w:sz="0" w:space="0" w:color="auto"/>
        <w:right w:val="none" w:sz="0" w:space="0" w:color="auto"/>
      </w:divBdr>
    </w:div>
    <w:div w:id="543712379">
      <w:bodyDiv w:val="1"/>
      <w:marLeft w:val="0"/>
      <w:marRight w:val="0"/>
      <w:marTop w:val="0"/>
      <w:marBottom w:val="0"/>
      <w:divBdr>
        <w:top w:val="none" w:sz="0" w:space="0" w:color="auto"/>
        <w:left w:val="none" w:sz="0" w:space="0" w:color="auto"/>
        <w:bottom w:val="none" w:sz="0" w:space="0" w:color="auto"/>
        <w:right w:val="none" w:sz="0" w:space="0" w:color="auto"/>
      </w:divBdr>
    </w:div>
    <w:div w:id="550531445">
      <w:bodyDiv w:val="1"/>
      <w:marLeft w:val="0"/>
      <w:marRight w:val="0"/>
      <w:marTop w:val="0"/>
      <w:marBottom w:val="0"/>
      <w:divBdr>
        <w:top w:val="none" w:sz="0" w:space="0" w:color="auto"/>
        <w:left w:val="none" w:sz="0" w:space="0" w:color="auto"/>
        <w:bottom w:val="none" w:sz="0" w:space="0" w:color="auto"/>
        <w:right w:val="none" w:sz="0" w:space="0" w:color="auto"/>
      </w:divBdr>
    </w:div>
    <w:div w:id="585842123">
      <w:bodyDiv w:val="1"/>
      <w:marLeft w:val="0"/>
      <w:marRight w:val="0"/>
      <w:marTop w:val="0"/>
      <w:marBottom w:val="0"/>
      <w:divBdr>
        <w:top w:val="none" w:sz="0" w:space="0" w:color="auto"/>
        <w:left w:val="none" w:sz="0" w:space="0" w:color="auto"/>
        <w:bottom w:val="none" w:sz="0" w:space="0" w:color="auto"/>
        <w:right w:val="none" w:sz="0" w:space="0" w:color="auto"/>
      </w:divBdr>
    </w:div>
    <w:div w:id="602303793">
      <w:bodyDiv w:val="1"/>
      <w:marLeft w:val="0"/>
      <w:marRight w:val="0"/>
      <w:marTop w:val="0"/>
      <w:marBottom w:val="0"/>
      <w:divBdr>
        <w:top w:val="none" w:sz="0" w:space="0" w:color="auto"/>
        <w:left w:val="none" w:sz="0" w:space="0" w:color="auto"/>
        <w:bottom w:val="none" w:sz="0" w:space="0" w:color="auto"/>
        <w:right w:val="none" w:sz="0" w:space="0" w:color="auto"/>
      </w:divBdr>
    </w:div>
    <w:div w:id="607784051">
      <w:bodyDiv w:val="1"/>
      <w:marLeft w:val="0"/>
      <w:marRight w:val="0"/>
      <w:marTop w:val="0"/>
      <w:marBottom w:val="0"/>
      <w:divBdr>
        <w:top w:val="none" w:sz="0" w:space="0" w:color="auto"/>
        <w:left w:val="none" w:sz="0" w:space="0" w:color="auto"/>
        <w:bottom w:val="none" w:sz="0" w:space="0" w:color="auto"/>
        <w:right w:val="none" w:sz="0" w:space="0" w:color="auto"/>
      </w:divBdr>
    </w:div>
    <w:div w:id="608511939">
      <w:bodyDiv w:val="1"/>
      <w:marLeft w:val="0"/>
      <w:marRight w:val="0"/>
      <w:marTop w:val="0"/>
      <w:marBottom w:val="0"/>
      <w:divBdr>
        <w:top w:val="none" w:sz="0" w:space="0" w:color="auto"/>
        <w:left w:val="none" w:sz="0" w:space="0" w:color="auto"/>
        <w:bottom w:val="none" w:sz="0" w:space="0" w:color="auto"/>
        <w:right w:val="none" w:sz="0" w:space="0" w:color="auto"/>
      </w:divBdr>
    </w:div>
    <w:div w:id="612329391">
      <w:bodyDiv w:val="1"/>
      <w:marLeft w:val="0"/>
      <w:marRight w:val="0"/>
      <w:marTop w:val="0"/>
      <w:marBottom w:val="0"/>
      <w:divBdr>
        <w:top w:val="none" w:sz="0" w:space="0" w:color="auto"/>
        <w:left w:val="none" w:sz="0" w:space="0" w:color="auto"/>
        <w:bottom w:val="none" w:sz="0" w:space="0" w:color="auto"/>
        <w:right w:val="none" w:sz="0" w:space="0" w:color="auto"/>
      </w:divBdr>
    </w:div>
    <w:div w:id="631522994">
      <w:bodyDiv w:val="1"/>
      <w:marLeft w:val="0"/>
      <w:marRight w:val="0"/>
      <w:marTop w:val="0"/>
      <w:marBottom w:val="0"/>
      <w:divBdr>
        <w:top w:val="none" w:sz="0" w:space="0" w:color="auto"/>
        <w:left w:val="none" w:sz="0" w:space="0" w:color="auto"/>
        <w:bottom w:val="none" w:sz="0" w:space="0" w:color="auto"/>
        <w:right w:val="none" w:sz="0" w:space="0" w:color="auto"/>
      </w:divBdr>
    </w:div>
    <w:div w:id="653800218">
      <w:bodyDiv w:val="1"/>
      <w:marLeft w:val="0"/>
      <w:marRight w:val="0"/>
      <w:marTop w:val="0"/>
      <w:marBottom w:val="0"/>
      <w:divBdr>
        <w:top w:val="none" w:sz="0" w:space="0" w:color="auto"/>
        <w:left w:val="none" w:sz="0" w:space="0" w:color="auto"/>
        <w:bottom w:val="none" w:sz="0" w:space="0" w:color="auto"/>
        <w:right w:val="none" w:sz="0" w:space="0" w:color="auto"/>
      </w:divBdr>
    </w:div>
    <w:div w:id="698550301">
      <w:bodyDiv w:val="1"/>
      <w:marLeft w:val="0"/>
      <w:marRight w:val="0"/>
      <w:marTop w:val="0"/>
      <w:marBottom w:val="0"/>
      <w:divBdr>
        <w:top w:val="none" w:sz="0" w:space="0" w:color="auto"/>
        <w:left w:val="none" w:sz="0" w:space="0" w:color="auto"/>
        <w:bottom w:val="none" w:sz="0" w:space="0" w:color="auto"/>
        <w:right w:val="none" w:sz="0" w:space="0" w:color="auto"/>
      </w:divBdr>
    </w:div>
    <w:div w:id="703795970">
      <w:bodyDiv w:val="1"/>
      <w:marLeft w:val="0"/>
      <w:marRight w:val="0"/>
      <w:marTop w:val="0"/>
      <w:marBottom w:val="0"/>
      <w:divBdr>
        <w:top w:val="none" w:sz="0" w:space="0" w:color="auto"/>
        <w:left w:val="none" w:sz="0" w:space="0" w:color="auto"/>
        <w:bottom w:val="none" w:sz="0" w:space="0" w:color="auto"/>
        <w:right w:val="none" w:sz="0" w:space="0" w:color="auto"/>
      </w:divBdr>
    </w:div>
    <w:div w:id="705907394">
      <w:bodyDiv w:val="1"/>
      <w:marLeft w:val="0"/>
      <w:marRight w:val="0"/>
      <w:marTop w:val="0"/>
      <w:marBottom w:val="0"/>
      <w:divBdr>
        <w:top w:val="none" w:sz="0" w:space="0" w:color="auto"/>
        <w:left w:val="none" w:sz="0" w:space="0" w:color="auto"/>
        <w:bottom w:val="none" w:sz="0" w:space="0" w:color="auto"/>
        <w:right w:val="none" w:sz="0" w:space="0" w:color="auto"/>
      </w:divBdr>
    </w:div>
    <w:div w:id="714744523">
      <w:bodyDiv w:val="1"/>
      <w:marLeft w:val="0"/>
      <w:marRight w:val="0"/>
      <w:marTop w:val="0"/>
      <w:marBottom w:val="0"/>
      <w:divBdr>
        <w:top w:val="none" w:sz="0" w:space="0" w:color="auto"/>
        <w:left w:val="none" w:sz="0" w:space="0" w:color="auto"/>
        <w:bottom w:val="none" w:sz="0" w:space="0" w:color="auto"/>
        <w:right w:val="none" w:sz="0" w:space="0" w:color="auto"/>
      </w:divBdr>
    </w:div>
    <w:div w:id="726994100">
      <w:bodyDiv w:val="1"/>
      <w:marLeft w:val="0"/>
      <w:marRight w:val="0"/>
      <w:marTop w:val="0"/>
      <w:marBottom w:val="0"/>
      <w:divBdr>
        <w:top w:val="none" w:sz="0" w:space="0" w:color="auto"/>
        <w:left w:val="none" w:sz="0" w:space="0" w:color="auto"/>
        <w:bottom w:val="none" w:sz="0" w:space="0" w:color="auto"/>
        <w:right w:val="none" w:sz="0" w:space="0" w:color="auto"/>
      </w:divBdr>
    </w:div>
    <w:div w:id="730613435">
      <w:bodyDiv w:val="1"/>
      <w:marLeft w:val="0"/>
      <w:marRight w:val="0"/>
      <w:marTop w:val="0"/>
      <w:marBottom w:val="0"/>
      <w:divBdr>
        <w:top w:val="none" w:sz="0" w:space="0" w:color="auto"/>
        <w:left w:val="none" w:sz="0" w:space="0" w:color="auto"/>
        <w:bottom w:val="none" w:sz="0" w:space="0" w:color="auto"/>
        <w:right w:val="none" w:sz="0" w:space="0" w:color="auto"/>
      </w:divBdr>
    </w:div>
    <w:div w:id="742726277">
      <w:bodyDiv w:val="1"/>
      <w:marLeft w:val="0"/>
      <w:marRight w:val="0"/>
      <w:marTop w:val="0"/>
      <w:marBottom w:val="0"/>
      <w:divBdr>
        <w:top w:val="none" w:sz="0" w:space="0" w:color="auto"/>
        <w:left w:val="none" w:sz="0" w:space="0" w:color="auto"/>
        <w:bottom w:val="none" w:sz="0" w:space="0" w:color="auto"/>
        <w:right w:val="none" w:sz="0" w:space="0" w:color="auto"/>
      </w:divBdr>
    </w:div>
    <w:div w:id="752901160">
      <w:bodyDiv w:val="1"/>
      <w:marLeft w:val="0"/>
      <w:marRight w:val="0"/>
      <w:marTop w:val="0"/>
      <w:marBottom w:val="0"/>
      <w:divBdr>
        <w:top w:val="none" w:sz="0" w:space="0" w:color="auto"/>
        <w:left w:val="none" w:sz="0" w:space="0" w:color="auto"/>
        <w:bottom w:val="none" w:sz="0" w:space="0" w:color="auto"/>
        <w:right w:val="none" w:sz="0" w:space="0" w:color="auto"/>
      </w:divBdr>
    </w:div>
    <w:div w:id="780876139">
      <w:bodyDiv w:val="1"/>
      <w:marLeft w:val="0"/>
      <w:marRight w:val="0"/>
      <w:marTop w:val="0"/>
      <w:marBottom w:val="0"/>
      <w:divBdr>
        <w:top w:val="none" w:sz="0" w:space="0" w:color="auto"/>
        <w:left w:val="none" w:sz="0" w:space="0" w:color="auto"/>
        <w:bottom w:val="none" w:sz="0" w:space="0" w:color="auto"/>
        <w:right w:val="none" w:sz="0" w:space="0" w:color="auto"/>
      </w:divBdr>
    </w:div>
    <w:div w:id="801389676">
      <w:bodyDiv w:val="1"/>
      <w:marLeft w:val="0"/>
      <w:marRight w:val="0"/>
      <w:marTop w:val="0"/>
      <w:marBottom w:val="0"/>
      <w:divBdr>
        <w:top w:val="none" w:sz="0" w:space="0" w:color="auto"/>
        <w:left w:val="none" w:sz="0" w:space="0" w:color="auto"/>
        <w:bottom w:val="none" w:sz="0" w:space="0" w:color="auto"/>
        <w:right w:val="none" w:sz="0" w:space="0" w:color="auto"/>
      </w:divBdr>
    </w:div>
    <w:div w:id="802121115">
      <w:bodyDiv w:val="1"/>
      <w:marLeft w:val="0"/>
      <w:marRight w:val="0"/>
      <w:marTop w:val="0"/>
      <w:marBottom w:val="0"/>
      <w:divBdr>
        <w:top w:val="none" w:sz="0" w:space="0" w:color="auto"/>
        <w:left w:val="none" w:sz="0" w:space="0" w:color="auto"/>
        <w:bottom w:val="none" w:sz="0" w:space="0" w:color="auto"/>
        <w:right w:val="none" w:sz="0" w:space="0" w:color="auto"/>
      </w:divBdr>
    </w:div>
    <w:div w:id="822744182">
      <w:bodyDiv w:val="1"/>
      <w:marLeft w:val="0"/>
      <w:marRight w:val="0"/>
      <w:marTop w:val="0"/>
      <w:marBottom w:val="0"/>
      <w:divBdr>
        <w:top w:val="none" w:sz="0" w:space="0" w:color="auto"/>
        <w:left w:val="none" w:sz="0" w:space="0" w:color="auto"/>
        <w:bottom w:val="none" w:sz="0" w:space="0" w:color="auto"/>
        <w:right w:val="none" w:sz="0" w:space="0" w:color="auto"/>
      </w:divBdr>
    </w:div>
    <w:div w:id="847866207">
      <w:bodyDiv w:val="1"/>
      <w:marLeft w:val="0"/>
      <w:marRight w:val="0"/>
      <w:marTop w:val="0"/>
      <w:marBottom w:val="0"/>
      <w:divBdr>
        <w:top w:val="none" w:sz="0" w:space="0" w:color="auto"/>
        <w:left w:val="none" w:sz="0" w:space="0" w:color="auto"/>
        <w:bottom w:val="none" w:sz="0" w:space="0" w:color="auto"/>
        <w:right w:val="none" w:sz="0" w:space="0" w:color="auto"/>
      </w:divBdr>
    </w:div>
    <w:div w:id="850074097">
      <w:bodyDiv w:val="1"/>
      <w:marLeft w:val="0"/>
      <w:marRight w:val="0"/>
      <w:marTop w:val="0"/>
      <w:marBottom w:val="0"/>
      <w:divBdr>
        <w:top w:val="none" w:sz="0" w:space="0" w:color="auto"/>
        <w:left w:val="none" w:sz="0" w:space="0" w:color="auto"/>
        <w:bottom w:val="none" w:sz="0" w:space="0" w:color="auto"/>
        <w:right w:val="none" w:sz="0" w:space="0" w:color="auto"/>
      </w:divBdr>
    </w:div>
    <w:div w:id="889194443">
      <w:bodyDiv w:val="1"/>
      <w:marLeft w:val="0"/>
      <w:marRight w:val="0"/>
      <w:marTop w:val="0"/>
      <w:marBottom w:val="0"/>
      <w:divBdr>
        <w:top w:val="none" w:sz="0" w:space="0" w:color="auto"/>
        <w:left w:val="none" w:sz="0" w:space="0" w:color="auto"/>
        <w:bottom w:val="none" w:sz="0" w:space="0" w:color="auto"/>
        <w:right w:val="none" w:sz="0" w:space="0" w:color="auto"/>
      </w:divBdr>
    </w:div>
    <w:div w:id="1011564472">
      <w:bodyDiv w:val="1"/>
      <w:marLeft w:val="0"/>
      <w:marRight w:val="0"/>
      <w:marTop w:val="0"/>
      <w:marBottom w:val="0"/>
      <w:divBdr>
        <w:top w:val="none" w:sz="0" w:space="0" w:color="auto"/>
        <w:left w:val="none" w:sz="0" w:space="0" w:color="auto"/>
        <w:bottom w:val="none" w:sz="0" w:space="0" w:color="auto"/>
        <w:right w:val="none" w:sz="0" w:space="0" w:color="auto"/>
      </w:divBdr>
    </w:div>
    <w:div w:id="1017774218">
      <w:bodyDiv w:val="1"/>
      <w:marLeft w:val="0"/>
      <w:marRight w:val="0"/>
      <w:marTop w:val="0"/>
      <w:marBottom w:val="0"/>
      <w:divBdr>
        <w:top w:val="none" w:sz="0" w:space="0" w:color="auto"/>
        <w:left w:val="none" w:sz="0" w:space="0" w:color="auto"/>
        <w:bottom w:val="none" w:sz="0" w:space="0" w:color="auto"/>
        <w:right w:val="none" w:sz="0" w:space="0" w:color="auto"/>
      </w:divBdr>
    </w:div>
    <w:div w:id="1028413082">
      <w:bodyDiv w:val="1"/>
      <w:marLeft w:val="0"/>
      <w:marRight w:val="0"/>
      <w:marTop w:val="0"/>
      <w:marBottom w:val="0"/>
      <w:divBdr>
        <w:top w:val="none" w:sz="0" w:space="0" w:color="auto"/>
        <w:left w:val="none" w:sz="0" w:space="0" w:color="auto"/>
        <w:bottom w:val="none" w:sz="0" w:space="0" w:color="auto"/>
        <w:right w:val="none" w:sz="0" w:space="0" w:color="auto"/>
      </w:divBdr>
    </w:div>
    <w:div w:id="1045108063">
      <w:bodyDiv w:val="1"/>
      <w:marLeft w:val="0"/>
      <w:marRight w:val="0"/>
      <w:marTop w:val="0"/>
      <w:marBottom w:val="0"/>
      <w:divBdr>
        <w:top w:val="none" w:sz="0" w:space="0" w:color="auto"/>
        <w:left w:val="none" w:sz="0" w:space="0" w:color="auto"/>
        <w:bottom w:val="none" w:sz="0" w:space="0" w:color="auto"/>
        <w:right w:val="none" w:sz="0" w:space="0" w:color="auto"/>
      </w:divBdr>
    </w:div>
    <w:div w:id="1120879663">
      <w:bodyDiv w:val="1"/>
      <w:marLeft w:val="0"/>
      <w:marRight w:val="0"/>
      <w:marTop w:val="0"/>
      <w:marBottom w:val="0"/>
      <w:divBdr>
        <w:top w:val="none" w:sz="0" w:space="0" w:color="auto"/>
        <w:left w:val="none" w:sz="0" w:space="0" w:color="auto"/>
        <w:bottom w:val="none" w:sz="0" w:space="0" w:color="auto"/>
        <w:right w:val="none" w:sz="0" w:space="0" w:color="auto"/>
      </w:divBdr>
      <w:divsChild>
        <w:div w:id="320551101">
          <w:marLeft w:val="1008"/>
          <w:marRight w:val="0"/>
          <w:marTop w:val="110"/>
          <w:marBottom w:val="0"/>
          <w:divBdr>
            <w:top w:val="none" w:sz="0" w:space="0" w:color="auto"/>
            <w:left w:val="none" w:sz="0" w:space="0" w:color="auto"/>
            <w:bottom w:val="none" w:sz="0" w:space="0" w:color="auto"/>
            <w:right w:val="none" w:sz="0" w:space="0" w:color="auto"/>
          </w:divBdr>
        </w:div>
        <w:div w:id="1459105825">
          <w:marLeft w:val="1008"/>
          <w:marRight w:val="0"/>
          <w:marTop w:val="110"/>
          <w:marBottom w:val="0"/>
          <w:divBdr>
            <w:top w:val="none" w:sz="0" w:space="0" w:color="auto"/>
            <w:left w:val="none" w:sz="0" w:space="0" w:color="auto"/>
            <w:bottom w:val="none" w:sz="0" w:space="0" w:color="auto"/>
            <w:right w:val="none" w:sz="0" w:space="0" w:color="auto"/>
          </w:divBdr>
        </w:div>
        <w:div w:id="1850870346">
          <w:marLeft w:val="1008"/>
          <w:marRight w:val="0"/>
          <w:marTop w:val="110"/>
          <w:marBottom w:val="0"/>
          <w:divBdr>
            <w:top w:val="none" w:sz="0" w:space="0" w:color="auto"/>
            <w:left w:val="none" w:sz="0" w:space="0" w:color="auto"/>
            <w:bottom w:val="none" w:sz="0" w:space="0" w:color="auto"/>
            <w:right w:val="none" w:sz="0" w:space="0" w:color="auto"/>
          </w:divBdr>
        </w:div>
      </w:divsChild>
    </w:div>
    <w:div w:id="1121343995">
      <w:bodyDiv w:val="1"/>
      <w:marLeft w:val="0"/>
      <w:marRight w:val="0"/>
      <w:marTop w:val="0"/>
      <w:marBottom w:val="0"/>
      <w:divBdr>
        <w:top w:val="none" w:sz="0" w:space="0" w:color="auto"/>
        <w:left w:val="none" w:sz="0" w:space="0" w:color="auto"/>
        <w:bottom w:val="none" w:sz="0" w:space="0" w:color="auto"/>
        <w:right w:val="none" w:sz="0" w:space="0" w:color="auto"/>
      </w:divBdr>
    </w:div>
    <w:div w:id="1121649984">
      <w:bodyDiv w:val="1"/>
      <w:marLeft w:val="0"/>
      <w:marRight w:val="0"/>
      <w:marTop w:val="0"/>
      <w:marBottom w:val="0"/>
      <w:divBdr>
        <w:top w:val="none" w:sz="0" w:space="0" w:color="auto"/>
        <w:left w:val="none" w:sz="0" w:space="0" w:color="auto"/>
        <w:bottom w:val="none" w:sz="0" w:space="0" w:color="auto"/>
        <w:right w:val="none" w:sz="0" w:space="0" w:color="auto"/>
      </w:divBdr>
    </w:div>
    <w:div w:id="1165709773">
      <w:bodyDiv w:val="1"/>
      <w:marLeft w:val="0"/>
      <w:marRight w:val="0"/>
      <w:marTop w:val="0"/>
      <w:marBottom w:val="0"/>
      <w:divBdr>
        <w:top w:val="none" w:sz="0" w:space="0" w:color="auto"/>
        <w:left w:val="none" w:sz="0" w:space="0" w:color="auto"/>
        <w:bottom w:val="none" w:sz="0" w:space="0" w:color="auto"/>
        <w:right w:val="none" w:sz="0" w:space="0" w:color="auto"/>
      </w:divBdr>
    </w:div>
    <w:div w:id="1175652698">
      <w:bodyDiv w:val="1"/>
      <w:marLeft w:val="0"/>
      <w:marRight w:val="0"/>
      <w:marTop w:val="0"/>
      <w:marBottom w:val="0"/>
      <w:divBdr>
        <w:top w:val="none" w:sz="0" w:space="0" w:color="auto"/>
        <w:left w:val="none" w:sz="0" w:space="0" w:color="auto"/>
        <w:bottom w:val="none" w:sz="0" w:space="0" w:color="auto"/>
        <w:right w:val="none" w:sz="0" w:space="0" w:color="auto"/>
      </w:divBdr>
    </w:div>
    <w:div w:id="1175917235">
      <w:bodyDiv w:val="1"/>
      <w:marLeft w:val="0"/>
      <w:marRight w:val="0"/>
      <w:marTop w:val="0"/>
      <w:marBottom w:val="0"/>
      <w:divBdr>
        <w:top w:val="none" w:sz="0" w:space="0" w:color="auto"/>
        <w:left w:val="none" w:sz="0" w:space="0" w:color="auto"/>
        <w:bottom w:val="none" w:sz="0" w:space="0" w:color="auto"/>
        <w:right w:val="none" w:sz="0" w:space="0" w:color="auto"/>
      </w:divBdr>
      <w:divsChild>
        <w:div w:id="1543008760">
          <w:marLeft w:val="0"/>
          <w:marRight w:val="0"/>
          <w:marTop w:val="0"/>
          <w:marBottom w:val="225"/>
          <w:divBdr>
            <w:top w:val="none" w:sz="0" w:space="0" w:color="auto"/>
            <w:left w:val="none" w:sz="0" w:space="0" w:color="auto"/>
            <w:bottom w:val="none" w:sz="0" w:space="0" w:color="auto"/>
            <w:right w:val="none" w:sz="0" w:space="0" w:color="auto"/>
          </w:divBdr>
        </w:div>
      </w:divsChild>
    </w:div>
    <w:div w:id="1201088838">
      <w:bodyDiv w:val="1"/>
      <w:marLeft w:val="0"/>
      <w:marRight w:val="0"/>
      <w:marTop w:val="0"/>
      <w:marBottom w:val="0"/>
      <w:divBdr>
        <w:top w:val="none" w:sz="0" w:space="0" w:color="auto"/>
        <w:left w:val="none" w:sz="0" w:space="0" w:color="auto"/>
        <w:bottom w:val="none" w:sz="0" w:space="0" w:color="auto"/>
        <w:right w:val="none" w:sz="0" w:space="0" w:color="auto"/>
      </w:divBdr>
    </w:div>
    <w:div w:id="1201746559">
      <w:bodyDiv w:val="1"/>
      <w:marLeft w:val="0"/>
      <w:marRight w:val="0"/>
      <w:marTop w:val="0"/>
      <w:marBottom w:val="0"/>
      <w:divBdr>
        <w:top w:val="none" w:sz="0" w:space="0" w:color="auto"/>
        <w:left w:val="none" w:sz="0" w:space="0" w:color="auto"/>
        <w:bottom w:val="none" w:sz="0" w:space="0" w:color="auto"/>
        <w:right w:val="none" w:sz="0" w:space="0" w:color="auto"/>
      </w:divBdr>
      <w:divsChild>
        <w:div w:id="64962035">
          <w:marLeft w:val="1008"/>
          <w:marRight w:val="0"/>
          <w:marTop w:val="110"/>
          <w:marBottom w:val="0"/>
          <w:divBdr>
            <w:top w:val="none" w:sz="0" w:space="0" w:color="auto"/>
            <w:left w:val="none" w:sz="0" w:space="0" w:color="auto"/>
            <w:bottom w:val="none" w:sz="0" w:space="0" w:color="auto"/>
            <w:right w:val="none" w:sz="0" w:space="0" w:color="auto"/>
          </w:divBdr>
        </w:div>
        <w:div w:id="192961237">
          <w:marLeft w:val="1008"/>
          <w:marRight w:val="0"/>
          <w:marTop w:val="110"/>
          <w:marBottom w:val="0"/>
          <w:divBdr>
            <w:top w:val="none" w:sz="0" w:space="0" w:color="auto"/>
            <w:left w:val="none" w:sz="0" w:space="0" w:color="auto"/>
            <w:bottom w:val="none" w:sz="0" w:space="0" w:color="auto"/>
            <w:right w:val="none" w:sz="0" w:space="0" w:color="auto"/>
          </w:divBdr>
        </w:div>
        <w:div w:id="262349554">
          <w:marLeft w:val="1008"/>
          <w:marRight w:val="0"/>
          <w:marTop w:val="110"/>
          <w:marBottom w:val="0"/>
          <w:divBdr>
            <w:top w:val="none" w:sz="0" w:space="0" w:color="auto"/>
            <w:left w:val="none" w:sz="0" w:space="0" w:color="auto"/>
            <w:bottom w:val="none" w:sz="0" w:space="0" w:color="auto"/>
            <w:right w:val="none" w:sz="0" w:space="0" w:color="auto"/>
          </w:divBdr>
        </w:div>
      </w:divsChild>
    </w:div>
    <w:div w:id="1232083898">
      <w:bodyDiv w:val="1"/>
      <w:marLeft w:val="0"/>
      <w:marRight w:val="0"/>
      <w:marTop w:val="0"/>
      <w:marBottom w:val="0"/>
      <w:divBdr>
        <w:top w:val="none" w:sz="0" w:space="0" w:color="auto"/>
        <w:left w:val="none" w:sz="0" w:space="0" w:color="auto"/>
        <w:bottom w:val="none" w:sz="0" w:space="0" w:color="auto"/>
        <w:right w:val="none" w:sz="0" w:space="0" w:color="auto"/>
      </w:divBdr>
    </w:div>
    <w:div w:id="1249271667">
      <w:bodyDiv w:val="1"/>
      <w:marLeft w:val="0"/>
      <w:marRight w:val="0"/>
      <w:marTop w:val="0"/>
      <w:marBottom w:val="0"/>
      <w:divBdr>
        <w:top w:val="none" w:sz="0" w:space="0" w:color="auto"/>
        <w:left w:val="none" w:sz="0" w:space="0" w:color="auto"/>
        <w:bottom w:val="none" w:sz="0" w:space="0" w:color="auto"/>
        <w:right w:val="none" w:sz="0" w:space="0" w:color="auto"/>
      </w:divBdr>
    </w:div>
    <w:div w:id="1256328046">
      <w:bodyDiv w:val="1"/>
      <w:marLeft w:val="0"/>
      <w:marRight w:val="0"/>
      <w:marTop w:val="0"/>
      <w:marBottom w:val="0"/>
      <w:divBdr>
        <w:top w:val="none" w:sz="0" w:space="0" w:color="auto"/>
        <w:left w:val="none" w:sz="0" w:space="0" w:color="auto"/>
        <w:bottom w:val="none" w:sz="0" w:space="0" w:color="auto"/>
        <w:right w:val="none" w:sz="0" w:space="0" w:color="auto"/>
      </w:divBdr>
    </w:div>
    <w:div w:id="1285111664">
      <w:bodyDiv w:val="1"/>
      <w:marLeft w:val="0"/>
      <w:marRight w:val="0"/>
      <w:marTop w:val="0"/>
      <w:marBottom w:val="0"/>
      <w:divBdr>
        <w:top w:val="none" w:sz="0" w:space="0" w:color="auto"/>
        <w:left w:val="none" w:sz="0" w:space="0" w:color="auto"/>
        <w:bottom w:val="none" w:sz="0" w:space="0" w:color="auto"/>
        <w:right w:val="none" w:sz="0" w:space="0" w:color="auto"/>
      </w:divBdr>
    </w:div>
    <w:div w:id="1295678825">
      <w:bodyDiv w:val="1"/>
      <w:marLeft w:val="0"/>
      <w:marRight w:val="0"/>
      <w:marTop w:val="0"/>
      <w:marBottom w:val="0"/>
      <w:divBdr>
        <w:top w:val="none" w:sz="0" w:space="0" w:color="auto"/>
        <w:left w:val="none" w:sz="0" w:space="0" w:color="auto"/>
        <w:bottom w:val="none" w:sz="0" w:space="0" w:color="auto"/>
        <w:right w:val="none" w:sz="0" w:space="0" w:color="auto"/>
      </w:divBdr>
    </w:div>
    <w:div w:id="1365210818">
      <w:bodyDiv w:val="1"/>
      <w:marLeft w:val="0"/>
      <w:marRight w:val="0"/>
      <w:marTop w:val="0"/>
      <w:marBottom w:val="0"/>
      <w:divBdr>
        <w:top w:val="none" w:sz="0" w:space="0" w:color="auto"/>
        <w:left w:val="none" w:sz="0" w:space="0" w:color="auto"/>
        <w:bottom w:val="none" w:sz="0" w:space="0" w:color="auto"/>
        <w:right w:val="none" w:sz="0" w:space="0" w:color="auto"/>
      </w:divBdr>
    </w:div>
    <w:div w:id="1392458327">
      <w:bodyDiv w:val="1"/>
      <w:marLeft w:val="0"/>
      <w:marRight w:val="0"/>
      <w:marTop w:val="0"/>
      <w:marBottom w:val="0"/>
      <w:divBdr>
        <w:top w:val="none" w:sz="0" w:space="0" w:color="auto"/>
        <w:left w:val="none" w:sz="0" w:space="0" w:color="auto"/>
        <w:bottom w:val="none" w:sz="0" w:space="0" w:color="auto"/>
        <w:right w:val="none" w:sz="0" w:space="0" w:color="auto"/>
      </w:divBdr>
    </w:div>
    <w:div w:id="1399327774">
      <w:bodyDiv w:val="1"/>
      <w:marLeft w:val="0"/>
      <w:marRight w:val="0"/>
      <w:marTop w:val="0"/>
      <w:marBottom w:val="0"/>
      <w:divBdr>
        <w:top w:val="none" w:sz="0" w:space="0" w:color="auto"/>
        <w:left w:val="none" w:sz="0" w:space="0" w:color="auto"/>
        <w:bottom w:val="none" w:sz="0" w:space="0" w:color="auto"/>
        <w:right w:val="none" w:sz="0" w:space="0" w:color="auto"/>
      </w:divBdr>
    </w:div>
    <w:div w:id="1403479126">
      <w:bodyDiv w:val="1"/>
      <w:marLeft w:val="0"/>
      <w:marRight w:val="0"/>
      <w:marTop w:val="0"/>
      <w:marBottom w:val="0"/>
      <w:divBdr>
        <w:top w:val="none" w:sz="0" w:space="0" w:color="auto"/>
        <w:left w:val="none" w:sz="0" w:space="0" w:color="auto"/>
        <w:bottom w:val="none" w:sz="0" w:space="0" w:color="auto"/>
        <w:right w:val="none" w:sz="0" w:space="0" w:color="auto"/>
      </w:divBdr>
    </w:div>
    <w:div w:id="1408380696">
      <w:bodyDiv w:val="1"/>
      <w:marLeft w:val="0"/>
      <w:marRight w:val="0"/>
      <w:marTop w:val="0"/>
      <w:marBottom w:val="0"/>
      <w:divBdr>
        <w:top w:val="none" w:sz="0" w:space="0" w:color="auto"/>
        <w:left w:val="none" w:sz="0" w:space="0" w:color="auto"/>
        <w:bottom w:val="none" w:sz="0" w:space="0" w:color="auto"/>
        <w:right w:val="none" w:sz="0" w:space="0" w:color="auto"/>
      </w:divBdr>
      <w:divsChild>
        <w:div w:id="1515067976">
          <w:marLeft w:val="0"/>
          <w:marRight w:val="0"/>
          <w:marTop w:val="0"/>
          <w:marBottom w:val="0"/>
          <w:divBdr>
            <w:top w:val="none" w:sz="0" w:space="0" w:color="auto"/>
            <w:left w:val="none" w:sz="0" w:space="0" w:color="auto"/>
            <w:bottom w:val="none" w:sz="0" w:space="0" w:color="auto"/>
            <w:right w:val="none" w:sz="0" w:space="0" w:color="auto"/>
          </w:divBdr>
          <w:divsChild>
            <w:div w:id="249000306">
              <w:marLeft w:val="0"/>
              <w:marRight w:val="0"/>
              <w:marTop w:val="0"/>
              <w:marBottom w:val="0"/>
              <w:divBdr>
                <w:top w:val="none" w:sz="0" w:space="0" w:color="auto"/>
                <w:left w:val="none" w:sz="0" w:space="0" w:color="auto"/>
                <w:bottom w:val="none" w:sz="0" w:space="0" w:color="auto"/>
                <w:right w:val="none" w:sz="0" w:space="0" w:color="auto"/>
              </w:divBdr>
              <w:divsChild>
                <w:div w:id="1631008822">
                  <w:marLeft w:val="0"/>
                  <w:marRight w:val="0"/>
                  <w:marTop w:val="0"/>
                  <w:marBottom w:val="0"/>
                  <w:divBdr>
                    <w:top w:val="none" w:sz="0" w:space="0" w:color="auto"/>
                    <w:left w:val="none" w:sz="0" w:space="0" w:color="auto"/>
                    <w:bottom w:val="none" w:sz="0" w:space="0" w:color="auto"/>
                    <w:right w:val="none" w:sz="0" w:space="0" w:color="auto"/>
                  </w:divBdr>
                  <w:divsChild>
                    <w:div w:id="944074619">
                      <w:marLeft w:val="0"/>
                      <w:marRight w:val="0"/>
                      <w:marTop w:val="0"/>
                      <w:marBottom w:val="0"/>
                      <w:divBdr>
                        <w:top w:val="none" w:sz="0" w:space="0" w:color="auto"/>
                        <w:left w:val="none" w:sz="0" w:space="0" w:color="auto"/>
                        <w:bottom w:val="none" w:sz="0" w:space="0" w:color="auto"/>
                        <w:right w:val="none" w:sz="0" w:space="0" w:color="auto"/>
                      </w:divBdr>
                      <w:divsChild>
                        <w:div w:id="2034182468">
                          <w:marLeft w:val="0"/>
                          <w:marRight w:val="0"/>
                          <w:marTop w:val="0"/>
                          <w:marBottom w:val="0"/>
                          <w:divBdr>
                            <w:top w:val="none" w:sz="0" w:space="0" w:color="auto"/>
                            <w:left w:val="none" w:sz="0" w:space="0" w:color="auto"/>
                            <w:bottom w:val="none" w:sz="0" w:space="0" w:color="auto"/>
                            <w:right w:val="none" w:sz="0" w:space="0" w:color="auto"/>
                          </w:divBdr>
                          <w:divsChild>
                            <w:div w:id="2505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9036685">
      <w:bodyDiv w:val="1"/>
      <w:marLeft w:val="0"/>
      <w:marRight w:val="0"/>
      <w:marTop w:val="0"/>
      <w:marBottom w:val="0"/>
      <w:divBdr>
        <w:top w:val="none" w:sz="0" w:space="0" w:color="auto"/>
        <w:left w:val="none" w:sz="0" w:space="0" w:color="auto"/>
        <w:bottom w:val="none" w:sz="0" w:space="0" w:color="auto"/>
        <w:right w:val="none" w:sz="0" w:space="0" w:color="auto"/>
      </w:divBdr>
    </w:div>
    <w:div w:id="1418094713">
      <w:bodyDiv w:val="1"/>
      <w:marLeft w:val="0"/>
      <w:marRight w:val="0"/>
      <w:marTop w:val="0"/>
      <w:marBottom w:val="0"/>
      <w:divBdr>
        <w:top w:val="none" w:sz="0" w:space="0" w:color="auto"/>
        <w:left w:val="none" w:sz="0" w:space="0" w:color="auto"/>
        <w:bottom w:val="none" w:sz="0" w:space="0" w:color="auto"/>
        <w:right w:val="none" w:sz="0" w:space="0" w:color="auto"/>
      </w:divBdr>
    </w:div>
    <w:div w:id="1420980350">
      <w:bodyDiv w:val="1"/>
      <w:marLeft w:val="0"/>
      <w:marRight w:val="0"/>
      <w:marTop w:val="0"/>
      <w:marBottom w:val="0"/>
      <w:divBdr>
        <w:top w:val="none" w:sz="0" w:space="0" w:color="auto"/>
        <w:left w:val="none" w:sz="0" w:space="0" w:color="auto"/>
        <w:bottom w:val="none" w:sz="0" w:space="0" w:color="auto"/>
        <w:right w:val="none" w:sz="0" w:space="0" w:color="auto"/>
      </w:divBdr>
    </w:div>
    <w:div w:id="1442071995">
      <w:bodyDiv w:val="1"/>
      <w:marLeft w:val="0"/>
      <w:marRight w:val="0"/>
      <w:marTop w:val="0"/>
      <w:marBottom w:val="0"/>
      <w:divBdr>
        <w:top w:val="none" w:sz="0" w:space="0" w:color="auto"/>
        <w:left w:val="none" w:sz="0" w:space="0" w:color="auto"/>
        <w:bottom w:val="none" w:sz="0" w:space="0" w:color="auto"/>
        <w:right w:val="none" w:sz="0" w:space="0" w:color="auto"/>
      </w:divBdr>
    </w:div>
    <w:div w:id="1482230347">
      <w:bodyDiv w:val="1"/>
      <w:marLeft w:val="0"/>
      <w:marRight w:val="0"/>
      <w:marTop w:val="0"/>
      <w:marBottom w:val="0"/>
      <w:divBdr>
        <w:top w:val="none" w:sz="0" w:space="0" w:color="auto"/>
        <w:left w:val="none" w:sz="0" w:space="0" w:color="auto"/>
        <w:bottom w:val="none" w:sz="0" w:space="0" w:color="auto"/>
        <w:right w:val="none" w:sz="0" w:space="0" w:color="auto"/>
      </w:divBdr>
    </w:div>
    <w:div w:id="1513299005">
      <w:bodyDiv w:val="1"/>
      <w:marLeft w:val="0"/>
      <w:marRight w:val="0"/>
      <w:marTop w:val="0"/>
      <w:marBottom w:val="0"/>
      <w:divBdr>
        <w:top w:val="none" w:sz="0" w:space="0" w:color="auto"/>
        <w:left w:val="none" w:sz="0" w:space="0" w:color="auto"/>
        <w:bottom w:val="none" w:sz="0" w:space="0" w:color="auto"/>
        <w:right w:val="none" w:sz="0" w:space="0" w:color="auto"/>
      </w:divBdr>
    </w:div>
    <w:div w:id="1514608539">
      <w:bodyDiv w:val="1"/>
      <w:marLeft w:val="0"/>
      <w:marRight w:val="0"/>
      <w:marTop w:val="0"/>
      <w:marBottom w:val="0"/>
      <w:divBdr>
        <w:top w:val="none" w:sz="0" w:space="0" w:color="auto"/>
        <w:left w:val="none" w:sz="0" w:space="0" w:color="auto"/>
        <w:bottom w:val="none" w:sz="0" w:space="0" w:color="auto"/>
        <w:right w:val="none" w:sz="0" w:space="0" w:color="auto"/>
      </w:divBdr>
    </w:div>
    <w:div w:id="1519080201">
      <w:bodyDiv w:val="1"/>
      <w:marLeft w:val="0"/>
      <w:marRight w:val="0"/>
      <w:marTop w:val="0"/>
      <w:marBottom w:val="0"/>
      <w:divBdr>
        <w:top w:val="none" w:sz="0" w:space="0" w:color="auto"/>
        <w:left w:val="none" w:sz="0" w:space="0" w:color="auto"/>
        <w:bottom w:val="none" w:sz="0" w:space="0" w:color="auto"/>
        <w:right w:val="none" w:sz="0" w:space="0" w:color="auto"/>
      </w:divBdr>
    </w:div>
    <w:div w:id="1534415500">
      <w:bodyDiv w:val="1"/>
      <w:marLeft w:val="0"/>
      <w:marRight w:val="0"/>
      <w:marTop w:val="0"/>
      <w:marBottom w:val="0"/>
      <w:divBdr>
        <w:top w:val="none" w:sz="0" w:space="0" w:color="auto"/>
        <w:left w:val="none" w:sz="0" w:space="0" w:color="auto"/>
        <w:bottom w:val="none" w:sz="0" w:space="0" w:color="auto"/>
        <w:right w:val="none" w:sz="0" w:space="0" w:color="auto"/>
      </w:divBdr>
    </w:div>
    <w:div w:id="1594776193">
      <w:bodyDiv w:val="1"/>
      <w:marLeft w:val="0"/>
      <w:marRight w:val="0"/>
      <w:marTop w:val="0"/>
      <w:marBottom w:val="0"/>
      <w:divBdr>
        <w:top w:val="none" w:sz="0" w:space="0" w:color="auto"/>
        <w:left w:val="none" w:sz="0" w:space="0" w:color="auto"/>
        <w:bottom w:val="none" w:sz="0" w:space="0" w:color="auto"/>
        <w:right w:val="none" w:sz="0" w:space="0" w:color="auto"/>
      </w:divBdr>
    </w:div>
    <w:div w:id="1612862532">
      <w:bodyDiv w:val="1"/>
      <w:marLeft w:val="0"/>
      <w:marRight w:val="0"/>
      <w:marTop w:val="0"/>
      <w:marBottom w:val="0"/>
      <w:divBdr>
        <w:top w:val="none" w:sz="0" w:space="0" w:color="auto"/>
        <w:left w:val="none" w:sz="0" w:space="0" w:color="auto"/>
        <w:bottom w:val="none" w:sz="0" w:space="0" w:color="auto"/>
        <w:right w:val="none" w:sz="0" w:space="0" w:color="auto"/>
      </w:divBdr>
      <w:divsChild>
        <w:div w:id="839001103">
          <w:marLeft w:val="0"/>
          <w:marRight w:val="0"/>
          <w:marTop w:val="0"/>
          <w:marBottom w:val="0"/>
          <w:divBdr>
            <w:top w:val="none" w:sz="0" w:space="0" w:color="auto"/>
            <w:left w:val="none" w:sz="0" w:space="0" w:color="auto"/>
            <w:bottom w:val="none" w:sz="0" w:space="0" w:color="auto"/>
            <w:right w:val="none" w:sz="0" w:space="0" w:color="auto"/>
          </w:divBdr>
          <w:divsChild>
            <w:div w:id="217514712">
              <w:marLeft w:val="0"/>
              <w:marRight w:val="0"/>
              <w:marTop w:val="0"/>
              <w:marBottom w:val="0"/>
              <w:divBdr>
                <w:top w:val="none" w:sz="0" w:space="0" w:color="auto"/>
                <w:left w:val="none" w:sz="0" w:space="0" w:color="auto"/>
                <w:bottom w:val="none" w:sz="0" w:space="0" w:color="auto"/>
                <w:right w:val="none" w:sz="0" w:space="0" w:color="auto"/>
              </w:divBdr>
              <w:divsChild>
                <w:div w:id="773675632">
                  <w:marLeft w:val="0"/>
                  <w:marRight w:val="0"/>
                  <w:marTop w:val="0"/>
                  <w:marBottom w:val="0"/>
                  <w:divBdr>
                    <w:top w:val="none" w:sz="0" w:space="0" w:color="auto"/>
                    <w:left w:val="none" w:sz="0" w:space="0" w:color="auto"/>
                    <w:bottom w:val="none" w:sz="0" w:space="0" w:color="auto"/>
                    <w:right w:val="none" w:sz="0" w:space="0" w:color="auto"/>
                  </w:divBdr>
                  <w:divsChild>
                    <w:div w:id="2141878709">
                      <w:marLeft w:val="0"/>
                      <w:marRight w:val="0"/>
                      <w:marTop w:val="0"/>
                      <w:marBottom w:val="0"/>
                      <w:divBdr>
                        <w:top w:val="none" w:sz="0" w:space="0" w:color="auto"/>
                        <w:left w:val="none" w:sz="0" w:space="0" w:color="auto"/>
                        <w:bottom w:val="none" w:sz="0" w:space="0" w:color="auto"/>
                        <w:right w:val="none" w:sz="0" w:space="0" w:color="auto"/>
                      </w:divBdr>
                      <w:divsChild>
                        <w:div w:id="2122916229">
                          <w:marLeft w:val="0"/>
                          <w:marRight w:val="0"/>
                          <w:marTop w:val="0"/>
                          <w:marBottom w:val="0"/>
                          <w:divBdr>
                            <w:top w:val="none" w:sz="0" w:space="0" w:color="auto"/>
                            <w:left w:val="none" w:sz="0" w:space="0" w:color="auto"/>
                            <w:bottom w:val="none" w:sz="0" w:space="0" w:color="auto"/>
                            <w:right w:val="none" w:sz="0" w:space="0" w:color="auto"/>
                          </w:divBdr>
                          <w:divsChild>
                            <w:div w:id="188678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6251863">
      <w:bodyDiv w:val="1"/>
      <w:marLeft w:val="0"/>
      <w:marRight w:val="0"/>
      <w:marTop w:val="0"/>
      <w:marBottom w:val="0"/>
      <w:divBdr>
        <w:top w:val="none" w:sz="0" w:space="0" w:color="auto"/>
        <w:left w:val="none" w:sz="0" w:space="0" w:color="auto"/>
        <w:bottom w:val="none" w:sz="0" w:space="0" w:color="auto"/>
        <w:right w:val="none" w:sz="0" w:space="0" w:color="auto"/>
      </w:divBdr>
    </w:div>
    <w:div w:id="1632982588">
      <w:bodyDiv w:val="1"/>
      <w:marLeft w:val="0"/>
      <w:marRight w:val="0"/>
      <w:marTop w:val="0"/>
      <w:marBottom w:val="0"/>
      <w:divBdr>
        <w:top w:val="none" w:sz="0" w:space="0" w:color="auto"/>
        <w:left w:val="none" w:sz="0" w:space="0" w:color="auto"/>
        <w:bottom w:val="none" w:sz="0" w:space="0" w:color="auto"/>
        <w:right w:val="none" w:sz="0" w:space="0" w:color="auto"/>
      </w:divBdr>
    </w:div>
    <w:div w:id="1646930405">
      <w:bodyDiv w:val="1"/>
      <w:marLeft w:val="0"/>
      <w:marRight w:val="0"/>
      <w:marTop w:val="0"/>
      <w:marBottom w:val="0"/>
      <w:divBdr>
        <w:top w:val="none" w:sz="0" w:space="0" w:color="auto"/>
        <w:left w:val="none" w:sz="0" w:space="0" w:color="auto"/>
        <w:bottom w:val="none" w:sz="0" w:space="0" w:color="auto"/>
        <w:right w:val="none" w:sz="0" w:space="0" w:color="auto"/>
      </w:divBdr>
    </w:div>
    <w:div w:id="1654986461">
      <w:bodyDiv w:val="1"/>
      <w:marLeft w:val="0"/>
      <w:marRight w:val="0"/>
      <w:marTop w:val="0"/>
      <w:marBottom w:val="0"/>
      <w:divBdr>
        <w:top w:val="none" w:sz="0" w:space="0" w:color="auto"/>
        <w:left w:val="none" w:sz="0" w:space="0" w:color="auto"/>
        <w:bottom w:val="none" w:sz="0" w:space="0" w:color="auto"/>
        <w:right w:val="none" w:sz="0" w:space="0" w:color="auto"/>
      </w:divBdr>
      <w:divsChild>
        <w:div w:id="87582800">
          <w:marLeft w:val="1008"/>
          <w:marRight w:val="0"/>
          <w:marTop w:val="110"/>
          <w:marBottom w:val="0"/>
          <w:divBdr>
            <w:top w:val="none" w:sz="0" w:space="0" w:color="auto"/>
            <w:left w:val="none" w:sz="0" w:space="0" w:color="auto"/>
            <w:bottom w:val="none" w:sz="0" w:space="0" w:color="auto"/>
            <w:right w:val="none" w:sz="0" w:space="0" w:color="auto"/>
          </w:divBdr>
        </w:div>
        <w:div w:id="844979249">
          <w:marLeft w:val="1008"/>
          <w:marRight w:val="0"/>
          <w:marTop w:val="110"/>
          <w:marBottom w:val="0"/>
          <w:divBdr>
            <w:top w:val="none" w:sz="0" w:space="0" w:color="auto"/>
            <w:left w:val="none" w:sz="0" w:space="0" w:color="auto"/>
            <w:bottom w:val="none" w:sz="0" w:space="0" w:color="auto"/>
            <w:right w:val="none" w:sz="0" w:space="0" w:color="auto"/>
          </w:divBdr>
        </w:div>
      </w:divsChild>
    </w:div>
    <w:div w:id="1727484179">
      <w:bodyDiv w:val="1"/>
      <w:marLeft w:val="0"/>
      <w:marRight w:val="0"/>
      <w:marTop w:val="0"/>
      <w:marBottom w:val="0"/>
      <w:divBdr>
        <w:top w:val="none" w:sz="0" w:space="0" w:color="auto"/>
        <w:left w:val="none" w:sz="0" w:space="0" w:color="auto"/>
        <w:bottom w:val="none" w:sz="0" w:space="0" w:color="auto"/>
        <w:right w:val="none" w:sz="0" w:space="0" w:color="auto"/>
      </w:divBdr>
      <w:divsChild>
        <w:div w:id="1391266602">
          <w:marLeft w:val="300"/>
          <w:marRight w:val="0"/>
          <w:marTop w:val="150"/>
          <w:marBottom w:val="150"/>
          <w:divBdr>
            <w:top w:val="none" w:sz="0" w:space="0" w:color="auto"/>
            <w:left w:val="none" w:sz="0" w:space="0" w:color="auto"/>
            <w:bottom w:val="none" w:sz="0" w:space="0" w:color="auto"/>
            <w:right w:val="none" w:sz="0" w:space="0" w:color="auto"/>
          </w:divBdr>
          <w:divsChild>
            <w:div w:id="76927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916583">
      <w:bodyDiv w:val="1"/>
      <w:marLeft w:val="0"/>
      <w:marRight w:val="0"/>
      <w:marTop w:val="0"/>
      <w:marBottom w:val="0"/>
      <w:divBdr>
        <w:top w:val="none" w:sz="0" w:space="0" w:color="auto"/>
        <w:left w:val="none" w:sz="0" w:space="0" w:color="auto"/>
        <w:bottom w:val="none" w:sz="0" w:space="0" w:color="auto"/>
        <w:right w:val="none" w:sz="0" w:space="0" w:color="auto"/>
      </w:divBdr>
    </w:div>
    <w:div w:id="1732076218">
      <w:bodyDiv w:val="1"/>
      <w:marLeft w:val="0"/>
      <w:marRight w:val="0"/>
      <w:marTop w:val="0"/>
      <w:marBottom w:val="0"/>
      <w:divBdr>
        <w:top w:val="none" w:sz="0" w:space="0" w:color="auto"/>
        <w:left w:val="none" w:sz="0" w:space="0" w:color="auto"/>
        <w:bottom w:val="none" w:sz="0" w:space="0" w:color="auto"/>
        <w:right w:val="none" w:sz="0" w:space="0" w:color="auto"/>
      </w:divBdr>
    </w:div>
    <w:div w:id="1740906160">
      <w:bodyDiv w:val="1"/>
      <w:marLeft w:val="0"/>
      <w:marRight w:val="0"/>
      <w:marTop w:val="0"/>
      <w:marBottom w:val="0"/>
      <w:divBdr>
        <w:top w:val="none" w:sz="0" w:space="0" w:color="auto"/>
        <w:left w:val="none" w:sz="0" w:space="0" w:color="auto"/>
        <w:bottom w:val="none" w:sz="0" w:space="0" w:color="auto"/>
        <w:right w:val="none" w:sz="0" w:space="0" w:color="auto"/>
      </w:divBdr>
    </w:div>
    <w:div w:id="1750270527">
      <w:bodyDiv w:val="1"/>
      <w:marLeft w:val="0"/>
      <w:marRight w:val="0"/>
      <w:marTop w:val="0"/>
      <w:marBottom w:val="0"/>
      <w:divBdr>
        <w:top w:val="none" w:sz="0" w:space="0" w:color="auto"/>
        <w:left w:val="none" w:sz="0" w:space="0" w:color="auto"/>
        <w:bottom w:val="none" w:sz="0" w:space="0" w:color="auto"/>
        <w:right w:val="none" w:sz="0" w:space="0" w:color="auto"/>
      </w:divBdr>
    </w:div>
    <w:div w:id="1756242516">
      <w:bodyDiv w:val="1"/>
      <w:marLeft w:val="0"/>
      <w:marRight w:val="0"/>
      <w:marTop w:val="0"/>
      <w:marBottom w:val="0"/>
      <w:divBdr>
        <w:top w:val="none" w:sz="0" w:space="0" w:color="auto"/>
        <w:left w:val="none" w:sz="0" w:space="0" w:color="auto"/>
        <w:bottom w:val="none" w:sz="0" w:space="0" w:color="auto"/>
        <w:right w:val="none" w:sz="0" w:space="0" w:color="auto"/>
      </w:divBdr>
    </w:div>
    <w:div w:id="1759405834">
      <w:bodyDiv w:val="1"/>
      <w:marLeft w:val="0"/>
      <w:marRight w:val="0"/>
      <w:marTop w:val="0"/>
      <w:marBottom w:val="0"/>
      <w:divBdr>
        <w:top w:val="none" w:sz="0" w:space="0" w:color="auto"/>
        <w:left w:val="none" w:sz="0" w:space="0" w:color="auto"/>
        <w:bottom w:val="none" w:sz="0" w:space="0" w:color="auto"/>
        <w:right w:val="none" w:sz="0" w:space="0" w:color="auto"/>
      </w:divBdr>
    </w:div>
    <w:div w:id="1776094762">
      <w:bodyDiv w:val="1"/>
      <w:marLeft w:val="0"/>
      <w:marRight w:val="0"/>
      <w:marTop w:val="0"/>
      <w:marBottom w:val="0"/>
      <w:divBdr>
        <w:top w:val="none" w:sz="0" w:space="0" w:color="auto"/>
        <w:left w:val="none" w:sz="0" w:space="0" w:color="auto"/>
        <w:bottom w:val="none" w:sz="0" w:space="0" w:color="auto"/>
        <w:right w:val="none" w:sz="0" w:space="0" w:color="auto"/>
      </w:divBdr>
    </w:div>
    <w:div w:id="1820339605">
      <w:bodyDiv w:val="1"/>
      <w:marLeft w:val="0"/>
      <w:marRight w:val="0"/>
      <w:marTop w:val="0"/>
      <w:marBottom w:val="0"/>
      <w:divBdr>
        <w:top w:val="none" w:sz="0" w:space="0" w:color="auto"/>
        <w:left w:val="none" w:sz="0" w:space="0" w:color="auto"/>
        <w:bottom w:val="none" w:sz="0" w:space="0" w:color="auto"/>
        <w:right w:val="none" w:sz="0" w:space="0" w:color="auto"/>
      </w:divBdr>
    </w:div>
    <w:div w:id="1855224506">
      <w:bodyDiv w:val="1"/>
      <w:marLeft w:val="0"/>
      <w:marRight w:val="0"/>
      <w:marTop w:val="0"/>
      <w:marBottom w:val="0"/>
      <w:divBdr>
        <w:top w:val="none" w:sz="0" w:space="0" w:color="auto"/>
        <w:left w:val="none" w:sz="0" w:space="0" w:color="auto"/>
        <w:bottom w:val="none" w:sz="0" w:space="0" w:color="auto"/>
        <w:right w:val="none" w:sz="0" w:space="0" w:color="auto"/>
      </w:divBdr>
    </w:div>
    <w:div w:id="1872962275">
      <w:bodyDiv w:val="1"/>
      <w:marLeft w:val="0"/>
      <w:marRight w:val="0"/>
      <w:marTop w:val="0"/>
      <w:marBottom w:val="0"/>
      <w:divBdr>
        <w:top w:val="none" w:sz="0" w:space="0" w:color="auto"/>
        <w:left w:val="none" w:sz="0" w:space="0" w:color="auto"/>
        <w:bottom w:val="none" w:sz="0" w:space="0" w:color="auto"/>
        <w:right w:val="none" w:sz="0" w:space="0" w:color="auto"/>
      </w:divBdr>
    </w:div>
    <w:div w:id="1874343051">
      <w:bodyDiv w:val="1"/>
      <w:marLeft w:val="0"/>
      <w:marRight w:val="0"/>
      <w:marTop w:val="0"/>
      <w:marBottom w:val="0"/>
      <w:divBdr>
        <w:top w:val="none" w:sz="0" w:space="0" w:color="auto"/>
        <w:left w:val="none" w:sz="0" w:space="0" w:color="auto"/>
        <w:bottom w:val="none" w:sz="0" w:space="0" w:color="auto"/>
        <w:right w:val="none" w:sz="0" w:space="0" w:color="auto"/>
      </w:divBdr>
    </w:div>
    <w:div w:id="1897543842">
      <w:bodyDiv w:val="1"/>
      <w:marLeft w:val="0"/>
      <w:marRight w:val="0"/>
      <w:marTop w:val="0"/>
      <w:marBottom w:val="0"/>
      <w:divBdr>
        <w:top w:val="none" w:sz="0" w:space="0" w:color="auto"/>
        <w:left w:val="none" w:sz="0" w:space="0" w:color="auto"/>
        <w:bottom w:val="none" w:sz="0" w:space="0" w:color="auto"/>
        <w:right w:val="none" w:sz="0" w:space="0" w:color="auto"/>
      </w:divBdr>
    </w:div>
    <w:div w:id="1900164533">
      <w:bodyDiv w:val="1"/>
      <w:marLeft w:val="0"/>
      <w:marRight w:val="0"/>
      <w:marTop w:val="0"/>
      <w:marBottom w:val="0"/>
      <w:divBdr>
        <w:top w:val="none" w:sz="0" w:space="0" w:color="auto"/>
        <w:left w:val="none" w:sz="0" w:space="0" w:color="auto"/>
        <w:bottom w:val="none" w:sz="0" w:space="0" w:color="auto"/>
        <w:right w:val="none" w:sz="0" w:space="0" w:color="auto"/>
      </w:divBdr>
    </w:div>
    <w:div w:id="1900479498">
      <w:bodyDiv w:val="1"/>
      <w:marLeft w:val="0"/>
      <w:marRight w:val="0"/>
      <w:marTop w:val="0"/>
      <w:marBottom w:val="0"/>
      <w:divBdr>
        <w:top w:val="none" w:sz="0" w:space="0" w:color="auto"/>
        <w:left w:val="none" w:sz="0" w:space="0" w:color="auto"/>
        <w:bottom w:val="none" w:sz="0" w:space="0" w:color="auto"/>
        <w:right w:val="none" w:sz="0" w:space="0" w:color="auto"/>
      </w:divBdr>
    </w:div>
    <w:div w:id="1901869254">
      <w:bodyDiv w:val="1"/>
      <w:marLeft w:val="0"/>
      <w:marRight w:val="0"/>
      <w:marTop w:val="0"/>
      <w:marBottom w:val="0"/>
      <w:divBdr>
        <w:top w:val="none" w:sz="0" w:space="0" w:color="auto"/>
        <w:left w:val="none" w:sz="0" w:space="0" w:color="auto"/>
        <w:bottom w:val="none" w:sz="0" w:space="0" w:color="auto"/>
        <w:right w:val="none" w:sz="0" w:space="0" w:color="auto"/>
      </w:divBdr>
    </w:div>
    <w:div w:id="1940212935">
      <w:bodyDiv w:val="1"/>
      <w:marLeft w:val="0"/>
      <w:marRight w:val="0"/>
      <w:marTop w:val="0"/>
      <w:marBottom w:val="0"/>
      <w:divBdr>
        <w:top w:val="none" w:sz="0" w:space="0" w:color="auto"/>
        <w:left w:val="none" w:sz="0" w:space="0" w:color="auto"/>
        <w:bottom w:val="none" w:sz="0" w:space="0" w:color="auto"/>
        <w:right w:val="none" w:sz="0" w:space="0" w:color="auto"/>
      </w:divBdr>
    </w:div>
    <w:div w:id="1975864545">
      <w:bodyDiv w:val="1"/>
      <w:marLeft w:val="0"/>
      <w:marRight w:val="0"/>
      <w:marTop w:val="0"/>
      <w:marBottom w:val="0"/>
      <w:divBdr>
        <w:top w:val="none" w:sz="0" w:space="0" w:color="auto"/>
        <w:left w:val="none" w:sz="0" w:space="0" w:color="auto"/>
        <w:bottom w:val="none" w:sz="0" w:space="0" w:color="auto"/>
        <w:right w:val="none" w:sz="0" w:space="0" w:color="auto"/>
      </w:divBdr>
    </w:div>
    <w:div w:id="1977564967">
      <w:bodyDiv w:val="1"/>
      <w:marLeft w:val="0"/>
      <w:marRight w:val="0"/>
      <w:marTop w:val="0"/>
      <w:marBottom w:val="0"/>
      <w:divBdr>
        <w:top w:val="none" w:sz="0" w:space="0" w:color="auto"/>
        <w:left w:val="none" w:sz="0" w:space="0" w:color="auto"/>
        <w:bottom w:val="none" w:sz="0" w:space="0" w:color="auto"/>
        <w:right w:val="none" w:sz="0" w:space="0" w:color="auto"/>
      </w:divBdr>
    </w:div>
    <w:div w:id="1981181529">
      <w:bodyDiv w:val="1"/>
      <w:marLeft w:val="0"/>
      <w:marRight w:val="0"/>
      <w:marTop w:val="0"/>
      <w:marBottom w:val="0"/>
      <w:divBdr>
        <w:top w:val="none" w:sz="0" w:space="0" w:color="auto"/>
        <w:left w:val="none" w:sz="0" w:space="0" w:color="auto"/>
        <w:bottom w:val="none" w:sz="0" w:space="0" w:color="auto"/>
        <w:right w:val="none" w:sz="0" w:space="0" w:color="auto"/>
      </w:divBdr>
    </w:div>
    <w:div w:id="2078085032">
      <w:bodyDiv w:val="1"/>
      <w:marLeft w:val="0"/>
      <w:marRight w:val="0"/>
      <w:marTop w:val="0"/>
      <w:marBottom w:val="0"/>
      <w:divBdr>
        <w:top w:val="none" w:sz="0" w:space="0" w:color="auto"/>
        <w:left w:val="none" w:sz="0" w:space="0" w:color="auto"/>
        <w:bottom w:val="none" w:sz="0" w:space="0" w:color="auto"/>
        <w:right w:val="none" w:sz="0" w:space="0" w:color="auto"/>
      </w:divBdr>
    </w:div>
    <w:div w:id="2081361030">
      <w:bodyDiv w:val="1"/>
      <w:marLeft w:val="0"/>
      <w:marRight w:val="0"/>
      <w:marTop w:val="0"/>
      <w:marBottom w:val="0"/>
      <w:divBdr>
        <w:top w:val="none" w:sz="0" w:space="0" w:color="auto"/>
        <w:left w:val="none" w:sz="0" w:space="0" w:color="auto"/>
        <w:bottom w:val="none" w:sz="0" w:space="0" w:color="auto"/>
        <w:right w:val="none" w:sz="0" w:space="0" w:color="auto"/>
      </w:divBdr>
      <w:divsChild>
        <w:div w:id="800684053">
          <w:marLeft w:val="0"/>
          <w:marRight w:val="0"/>
          <w:marTop w:val="0"/>
          <w:marBottom w:val="225"/>
          <w:divBdr>
            <w:top w:val="none" w:sz="0" w:space="0" w:color="auto"/>
            <w:left w:val="none" w:sz="0" w:space="0" w:color="auto"/>
            <w:bottom w:val="none" w:sz="0" w:space="0" w:color="auto"/>
            <w:right w:val="none" w:sz="0" w:space="0" w:color="auto"/>
          </w:divBdr>
        </w:div>
      </w:divsChild>
    </w:div>
    <w:div w:id="2095784822">
      <w:bodyDiv w:val="1"/>
      <w:marLeft w:val="0"/>
      <w:marRight w:val="0"/>
      <w:marTop w:val="0"/>
      <w:marBottom w:val="0"/>
      <w:divBdr>
        <w:top w:val="none" w:sz="0" w:space="0" w:color="auto"/>
        <w:left w:val="none" w:sz="0" w:space="0" w:color="auto"/>
        <w:bottom w:val="none" w:sz="0" w:space="0" w:color="auto"/>
        <w:right w:val="none" w:sz="0" w:space="0" w:color="auto"/>
      </w:divBdr>
    </w:div>
    <w:div w:id="2119714543">
      <w:bodyDiv w:val="1"/>
      <w:marLeft w:val="0"/>
      <w:marRight w:val="0"/>
      <w:marTop w:val="0"/>
      <w:marBottom w:val="0"/>
      <w:divBdr>
        <w:top w:val="none" w:sz="0" w:space="0" w:color="auto"/>
        <w:left w:val="none" w:sz="0" w:space="0" w:color="auto"/>
        <w:bottom w:val="none" w:sz="0" w:space="0" w:color="auto"/>
        <w:right w:val="none" w:sz="0" w:space="0" w:color="auto"/>
      </w:divBdr>
      <w:divsChild>
        <w:div w:id="392511686">
          <w:marLeft w:val="1008"/>
          <w:marRight w:val="0"/>
          <w:marTop w:val="110"/>
          <w:marBottom w:val="0"/>
          <w:divBdr>
            <w:top w:val="none" w:sz="0" w:space="0" w:color="auto"/>
            <w:left w:val="none" w:sz="0" w:space="0" w:color="auto"/>
            <w:bottom w:val="none" w:sz="0" w:space="0" w:color="auto"/>
            <w:right w:val="none" w:sz="0" w:space="0" w:color="auto"/>
          </w:divBdr>
        </w:div>
        <w:div w:id="1131751000">
          <w:marLeft w:val="1008"/>
          <w:marRight w:val="0"/>
          <w:marTop w:val="110"/>
          <w:marBottom w:val="0"/>
          <w:divBdr>
            <w:top w:val="none" w:sz="0" w:space="0" w:color="auto"/>
            <w:left w:val="none" w:sz="0" w:space="0" w:color="auto"/>
            <w:bottom w:val="none" w:sz="0" w:space="0" w:color="auto"/>
            <w:right w:val="none" w:sz="0" w:space="0" w:color="auto"/>
          </w:divBdr>
        </w:div>
        <w:div w:id="1584681408">
          <w:marLeft w:val="1008"/>
          <w:marRight w:val="0"/>
          <w:marTop w:val="110"/>
          <w:marBottom w:val="0"/>
          <w:divBdr>
            <w:top w:val="none" w:sz="0" w:space="0" w:color="auto"/>
            <w:left w:val="none" w:sz="0" w:space="0" w:color="auto"/>
            <w:bottom w:val="none" w:sz="0" w:space="0" w:color="auto"/>
            <w:right w:val="none" w:sz="0" w:space="0" w:color="auto"/>
          </w:divBdr>
        </w:div>
        <w:div w:id="1697922259">
          <w:marLeft w:val="1008"/>
          <w:marRight w:val="0"/>
          <w:marTop w:val="110"/>
          <w:marBottom w:val="0"/>
          <w:divBdr>
            <w:top w:val="none" w:sz="0" w:space="0" w:color="auto"/>
            <w:left w:val="none" w:sz="0" w:space="0" w:color="auto"/>
            <w:bottom w:val="none" w:sz="0" w:space="0" w:color="auto"/>
            <w:right w:val="none" w:sz="0" w:space="0" w:color="auto"/>
          </w:divBdr>
        </w:div>
        <w:div w:id="2048019863">
          <w:marLeft w:val="1008"/>
          <w:marRight w:val="0"/>
          <w:marTop w:val="110"/>
          <w:marBottom w:val="0"/>
          <w:divBdr>
            <w:top w:val="none" w:sz="0" w:space="0" w:color="auto"/>
            <w:left w:val="none" w:sz="0" w:space="0" w:color="auto"/>
            <w:bottom w:val="none" w:sz="0" w:space="0" w:color="auto"/>
            <w:right w:val="none" w:sz="0" w:space="0" w:color="auto"/>
          </w:divBdr>
        </w:div>
      </w:divsChild>
    </w:div>
    <w:div w:id="2121023605">
      <w:bodyDiv w:val="1"/>
      <w:marLeft w:val="0"/>
      <w:marRight w:val="0"/>
      <w:marTop w:val="0"/>
      <w:marBottom w:val="0"/>
      <w:divBdr>
        <w:top w:val="none" w:sz="0" w:space="0" w:color="auto"/>
        <w:left w:val="none" w:sz="0" w:space="0" w:color="auto"/>
        <w:bottom w:val="none" w:sz="0" w:space="0" w:color="auto"/>
        <w:right w:val="none" w:sz="0" w:space="0" w:color="auto"/>
      </w:divBdr>
    </w:div>
    <w:div w:id="2136482847">
      <w:bodyDiv w:val="1"/>
      <w:marLeft w:val="0"/>
      <w:marRight w:val="0"/>
      <w:marTop w:val="0"/>
      <w:marBottom w:val="0"/>
      <w:divBdr>
        <w:top w:val="none" w:sz="0" w:space="0" w:color="auto"/>
        <w:left w:val="none" w:sz="0" w:space="0" w:color="auto"/>
        <w:bottom w:val="none" w:sz="0" w:space="0" w:color="auto"/>
        <w:right w:val="none" w:sz="0" w:space="0" w:color="auto"/>
      </w:divBdr>
    </w:div>
    <w:div w:id="2140679605">
      <w:bodyDiv w:val="1"/>
      <w:marLeft w:val="0"/>
      <w:marRight w:val="0"/>
      <w:marTop w:val="0"/>
      <w:marBottom w:val="0"/>
      <w:divBdr>
        <w:top w:val="none" w:sz="0" w:space="0" w:color="auto"/>
        <w:left w:val="none" w:sz="0" w:space="0" w:color="auto"/>
        <w:bottom w:val="none" w:sz="0" w:space="0" w:color="auto"/>
        <w:right w:val="none" w:sz="0" w:space="0" w:color="auto"/>
      </w:divBdr>
    </w:div>
    <w:div w:id="2146000169">
      <w:bodyDiv w:val="1"/>
      <w:marLeft w:val="0"/>
      <w:marRight w:val="0"/>
      <w:marTop w:val="0"/>
      <w:marBottom w:val="0"/>
      <w:divBdr>
        <w:top w:val="none" w:sz="0" w:space="0" w:color="auto"/>
        <w:left w:val="none" w:sz="0" w:space="0" w:color="auto"/>
        <w:bottom w:val="none" w:sz="0" w:space="0" w:color="auto"/>
        <w:right w:val="none" w:sz="0" w:space="0" w:color="auto"/>
      </w:divBdr>
      <w:divsChild>
        <w:div w:id="95566625">
          <w:marLeft w:val="1008"/>
          <w:marRight w:val="0"/>
          <w:marTop w:val="110"/>
          <w:marBottom w:val="0"/>
          <w:divBdr>
            <w:top w:val="none" w:sz="0" w:space="0" w:color="auto"/>
            <w:left w:val="none" w:sz="0" w:space="0" w:color="auto"/>
            <w:bottom w:val="none" w:sz="0" w:space="0" w:color="auto"/>
            <w:right w:val="none" w:sz="0" w:space="0" w:color="auto"/>
          </w:divBdr>
        </w:div>
        <w:div w:id="876115936">
          <w:marLeft w:val="144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numbering" Target="numbering.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footer" Target="footer3.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jpe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9D3B1A3CBCA94C9C619CD08E0E4046" ma:contentTypeVersion="16" ma:contentTypeDescription="Create a new document." ma:contentTypeScope="" ma:versionID="30796310545e95769a3aeff558acba6b">
  <xsd:schema xmlns:xsd="http://www.w3.org/2001/XMLSchema" xmlns:xs="http://www.w3.org/2001/XMLSchema" xmlns:p="http://schemas.microsoft.com/office/2006/metadata/properties" xmlns:ns3="520977d3-e5b6-4195-9522-2071cc7a7d60" xmlns:ns4="ff7972f0-e6b1-4e81-bd6d-6d5a7ea56092" targetNamespace="http://schemas.microsoft.com/office/2006/metadata/properties" ma:root="true" ma:fieldsID="b9ce07932497a9542ff27120b14cae55" ns3:_="" ns4:_="">
    <xsd:import namespace="520977d3-e5b6-4195-9522-2071cc7a7d60"/>
    <xsd:import namespace="ff7972f0-e6b1-4e81-bd6d-6d5a7ea5609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0977d3-e5b6-4195-9522-2071cc7a7d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7972f0-e6b1-4e81-bd6d-6d5a7ea5609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20977d3-e5b6-4195-9522-2071cc7a7d60"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Trầ04</b:Tag>
    <b:SourceType>Book</b:SourceType>
    <b:Guid>{9FD07A95-DA73-42EB-8A7E-CC5597D727A0}</b:Guid>
    <b:Title>Lưới điện và hệ thống điện</b:Title>
    <b:Year>2004</b:Year>
    <b:Publisher>Nhà xuất bản Khoa học Kỹ thuật</b:Publisher>
    <b:Author>
      <b:Author>
        <b:NameList>
          <b:Person>
            <b:Last>Trần Bách</b:Last>
          </b:Person>
        </b:NameList>
      </b:Author>
    </b:Author>
    <b:RefOrder>1</b:RefOrder>
  </b:Source>
  <b:Source>
    <b:Tag>Abe95</b:Tag>
    <b:SourceType>JournalArticle</b:SourceType>
    <b:Guid>{8DF9E400-D333-48B7-ACDE-E8D6F246D21B}</b:Guid>
    <b:Title>A Practical Approach to Accurate Fault Location on Extra High Voltage Teed Feeders</b:Title>
    <b:Year>1995</b:Year>
    <b:Author>
      <b:Author>
        <b:NameList>
          <b:Person>
            <b:Last>Abe Masayuki</b:Last>
          </b:Person>
        </b:NameList>
      </b:Author>
    </b:Author>
    <b:JournalName>IEEE Transaction on Power Delivery</b:JournalName>
    <b:Pages>159-168</b:Pages>
    <b:LCID>vi-VN</b:LCID>
    <b:RefOrder>2</b:RefOrder>
  </b:Source>
  <b:Source>
    <b:Tag>Phạ17</b:Tag>
    <b:SourceType>Report</b:SourceType>
    <b:Guid>{4C2FC385-6FDD-4466-A456-CA0577789523}</b:Guid>
    <b:Author>
      <b:Author>
        <b:NameList>
          <b:Person>
            <b:Last>Microsoft</b:Last>
          </b:Person>
        </b:NameList>
      </b:Author>
    </b:Author>
    <b:InternetSiteTitle>Nghiên cứu bảo tồn thực vật ở Việt Nam</b:InternetSiteTitle>
    <b:Year>2017</b:Year>
    <b:Month>01</b:Month>
    <b:Day>11</b:Day>
    <b:URL>https://support.office.com/en-us/article/add-citations-in-a-word-document-ab9322bb-a8d3-47f4-80c8-63c06779f127</b:URL>
    <b:Title>Add citations in a Word document</b:Title>
    <b:RefOrder>3</b:RefOrder>
  </b:Source>
</b:Sources>
</file>

<file path=customXml/itemProps1.xml><?xml version="1.0" encoding="utf-8"?>
<ds:datastoreItem xmlns:ds="http://schemas.openxmlformats.org/officeDocument/2006/customXml" ds:itemID="{502C15C8-87B3-44C9-8631-8EFF3A817D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0977d3-e5b6-4195-9522-2071cc7a7d60"/>
    <ds:schemaRef ds:uri="ff7972f0-e6b1-4e81-bd6d-6d5a7ea560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612C4B-9003-4363-9653-6297E61E61F8}">
  <ds:schemaRefs>
    <ds:schemaRef ds:uri="http://schemas.microsoft.com/sharepoint/v3/contenttype/forms"/>
  </ds:schemaRefs>
</ds:datastoreItem>
</file>

<file path=customXml/itemProps3.xml><?xml version="1.0" encoding="utf-8"?>
<ds:datastoreItem xmlns:ds="http://schemas.openxmlformats.org/officeDocument/2006/customXml" ds:itemID="{DC8608FC-B882-4BC8-ADA0-99E5AFFBECB9}">
  <ds:schemaRefs>
    <ds:schemaRef ds:uri="ff7972f0-e6b1-4e81-bd6d-6d5a7ea56092"/>
    <ds:schemaRef ds:uri="http://schemas.openxmlformats.org/package/2006/metadata/core-properties"/>
    <ds:schemaRef ds:uri="http://purl.org/dc/elements/1.1/"/>
    <ds:schemaRef ds:uri="http://purl.org/dc/dcmitype/"/>
    <ds:schemaRef ds:uri="http://schemas.microsoft.com/office/2006/documentManagement/types"/>
    <ds:schemaRef ds:uri="http://purl.org/dc/terms/"/>
    <ds:schemaRef ds:uri="http://schemas.microsoft.com/office/2006/metadata/properties"/>
    <ds:schemaRef ds:uri="http://schemas.microsoft.com/office/infopath/2007/PartnerControls"/>
    <ds:schemaRef ds:uri="520977d3-e5b6-4195-9522-2071cc7a7d60"/>
    <ds:schemaRef ds:uri="http://www.w3.org/XML/1998/namespace"/>
  </ds:schemaRefs>
</ds:datastoreItem>
</file>

<file path=customXml/itemProps4.xml><?xml version="1.0" encoding="utf-8"?>
<ds:datastoreItem xmlns:ds="http://schemas.openxmlformats.org/officeDocument/2006/customXml" ds:itemID="{CDE238A5-8D05-4FBC-998E-758C4D3F29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24969</Words>
  <Characters>142324</Characters>
  <Application>Microsoft Office Word</Application>
  <DocSecurity>0</DocSecurity>
  <Lines>1186</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Xuan Tung</dc:creator>
  <cp:keywords/>
  <dc:description/>
  <cp:lastModifiedBy>Pham Cong Minh 20200688</cp:lastModifiedBy>
  <cp:revision>2</cp:revision>
  <cp:lastPrinted>2024-07-08T11:51:00Z</cp:lastPrinted>
  <dcterms:created xsi:type="dcterms:W3CDTF">2024-07-08T21:28:00Z</dcterms:created>
  <dcterms:modified xsi:type="dcterms:W3CDTF">2024-07-0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f0974000114d8b4027660212722acf8919e07d43f921c3f9c851e5c5d8c86b</vt:lpwstr>
  </property>
  <property fmtid="{D5CDD505-2E9C-101B-9397-08002B2CF9AE}" pid="3" name="ContentTypeId">
    <vt:lpwstr>0x0101006D9D3B1A3CBCA94C9C619CD08E0E4046</vt:lpwstr>
  </property>
  <property fmtid="{D5CDD505-2E9C-101B-9397-08002B2CF9AE}" pid="4" name="ComplianceAssetId">
    <vt:lpwstr/>
  </property>
  <property fmtid="{D5CDD505-2E9C-101B-9397-08002B2CF9AE}" pid="5" name="_ExtendedDescription">
    <vt:lpwstr/>
  </property>
  <property fmtid="{D5CDD505-2E9C-101B-9397-08002B2CF9AE}" pid="6" name="TriggerFlowInfo">
    <vt:lpwstr/>
  </property>
  <property fmtid="{D5CDD505-2E9C-101B-9397-08002B2CF9AE}" pid="7" name="MediaServiceImageTags">
    <vt:lpwstr/>
  </property>
  <property fmtid="{D5CDD505-2E9C-101B-9397-08002B2CF9AE}" pid="8" name="ZOTERO_PREF_1">
    <vt:lpwstr>&lt;data data-version="3" zotero-version="6.0.36"&gt;&lt;session id="4OwopelN"/&gt;&lt;style id="http://www.zotero.org/styles/ieee" locale="en-GB"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